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23877B" w14:textId="77777777" w:rsidR="008D33F3" w:rsidRPr="00D02B62" w:rsidRDefault="008D33F3" w:rsidP="0083297E">
      <w:pPr>
        <w:pStyle w:val="Heading1"/>
        <w:spacing w:before="0"/>
        <w:jc w:val="center"/>
        <w:rPr>
          <w:rFonts w:asciiTheme="majorBidi" w:hAnsiTheme="majorBidi"/>
          <w:b/>
          <w:color w:val="auto"/>
          <w:sz w:val="24"/>
          <w:szCs w:val="24"/>
        </w:rPr>
      </w:pPr>
      <w:bookmarkStart w:id="0" w:name="_Toc77867316"/>
      <w:bookmarkStart w:id="1" w:name="_Toc108849535"/>
      <w:r w:rsidRPr="00D02B62">
        <w:rPr>
          <w:rFonts w:asciiTheme="majorBidi" w:hAnsiTheme="majorBidi"/>
          <w:b/>
          <w:color w:val="auto"/>
          <w:sz w:val="24"/>
          <w:szCs w:val="24"/>
        </w:rPr>
        <w:t>BAB II</w:t>
      </w:r>
      <w:r w:rsidR="00D02B62" w:rsidRPr="00D02B62">
        <w:rPr>
          <w:rFonts w:asciiTheme="majorBidi" w:hAnsiTheme="majorBidi"/>
          <w:b/>
          <w:color w:val="auto"/>
          <w:sz w:val="24"/>
          <w:szCs w:val="24"/>
        </w:rPr>
        <w:t xml:space="preserve"> </w:t>
      </w:r>
      <w:r w:rsidR="00D02B62">
        <w:rPr>
          <w:rFonts w:asciiTheme="majorBidi" w:hAnsiTheme="majorBidi"/>
          <w:b/>
          <w:color w:val="auto"/>
          <w:sz w:val="24"/>
          <w:szCs w:val="24"/>
        </w:rPr>
        <w:br w:type="textWrapping" w:clear="all"/>
      </w:r>
      <w:bookmarkEnd w:id="0"/>
      <w:r w:rsidR="00A52812">
        <w:rPr>
          <w:rFonts w:asciiTheme="majorBidi" w:hAnsiTheme="majorBidi"/>
          <w:b/>
          <w:color w:val="auto"/>
          <w:sz w:val="24"/>
          <w:szCs w:val="24"/>
        </w:rPr>
        <w:t>TINJAUAN PUSTAKA</w:t>
      </w:r>
      <w:bookmarkEnd w:id="1"/>
    </w:p>
    <w:p w14:paraId="671A8EF2" w14:textId="00EAD6D3" w:rsidR="008C1F3B" w:rsidRDefault="008C1F3B" w:rsidP="008D33F3">
      <w:pPr>
        <w:spacing w:line="360" w:lineRule="auto"/>
        <w:jc w:val="center"/>
        <w:rPr>
          <w:rFonts w:asciiTheme="majorBidi" w:hAnsiTheme="majorBidi" w:cstheme="majorBidi"/>
          <w:b/>
          <w:sz w:val="24"/>
          <w:szCs w:val="24"/>
        </w:rPr>
      </w:pPr>
    </w:p>
    <w:p w14:paraId="4F89C13D" w14:textId="518BCBF4" w:rsidR="008C1F3B" w:rsidRDefault="008C1F3B" w:rsidP="00655840">
      <w:pPr>
        <w:pStyle w:val="ListParagraph"/>
        <w:numPr>
          <w:ilvl w:val="1"/>
          <w:numId w:val="6"/>
        </w:numPr>
        <w:spacing w:line="480" w:lineRule="auto"/>
        <w:ind w:left="360"/>
        <w:jc w:val="both"/>
        <w:outlineLvl w:val="1"/>
        <w:rPr>
          <w:rFonts w:asciiTheme="majorBidi" w:hAnsiTheme="majorBidi" w:cstheme="majorBidi"/>
          <w:b/>
          <w:sz w:val="24"/>
          <w:szCs w:val="24"/>
        </w:rPr>
      </w:pPr>
      <w:r>
        <w:rPr>
          <w:rFonts w:asciiTheme="majorBidi" w:hAnsiTheme="majorBidi" w:cstheme="majorBidi"/>
          <w:b/>
          <w:sz w:val="24"/>
          <w:szCs w:val="24"/>
        </w:rPr>
        <w:t xml:space="preserve"> </w:t>
      </w:r>
      <w:bookmarkStart w:id="2" w:name="_Toc108849536"/>
      <w:r w:rsidR="00A52812">
        <w:rPr>
          <w:rFonts w:asciiTheme="majorBidi" w:hAnsiTheme="majorBidi" w:cstheme="majorBidi"/>
          <w:b/>
          <w:sz w:val="24"/>
          <w:szCs w:val="24"/>
        </w:rPr>
        <w:t>Penelitian Terdahulu</w:t>
      </w:r>
      <w:bookmarkEnd w:id="2"/>
    </w:p>
    <w:p w14:paraId="4688051C" w14:textId="48CA4B3F" w:rsidR="00DF476F" w:rsidRDefault="0057492C" w:rsidP="00655840">
      <w:pPr>
        <w:pStyle w:val="ListParagraph"/>
        <w:spacing w:line="480" w:lineRule="auto"/>
        <w:ind w:left="450" w:firstLine="540"/>
        <w:jc w:val="both"/>
        <w:rPr>
          <w:rFonts w:asciiTheme="majorBidi" w:hAnsiTheme="majorBidi" w:cstheme="majorBidi"/>
          <w:bCs/>
          <w:sz w:val="24"/>
          <w:szCs w:val="24"/>
        </w:rPr>
      </w:pPr>
      <w:proofErr w:type="gramStart"/>
      <w:r>
        <w:rPr>
          <w:rFonts w:asciiTheme="majorBidi" w:hAnsiTheme="majorBidi" w:cstheme="majorBidi"/>
          <w:bCs/>
          <w:sz w:val="24"/>
          <w:szCs w:val="24"/>
        </w:rPr>
        <w:t xml:space="preserve">Penulis </w:t>
      </w:r>
      <w:r w:rsidR="00642560">
        <w:rPr>
          <w:rFonts w:asciiTheme="majorBidi" w:hAnsiTheme="majorBidi" w:cstheme="majorBidi"/>
          <w:bCs/>
          <w:sz w:val="24"/>
          <w:szCs w:val="24"/>
        </w:rPr>
        <w:t>sudah</w:t>
      </w:r>
      <w:r w:rsidR="006A29A2">
        <w:rPr>
          <w:rFonts w:asciiTheme="majorBidi" w:hAnsiTheme="majorBidi" w:cstheme="majorBidi"/>
          <w:bCs/>
          <w:sz w:val="24"/>
          <w:szCs w:val="24"/>
        </w:rPr>
        <w:t xml:space="preserve"> melakukan kajian terhadap</w:t>
      </w:r>
      <w:r>
        <w:rPr>
          <w:rFonts w:asciiTheme="majorBidi" w:hAnsiTheme="majorBidi" w:cstheme="majorBidi"/>
          <w:bCs/>
          <w:sz w:val="24"/>
          <w:szCs w:val="24"/>
        </w:rPr>
        <w:t xml:space="preserve"> beberapa jurnal</w:t>
      </w:r>
      <w:r w:rsidR="006A29A2">
        <w:rPr>
          <w:rFonts w:asciiTheme="majorBidi" w:hAnsiTheme="majorBidi" w:cstheme="majorBidi"/>
          <w:bCs/>
          <w:sz w:val="24"/>
          <w:szCs w:val="24"/>
        </w:rPr>
        <w:t xml:space="preserve"> ilmiah </w:t>
      </w:r>
      <w:r w:rsidR="00170461">
        <w:rPr>
          <w:rFonts w:asciiTheme="majorBidi" w:hAnsiTheme="majorBidi" w:cstheme="majorBidi"/>
          <w:bCs/>
          <w:sz w:val="24"/>
          <w:szCs w:val="24"/>
        </w:rPr>
        <w:t>terdahulu</w:t>
      </w:r>
      <w:r w:rsidR="006A29A2">
        <w:rPr>
          <w:rFonts w:asciiTheme="majorBidi" w:hAnsiTheme="majorBidi" w:cstheme="majorBidi"/>
          <w:bCs/>
          <w:sz w:val="24"/>
          <w:szCs w:val="24"/>
        </w:rPr>
        <w:t xml:space="preserve"> </w:t>
      </w:r>
      <w:r w:rsidR="00642560">
        <w:rPr>
          <w:rFonts w:asciiTheme="majorBidi" w:hAnsiTheme="majorBidi" w:cstheme="majorBidi"/>
          <w:bCs/>
          <w:sz w:val="24"/>
          <w:szCs w:val="24"/>
        </w:rPr>
        <w:t>dengan tujuan</w:t>
      </w:r>
      <w:r w:rsidR="006A38B2">
        <w:rPr>
          <w:rFonts w:asciiTheme="majorBidi" w:hAnsiTheme="majorBidi" w:cstheme="majorBidi"/>
          <w:bCs/>
          <w:sz w:val="24"/>
          <w:szCs w:val="24"/>
        </w:rPr>
        <w:t xml:space="preserve"> untuk mencegah</w:t>
      </w:r>
      <w:r w:rsidR="006A29A2">
        <w:rPr>
          <w:rFonts w:asciiTheme="majorBidi" w:hAnsiTheme="majorBidi" w:cstheme="majorBidi"/>
          <w:bCs/>
          <w:sz w:val="24"/>
          <w:szCs w:val="24"/>
        </w:rPr>
        <w:t xml:space="preserve"> ter</w:t>
      </w:r>
      <w:r w:rsidR="006A38B2">
        <w:rPr>
          <w:rFonts w:asciiTheme="majorBidi" w:hAnsiTheme="majorBidi" w:cstheme="majorBidi"/>
          <w:bCs/>
          <w:sz w:val="24"/>
          <w:szCs w:val="24"/>
        </w:rPr>
        <w:t>jadinya</w:t>
      </w:r>
      <w:r w:rsidR="006A29A2">
        <w:rPr>
          <w:rFonts w:asciiTheme="majorBidi" w:hAnsiTheme="majorBidi" w:cstheme="majorBidi"/>
          <w:bCs/>
          <w:sz w:val="24"/>
          <w:szCs w:val="24"/>
        </w:rPr>
        <w:t xml:space="preserve"> plagiarisme.</w:t>
      </w:r>
      <w:proofErr w:type="gramEnd"/>
      <w:r w:rsidR="006A29A2">
        <w:rPr>
          <w:rFonts w:asciiTheme="majorBidi" w:hAnsiTheme="majorBidi" w:cstheme="majorBidi"/>
          <w:bCs/>
          <w:sz w:val="24"/>
          <w:szCs w:val="24"/>
        </w:rPr>
        <w:t xml:space="preserve"> Adapun jurnal-jurnal tersebut merupakan karya ilmiah</w:t>
      </w:r>
      <w:r>
        <w:rPr>
          <w:rFonts w:asciiTheme="majorBidi" w:hAnsiTheme="majorBidi" w:cstheme="majorBidi"/>
          <w:bCs/>
          <w:sz w:val="24"/>
          <w:szCs w:val="24"/>
        </w:rPr>
        <w:t xml:space="preserve"> yang berhubungan dengan pemanfaatan </w:t>
      </w:r>
      <w:r>
        <w:rPr>
          <w:rFonts w:asciiTheme="majorBidi" w:hAnsiTheme="majorBidi" w:cstheme="majorBidi"/>
          <w:bCs/>
          <w:i/>
          <w:sz w:val="24"/>
          <w:szCs w:val="24"/>
        </w:rPr>
        <w:t>motion graphic</w:t>
      </w:r>
      <w:r>
        <w:rPr>
          <w:rFonts w:asciiTheme="majorBidi" w:hAnsiTheme="majorBidi" w:cstheme="majorBidi"/>
          <w:bCs/>
          <w:sz w:val="24"/>
          <w:szCs w:val="24"/>
        </w:rPr>
        <w:t xml:space="preserve"> dan kekerasan berbasis </w:t>
      </w:r>
      <w:r w:rsidRPr="00716972">
        <w:rPr>
          <w:rFonts w:asciiTheme="majorBidi" w:hAnsiTheme="majorBidi" w:cstheme="majorBidi"/>
          <w:bCs/>
          <w:sz w:val="24"/>
          <w:szCs w:val="24"/>
        </w:rPr>
        <w:t>gender</w:t>
      </w:r>
      <w:r w:rsidRPr="0057492C">
        <w:rPr>
          <w:rFonts w:asciiTheme="majorBidi" w:hAnsiTheme="majorBidi" w:cstheme="majorBidi"/>
          <w:bCs/>
          <w:i/>
          <w:sz w:val="24"/>
          <w:szCs w:val="24"/>
        </w:rPr>
        <w:t xml:space="preserve"> online</w:t>
      </w:r>
      <w:r>
        <w:rPr>
          <w:rFonts w:asciiTheme="majorBidi" w:hAnsiTheme="majorBidi" w:cstheme="majorBidi"/>
          <w:bCs/>
          <w:sz w:val="24"/>
          <w:szCs w:val="24"/>
        </w:rPr>
        <w:t xml:space="preserve"> </w:t>
      </w:r>
      <w:r w:rsidR="00713B21">
        <w:rPr>
          <w:rFonts w:asciiTheme="majorBidi" w:hAnsiTheme="majorBidi" w:cstheme="majorBidi"/>
          <w:bCs/>
          <w:sz w:val="24"/>
          <w:szCs w:val="24"/>
        </w:rPr>
        <w:t xml:space="preserve">yang juga berguna untuk </w:t>
      </w:r>
      <w:r>
        <w:rPr>
          <w:rFonts w:asciiTheme="majorBidi" w:hAnsiTheme="majorBidi" w:cstheme="majorBidi"/>
          <w:bCs/>
          <w:sz w:val="24"/>
          <w:szCs w:val="24"/>
        </w:rPr>
        <w:t>mendukung perancangan tugas akhir</w:t>
      </w:r>
      <w:r w:rsidR="00713B21">
        <w:rPr>
          <w:rFonts w:asciiTheme="majorBidi" w:hAnsiTheme="majorBidi" w:cstheme="majorBidi"/>
          <w:bCs/>
          <w:sz w:val="24"/>
          <w:szCs w:val="24"/>
        </w:rPr>
        <w:t xml:space="preserve">, yakni sebagai </w:t>
      </w:r>
      <w:proofErr w:type="gramStart"/>
      <w:r w:rsidR="00713B21">
        <w:rPr>
          <w:rFonts w:asciiTheme="majorBidi" w:hAnsiTheme="majorBidi" w:cstheme="majorBidi"/>
          <w:bCs/>
          <w:sz w:val="24"/>
          <w:szCs w:val="24"/>
        </w:rPr>
        <w:t xml:space="preserve">berikut </w:t>
      </w:r>
      <w:r w:rsidR="00DF476F">
        <w:rPr>
          <w:rFonts w:asciiTheme="majorBidi" w:hAnsiTheme="majorBidi" w:cstheme="majorBidi"/>
          <w:bCs/>
          <w:sz w:val="24"/>
          <w:szCs w:val="24"/>
        </w:rPr>
        <w:t>:</w:t>
      </w:r>
      <w:proofErr w:type="gramEnd"/>
    </w:p>
    <w:p w14:paraId="0C5E6B55" w14:textId="20C04D32" w:rsidR="00894755" w:rsidRPr="00116783" w:rsidRDefault="00894755" w:rsidP="00655840">
      <w:pPr>
        <w:pStyle w:val="ListParagraph"/>
        <w:numPr>
          <w:ilvl w:val="0"/>
          <w:numId w:val="23"/>
        </w:numPr>
        <w:spacing w:line="480" w:lineRule="auto"/>
        <w:ind w:left="851"/>
        <w:jc w:val="both"/>
        <w:rPr>
          <w:rFonts w:asciiTheme="majorBidi" w:hAnsiTheme="majorBidi" w:cstheme="majorBidi"/>
          <w:bCs/>
          <w:sz w:val="24"/>
          <w:szCs w:val="24"/>
        </w:rPr>
      </w:pPr>
      <w:r w:rsidRPr="00713B21">
        <w:rPr>
          <w:rFonts w:asciiTheme="majorBidi" w:hAnsiTheme="majorBidi" w:cstheme="majorBidi"/>
          <w:sz w:val="24"/>
          <w:szCs w:val="24"/>
        </w:rPr>
        <w:t xml:space="preserve">Jurnal </w:t>
      </w:r>
      <w:r w:rsidR="00256AC5">
        <w:rPr>
          <w:rFonts w:asciiTheme="majorBidi" w:hAnsiTheme="majorBidi" w:cstheme="majorBidi"/>
          <w:sz w:val="24"/>
          <w:szCs w:val="24"/>
        </w:rPr>
        <w:t xml:space="preserve">yang </w:t>
      </w:r>
      <w:r w:rsidRPr="00713B21">
        <w:rPr>
          <w:rFonts w:asciiTheme="majorBidi" w:hAnsiTheme="majorBidi" w:cstheme="majorBidi"/>
          <w:sz w:val="24"/>
          <w:szCs w:val="24"/>
        </w:rPr>
        <w:t>pertama</w:t>
      </w:r>
      <w:r w:rsidR="004744DB">
        <w:rPr>
          <w:rFonts w:asciiTheme="majorBidi" w:hAnsiTheme="majorBidi" w:cstheme="majorBidi"/>
          <w:sz w:val="24"/>
          <w:szCs w:val="24"/>
        </w:rPr>
        <w:t xml:space="preserve"> </w:t>
      </w:r>
      <w:r>
        <w:rPr>
          <w:rFonts w:asciiTheme="majorBidi" w:hAnsiTheme="majorBidi" w:cstheme="majorBidi"/>
          <w:sz w:val="24"/>
          <w:szCs w:val="24"/>
        </w:rPr>
        <w:t>berjudul</w:t>
      </w:r>
      <w:r w:rsidR="00F036D6">
        <w:rPr>
          <w:rFonts w:asciiTheme="majorBidi" w:hAnsiTheme="majorBidi" w:cstheme="majorBidi"/>
          <w:sz w:val="24"/>
          <w:szCs w:val="24"/>
        </w:rPr>
        <w:t xml:space="preserve"> “Perancangan </w:t>
      </w:r>
      <w:r w:rsidR="00F036D6" w:rsidRPr="00FA51A6">
        <w:rPr>
          <w:rFonts w:asciiTheme="majorBidi" w:hAnsiTheme="majorBidi" w:cstheme="majorBidi"/>
          <w:i/>
          <w:sz w:val="24"/>
          <w:szCs w:val="24"/>
        </w:rPr>
        <w:t>Interactive Motion Graphic</w:t>
      </w:r>
      <w:r w:rsidR="00F036D6">
        <w:rPr>
          <w:rFonts w:asciiTheme="majorBidi" w:hAnsiTheme="majorBidi" w:cstheme="majorBidi"/>
          <w:sz w:val="24"/>
          <w:szCs w:val="24"/>
        </w:rPr>
        <w:t xml:space="preserve"> Tentang Wayang Beber Sebagai Sarana Pengenalan Budaya</w:t>
      </w:r>
      <w:r w:rsidR="00F43527">
        <w:rPr>
          <w:rFonts w:asciiTheme="majorBidi" w:hAnsiTheme="majorBidi" w:cstheme="majorBidi"/>
          <w:sz w:val="24"/>
          <w:szCs w:val="24"/>
        </w:rPr>
        <w:t>”</w:t>
      </w:r>
      <w:r w:rsidRPr="00713B21">
        <w:rPr>
          <w:rFonts w:asciiTheme="majorBidi" w:hAnsiTheme="majorBidi" w:cstheme="majorBidi"/>
          <w:sz w:val="24"/>
          <w:szCs w:val="24"/>
        </w:rPr>
        <w:t>.</w:t>
      </w:r>
      <w:r w:rsidR="00F036D6">
        <w:rPr>
          <w:rFonts w:asciiTheme="majorBidi" w:hAnsiTheme="majorBidi" w:cstheme="majorBidi"/>
          <w:sz w:val="24"/>
          <w:szCs w:val="24"/>
        </w:rPr>
        <w:t xml:space="preserve"> </w:t>
      </w:r>
      <w:r w:rsidR="00D659B4">
        <w:rPr>
          <w:rFonts w:asciiTheme="majorBidi" w:hAnsiTheme="majorBidi" w:cstheme="majorBidi"/>
          <w:sz w:val="24"/>
          <w:szCs w:val="24"/>
        </w:rPr>
        <w:t>Metode yang digunakan pada</w:t>
      </w:r>
      <w:r w:rsidR="00F036D6">
        <w:rPr>
          <w:rFonts w:asciiTheme="majorBidi" w:hAnsiTheme="majorBidi" w:cstheme="majorBidi"/>
          <w:sz w:val="24"/>
          <w:szCs w:val="24"/>
        </w:rPr>
        <w:t xml:space="preserve"> jurnal ini </w:t>
      </w:r>
      <w:r w:rsidR="00D659B4">
        <w:rPr>
          <w:rFonts w:asciiTheme="majorBidi" w:hAnsiTheme="majorBidi" w:cstheme="majorBidi"/>
          <w:sz w:val="24"/>
          <w:szCs w:val="24"/>
        </w:rPr>
        <w:t>adalah</w:t>
      </w:r>
      <w:r w:rsidR="00F036D6">
        <w:rPr>
          <w:rFonts w:asciiTheme="majorBidi" w:hAnsiTheme="majorBidi" w:cstheme="majorBidi"/>
          <w:sz w:val="24"/>
          <w:szCs w:val="24"/>
        </w:rPr>
        <w:t xml:space="preserve"> metode</w:t>
      </w:r>
      <w:r w:rsidR="00221EE6">
        <w:rPr>
          <w:rFonts w:asciiTheme="majorBidi" w:hAnsiTheme="majorBidi" w:cstheme="majorBidi"/>
          <w:sz w:val="24"/>
          <w:szCs w:val="24"/>
        </w:rPr>
        <w:t xml:space="preserve"> pengumpulan data lapangan berupa wawancara</w:t>
      </w:r>
      <w:r w:rsidR="00865EF3">
        <w:rPr>
          <w:rFonts w:asciiTheme="majorBidi" w:hAnsiTheme="majorBidi" w:cstheme="majorBidi"/>
          <w:sz w:val="24"/>
          <w:szCs w:val="24"/>
        </w:rPr>
        <w:t xml:space="preserve">, dokumentasi, dan data pustaka. </w:t>
      </w:r>
      <w:r w:rsidR="00290793">
        <w:rPr>
          <w:rFonts w:asciiTheme="majorBidi" w:hAnsiTheme="majorBidi" w:cstheme="majorBidi"/>
          <w:sz w:val="24"/>
          <w:szCs w:val="24"/>
        </w:rPr>
        <w:t>S</w:t>
      </w:r>
      <w:r w:rsidR="00290793" w:rsidRPr="00290793">
        <w:rPr>
          <w:rFonts w:asciiTheme="majorBidi" w:hAnsiTheme="majorBidi" w:cstheme="majorBidi"/>
          <w:sz w:val="24"/>
          <w:szCs w:val="24"/>
        </w:rPr>
        <w:t>istematika perancangan</w:t>
      </w:r>
      <w:r w:rsidR="00290793">
        <w:rPr>
          <w:rFonts w:asciiTheme="majorBidi" w:hAnsiTheme="majorBidi" w:cstheme="majorBidi"/>
          <w:sz w:val="24"/>
          <w:szCs w:val="24"/>
        </w:rPr>
        <w:t xml:space="preserve"> yang dilakukan peneliti</w:t>
      </w:r>
      <w:r w:rsidR="00290793" w:rsidRPr="00290793">
        <w:rPr>
          <w:rFonts w:asciiTheme="majorBidi" w:hAnsiTheme="majorBidi" w:cstheme="majorBidi"/>
          <w:sz w:val="24"/>
          <w:szCs w:val="24"/>
        </w:rPr>
        <w:t xml:space="preserve"> meliputi </w:t>
      </w:r>
      <w:r w:rsidR="00AE0296" w:rsidRPr="00482625">
        <w:rPr>
          <w:rFonts w:asciiTheme="majorBidi" w:hAnsiTheme="majorBidi" w:cstheme="majorBidi"/>
          <w:i/>
          <w:sz w:val="24"/>
          <w:szCs w:val="24"/>
        </w:rPr>
        <w:t>Pre-</w:t>
      </w:r>
      <w:r w:rsidR="00482625" w:rsidRPr="00482625">
        <w:rPr>
          <w:rFonts w:asciiTheme="majorBidi" w:hAnsiTheme="majorBidi" w:cstheme="majorBidi"/>
          <w:i/>
          <w:sz w:val="24"/>
          <w:szCs w:val="24"/>
        </w:rPr>
        <w:t>P</w:t>
      </w:r>
      <w:r w:rsidR="00290793" w:rsidRPr="00482625">
        <w:rPr>
          <w:rFonts w:asciiTheme="majorBidi" w:hAnsiTheme="majorBidi" w:cstheme="majorBidi"/>
          <w:i/>
          <w:sz w:val="24"/>
          <w:szCs w:val="24"/>
        </w:rPr>
        <w:t>rodu</w:t>
      </w:r>
      <w:r w:rsidR="00AE0296" w:rsidRPr="00482625">
        <w:rPr>
          <w:rFonts w:asciiTheme="majorBidi" w:hAnsiTheme="majorBidi" w:cstheme="majorBidi"/>
          <w:i/>
          <w:sz w:val="24"/>
          <w:szCs w:val="24"/>
        </w:rPr>
        <w:t>ction</w:t>
      </w:r>
      <w:r w:rsidR="00290793" w:rsidRPr="00290793">
        <w:rPr>
          <w:rFonts w:asciiTheme="majorBidi" w:hAnsiTheme="majorBidi" w:cstheme="majorBidi"/>
          <w:sz w:val="24"/>
          <w:szCs w:val="24"/>
        </w:rPr>
        <w:t xml:space="preserve">, </w:t>
      </w:r>
      <w:r w:rsidR="00482625" w:rsidRPr="00482625">
        <w:rPr>
          <w:rFonts w:asciiTheme="majorBidi" w:hAnsiTheme="majorBidi" w:cstheme="majorBidi"/>
          <w:i/>
          <w:sz w:val="24"/>
          <w:szCs w:val="24"/>
        </w:rPr>
        <w:t>Production</w:t>
      </w:r>
      <w:r w:rsidR="00290793" w:rsidRPr="00290793">
        <w:rPr>
          <w:rFonts w:asciiTheme="majorBidi" w:hAnsiTheme="majorBidi" w:cstheme="majorBidi"/>
          <w:sz w:val="24"/>
          <w:szCs w:val="24"/>
        </w:rPr>
        <w:t xml:space="preserve">, dan </w:t>
      </w:r>
      <w:r w:rsidR="00482625" w:rsidRPr="00482625">
        <w:rPr>
          <w:rFonts w:asciiTheme="majorBidi" w:hAnsiTheme="majorBidi" w:cstheme="majorBidi"/>
          <w:i/>
          <w:sz w:val="24"/>
          <w:szCs w:val="24"/>
        </w:rPr>
        <w:t>Post-P</w:t>
      </w:r>
      <w:r w:rsidR="00290793" w:rsidRPr="00482625">
        <w:rPr>
          <w:rFonts w:asciiTheme="majorBidi" w:hAnsiTheme="majorBidi" w:cstheme="majorBidi"/>
          <w:i/>
          <w:sz w:val="24"/>
          <w:szCs w:val="24"/>
        </w:rPr>
        <w:t>rodu</w:t>
      </w:r>
      <w:r w:rsidR="00482625" w:rsidRPr="00482625">
        <w:rPr>
          <w:rFonts w:asciiTheme="majorBidi" w:hAnsiTheme="majorBidi" w:cstheme="majorBidi"/>
          <w:i/>
          <w:sz w:val="24"/>
          <w:szCs w:val="24"/>
        </w:rPr>
        <w:t>ction</w:t>
      </w:r>
      <w:r w:rsidR="00290793" w:rsidRPr="00290793">
        <w:rPr>
          <w:rFonts w:asciiTheme="majorBidi" w:hAnsiTheme="majorBidi" w:cstheme="majorBidi"/>
          <w:sz w:val="24"/>
          <w:szCs w:val="24"/>
        </w:rPr>
        <w:t>.</w:t>
      </w:r>
      <w:r w:rsidR="00F648B3" w:rsidRPr="00F648B3">
        <w:rPr>
          <w:rFonts w:ascii="Times New Roman" w:hAnsi="Times New Roman" w:cs="Times New Roman"/>
          <w:color w:val="000000"/>
          <w:sz w:val="20"/>
          <w:szCs w:val="20"/>
        </w:rPr>
        <w:t xml:space="preserve"> </w:t>
      </w:r>
      <w:r w:rsidR="00F648B3" w:rsidRPr="00F15EF5">
        <w:rPr>
          <w:rFonts w:asciiTheme="majorBidi" w:hAnsiTheme="majorBidi" w:cstheme="majorBidi"/>
          <w:i/>
          <w:sz w:val="24"/>
          <w:szCs w:val="24"/>
        </w:rPr>
        <w:t xml:space="preserve">Interactive </w:t>
      </w:r>
      <w:r w:rsidR="00F648B3" w:rsidRPr="00F648B3">
        <w:rPr>
          <w:rFonts w:asciiTheme="majorBidi" w:hAnsiTheme="majorBidi" w:cstheme="majorBidi"/>
          <w:i/>
          <w:iCs/>
          <w:sz w:val="24"/>
          <w:szCs w:val="24"/>
        </w:rPr>
        <w:t xml:space="preserve">motion graphic </w:t>
      </w:r>
      <w:r w:rsidR="00F648B3" w:rsidRPr="00F648B3">
        <w:rPr>
          <w:rFonts w:asciiTheme="majorBidi" w:hAnsiTheme="majorBidi" w:cstheme="majorBidi"/>
          <w:sz w:val="24"/>
          <w:szCs w:val="24"/>
        </w:rPr>
        <w:t xml:space="preserve">yang </w:t>
      </w:r>
      <w:r w:rsidR="00B604A2">
        <w:rPr>
          <w:rFonts w:asciiTheme="majorBidi" w:hAnsiTheme="majorBidi" w:cstheme="majorBidi"/>
          <w:sz w:val="24"/>
          <w:szCs w:val="24"/>
        </w:rPr>
        <w:t>ada dalam</w:t>
      </w:r>
      <w:r w:rsidR="00F648B3" w:rsidRPr="00F648B3">
        <w:rPr>
          <w:rFonts w:asciiTheme="majorBidi" w:hAnsiTheme="majorBidi" w:cstheme="majorBidi"/>
          <w:sz w:val="24"/>
          <w:szCs w:val="24"/>
        </w:rPr>
        <w:t xml:space="preserve"> perancangan ini </w:t>
      </w:r>
      <w:r w:rsidR="00BC61DA">
        <w:rPr>
          <w:rFonts w:asciiTheme="majorBidi" w:hAnsiTheme="majorBidi" w:cstheme="majorBidi"/>
          <w:sz w:val="24"/>
          <w:szCs w:val="24"/>
        </w:rPr>
        <w:t xml:space="preserve">adalah </w:t>
      </w:r>
      <w:r w:rsidR="00BC61DA" w:rsidRPr="00BC61DA">
        <w:rPr>
          <w:rFonts w:asciiTheme="majorBidi" w:hAnsiTheme="majorBidi" w:cstheme="majorBidi"/>
          <w:i/>
          <w:sz w:val="24"/>
          <w:szCs w:val="24"/>
        </w:rPr>
        <w:t>voice over</w:t>
      </w:r>
      <w:r w:rsidR="00F648B3" w:rsidRPr="00F648B3">
        <w:rPr>
          <w:rFonts w:asciiTheme="majorBidi" w:hAnsiTheme="majorBidi" w:cstheme="majorBidi"/>
          <w:sz w:val="24"/>
          <w:szCs w:val="24"/>
        </w:rPr>
        <w:t xml:space="preserve"> dan </w:t>
      </w:r>
      <w:r w:rsidR="008F44D6">
        <w:rPr>
          <w:rFonts w:asciiTheme="majorBidi" w:hAnsiTheme="majorBidi" w:cstheme="majorBidi"/>
          <w:sz w:val="24"/>
          <w:szCs w:val="24"/>
        </w:rPr>
        <w:t>suara musik</w:t>
      </w:r>
      <w:r w:rsidR="00F648B3" w:rsidRPr="00F648B3">
        <w:rPr>
          <w:rFonts w:asciiTheme="majorBidi" w:hAnsiTheme="majorBidi" w:cstheme="majorBidi"/>
          <w:sz w:val="24"/>
          <w:szCs w:val="24"/>
        </w:rPr>
        <w:t xml:space="preserve">. Dalam pembuatan </w:t>
      </w:r>
      <w:r w:rsidR="00F648B3" w:rsidRPr="00F648B3">
        <w:rPr>
          <w:rFonts w:asciiTheme="majorBidi" w:hAnsiTheme="majorBidi" w:cstheme="majorBidi"/>
          <w:i/>
          <w:iCs/>
          <w:sz w:val="24"/>
          <w:szCs w:val="24"/>
        </w:rPr>
        <w:t xml:space="preserve">interactive motion graphic </w:t>
      </w:r>
      <w:r w:rsidR="00F648B3">
        <w:rPr>
          <w:rFonts w:asciiTheme="majorBidi" w:hAnsiTheme="majorBidi" w:cstheme="majorBidi"/>
          <w:sz w:val="24"/>
          <w:szCs w:val="24"/>
        </w:rPr>
        <w:t>peneliti</w:t>
      </w:r>
      <w:r w:rsidR="00F648B3" w:rsidRPr="00F648B3">
        <w:rPr>
          <w:rFonts w:asciiTheme="majorBidi" w:hAnsiTheme="majorBidi" w:cstheme="majorBidi"/>
          <w:sz w:val="24"/>
          <w:szCs w:val="24"/>
        </w:rPr>
        <w:t xml:space="preserve"> me</w:t>
      </w:r>
      <w:r w:rsidR="00BE1D7B">
        <w:rPr>
          <w:rFonts w:asciiTheme="majorBidi" w:hAnsiTheme="majorBidi" w:cstheme="majorBidi"/>
          <w:sz w:val="24"/>
          <w:szCs w:val="24"/>
        </w:rPr>
        <w:t>manfaatkan</w:t>
      </w:r>
      <w:r w:rsidR="00F648B3" w:rsidRPr="00F648B3">
        <w:rPr>
          <w:rFonts w:asciiTheme="majorBidi" w:hAnsiTheme="majorBidi" w:cstheme="majorBidi"/>
          <w:sz w:val="24"/>
          <w:szCs w:val="24"/>
        </w:rPr>
        <w:t xml:space="preserve"> </w:t>
      </w:r>
      <w:r w:rsidR="00BE1D7B">
        <w:rPr>
          <w:rFonts w:asciiTheme="majorBidi" w:hAnsiTheme="majorBidi" w:cstheme="majorBidi"/>
          <w:sz w:val="24"/>
          <w:szCs w:val="24"/>
        </w:rPr>
        <w:t>tampilan yang</w:t>
      </w:r>
      <w:r w:rsidR="00F648B3" w:rsidRPr="00F648B3">
        <w:rPr>
          <w:rFonts w:asciiTheme="majorBidi" w:hAnsiTheme="majorBidi" w:cstheme="majorBidi"/>
          <w:sz w:val="24"/>
          <w:szCs w:val="24"/>
        </w:rPr>
        <w:t xml:space="preserve"> </w:t>
      </w:r>
      <w:r w:rsidR="00BE1D7B">
        <w:rPr>
          <w:rFonts w:asciiTheme="majorBidi" w:hAnsiTheme="majorBidi" w:cstheme="majorBidi"/>
          <w:sz w:val="24"/>
          <w:szCs w:val="24"/>
        </w:rPr>
        <w:t>berbentuk</w:t>
      </w:r>
      <w:r w:rsidR="00F648B3" w:rsidRPr="00F648B3">
        <w:rPr>
          <w:rFonts w:asciiTheme="majorBidi" w:hAnsiTheme="majorBidi" w:cstheme="majorBidi"/>
          <w:sz w:val="24"/>
          <w:szCs w:val="24"/>
        </w:rPr>
        <w:t xml:space="preserve"> wayang dan </w:t>
      </w:r>
      <w:r w:rsidR="001F1D4D">
        <w:rPr>
          <w:rFonts w:asciiTheme="majorBidi" w:hAnsiTheme="majorBidi" w:cstheme="majorBidi"/>
          <w:sz w:val="24"/>
          <w:szCs w:val="24"/>
        </w:rPr>
        <w:t xml:space="preserve">komposisi teks yang </w:t>
      </w:r>
      <w:r w:rsidR="00A4031B">
        <w:rPr>
          <w:rFonts w:asciiTheme="majorBidi" w:hAnsiTheme="majorBidi" w:cstheme="majorBidi"/>
          <w:sz w:val="24"/>
          <w:szCs w:val="24"/>
        </w:rPr>
        <w:t>bagus</w:t>
      </w:r>
      <w:r w:rsidR="001F1D4D">
        <w:rPr>
          <w:rFonts w:asciiTheme="majorBidi" w:hAnsiTheme="majorBidi" w:cstheme="majorBidi"/>
          <w:sz w:val="24"/>
          <w:szCs w:val="24"/>
        </w:rPr>
        <w:t>,</w:t>
      </w:r>
      <w:r w:rsidR="00F648B3" w:rsidRPr="00F648B3">
        <w:rPr>
          <w:rFonts w:asciiTheme="majorBidi" w:hAnsiTheme="majorBidi" w:cstheme="majorBidi"/>
          <w:sz w:val="24"/>
          <w:szCs w:val="24"/>
        </w:rPr>
        <w:t xml:space="preserve"> sehingga penyampaiannya kuat dan infor</w:t>
      </w:r>
      <w:r w:rsidR="00512F6D">
        <w:rPr>
          <w:rFonts w:asciiTheme="majorBidi" w:hAnsiTheme="majorBidi" w:cstheme="majorBidi"/>
          <w:sz w:val="24"/>
          <w:szCs w:val="24"/>
        </w:rPr>
        <w:t>matif</w:t>
      </w:r>
      <w:r w:rsidR="00F9538F">
        <w:rPr>
          <w:rFonts w:asciiTheme="majorBidi" w:hAnsiTheme="majorBidi" w:cstheme="majorBidi"/>
          <w:sz w:val="24"/>
          <w:szCs w:val="24"/>
        </w:rPr>
        <w:t xml:space="preserve"> </w:t>
      </w:r>
      <w:r w:rsidR="00F9538F">
        <w:rPr>
          <w:rFonts w:asciiTheme="majorBidi" w:hAnsiTheme="majorBidi" w:cstheme="majorBidi"/>
          <w:sz w:val="24"/>
          <w:szCs w:val="24"/>
        </w:rPr>
        <w:fldChar w:fldCharType="begin" w:fldLock="1"/>
      </w:r>
      <w:r w:rsidR="004942FE">
        <w:rPr>
          <w:rFonts w:asciiTheme="majorBidi" w:hAnsiTheme="majorBidi" w:cstheme="majorBidi"/>
          <w:sz w:val="24"/>
          <w:szCs w:val="24"/>
        </w:rPr>
        <w:instrText>ADDIN CSL_CITATION {"citationItems":[{"id":"ITEM-1","itemData":{"DOI":"10.32664/mavis.v1i1.276","ISSN":"2656-9159","abstract":"Wayang Beber adalah seni wayang yang muncul pada masa pra Islam dan masih berkembang di daerah-daerah tertentu di Pulau Jawa. Salah satunya adalah wayang beber di daerah Pacitan. Wayang beber Pacitan dimainkan oleh lima orang, empat orang memainkan alat musik yaitu rebab, kendang, kenong laras slendro, dan gong sedangkan satu orang bertindak sebagai dalang. Pertunjukan wayang beber dimulai dengan ritual kecil menggunakan bunga setaman, kemenyan, dan beberapa sesaji lainnya yang digunakan sebagai sarana memohon keselamatan kepada Tuhan. Cara yang dipakai dalam pertunjukan wayang beber, gambar wayang dipertunjukkan satu demi satu sampai selesai satu gulung, kemudian disusul gulungan berikutnya sampai cerita selesai. Dalam perkembangannya wayang beber Pacitan mengalami hambatan dikarenakan kurangnya pengetahuan masyarakat tentang apa itu wayang beber sehingga membuat wayang beber jarang dipertunjukkan.\r Agar wayang beber ini bisa dikenal oleh masyarakat luas, maka dibutuhkan suatu cara yang menarik agar masyarakat tertarik. Sebagai langkah awal untuk mengenalkan wayang ini adalah dengan cara membuat video dalam bentuk interactive motion graphic yang mencakup 3 hal untuk mengenalkan wayang  tersebut yakni penjelasan apa itu wayang beber, tokoh-tokoh dalam wayang beber dan cerita wayang beber. Tujuan dari pembuatan interactive motion graphic adalah mengenalkan wayang beber Pacitan kepada generasi muda melalui media yang sering dilihat oleh anak muda.\r Hasil akhir dari perancangan ini adalah berupa 3 video yaitu motion graphic pengenalan wayang beber Pacitan, motion graphic tokoh-tokoh wayang beber Pacitan, dan motion graphic cerita wayang beber Pacitan. Ketiga video tersebut  akan disebarkan melalui situs streaming video di internet yaitu youtube.com dengan kata kunci ‘Interactive Motion Graphic – WayangBeberPacitan’ atau link https://youtu.be/niWdK1if09k. Dengan sebuah interactive motion graphic mengenai wayang beber yang ditujukan untuk generasi muda, diharapkan bisa membuat generasi muda menjadi tertarik dengan budaya dan konten lokal. Melalui motion graphic ini, selain dapat mengenalkan wayang beber kepada generasi muda, sangat memungkinkan untuk membuat konten kreatif lainnya seperti film atau game yang diadaptasi dari wayang beber Pacitan","author":[{"dropping-particle":"","family":"Hartono","given":"Pramaditya Hendi","non-dropping-particle":"","parse-names":false,"suffix":""}],"container-title":"MAVIS : Jurnal Desain Komunikasi Visual","id":"ITEM-1","issue":"1","issued":{"date-parts":[["2019"]]},"page":"32-41","title":"Perancangan Interactive Motion Graphic Tentang Wayang Beber Sebagai Sarana Pengenalan Budaya","type":"article-journal","volume":"1"},"uris":["http://www.mendeley.com/documents/?uuid=f164efb7-4105-4c16-81c2-e92f417a5250"]}],"mendeley":{"formattedCitation":"(Hartono, 2019)","plainTextFormattedCitation":"(Hartono, 2019)","previouslyFormattedCitation":"(Hartono, 2019)"},"properties":{"noteIndex":0},"schema":"https://github.com/citation-style-language/schema/raw/master/csl-citation.json"}</w:instrText>
      </w:r>
      <w:r w:rsidR="00F9538F">
        <w:rPr>
          <w:rFonts w:asciiTheme="majorBidi" w:hAnsiTheme="majorBidi" w:cstheme="majorBidi"/>
          <w:sz w:val="24"/>
          <w:szCs w:val="24"/>
        </w:rPr>
        <w:fldChar w:fldCharType="separate"/>
      </w:r>
      <w:r w:rsidR="00F9538F" w:rsidRPr="00F9538F">
        <w:rPr>
          <w:rFonts w:asciiTheme="majorBidi" w:hAnsiTheme="majorBidi" w:cstheme="majorBidi"/>
          <w:noProof/>
          <w:sz w:val="24"/>
          <w:szCs w:val="24"/>
        </w:rPr>
        <w:t>(Hartono, 2019)</w:t>
      </w:r>
      <w:r w:rsidR="00F9538F">
        <w:rPr>
          <w:rFonts w:asciiTheme="majorBidi" w:hAnsiTheme="majorBidi" w:cstheme="majorBidi"/>
          <w:sz w:val="24"/>
          <w:szCs w:val="24"/>
        </w:rPr>
        <w:fldChar w:fldCharType="end"/>
      </w:r>
      <w:r w:rsidR="00512F6D">
        <w:rPr>
          <w:rFonts w:asciiTheme="majorBidi" w:hAnsiTheme="majorBidi" w:cstheme="majorBidi"/>
          <w:sz w:val="24"/>
          <w:szCs w:val="24"/>
        </w:rPr>
        <w:t>.</w:t>
      </w:r>
    </w:p>
    <w:p w14:paraId="1D485FFE" w14:textId="4514D899" w:rsidR="00894755" w:rsidRDefault="00894755" w:rsidP="00655840">
      <w:pPr>
        <w:pStyle w:val="ListParagraph"/>
        <w:spacing w:line="480" w:lineRule="auto"/>
        <w:ind w:left="851" w:firstLine="589"/>
        <w:jc w:val="both"/>
        <w:rPr>
          <w:rFonts w:asciiTheme="majorBidi" w:hAnsiTheme="majorBidi" w:cstheme="majorBidi"/>
          <w:sz w:val="24"/>
          <w:szCs w:val="24"/>
        </w:rPr>
      </w:pPr>
      <w:r w:rsidRPr="00116783">
        <w:rPr>
          <w:rFonts w:asciiTheme="majorBidi" w:hAnsiTheme="majorBidi" w:cstheme="majorBidi"/>
          <w:sz w:val="24"/>
          <w:szCs w:val="24"/>
        </w:rPr>
        <w:t>Persamaan antara jurnal tersebut dengan pe</w:t>
      </w:r>
      <w:r w:rsidR="00E81C08">
        <w:rPr>
          <w:rFonts w:asciiTheme="majorBidi" w:hAnsiTheme="majorBidi" w:cstheme="majorBidi"/>
          <w:sz w:val="24"/>
          <w:szCs w:val="24"/>
        </w:rPr>
        <w:t>rancangan</w:t>
      </w:r>
      <w:r w:rsidRPr="00116783">
        <w:rPr>
          <w:rFonts w:asciiTheme="majorBidi" w:hAnsiTheme="majorBidi" w:cstheme="majorBidi"/>
          <w:sz w:val="24"/>
          <w:szCs w:val="24"/>
        </w:rPr>
        <w:t xml:space="preserve"> yang </w:t>
      </w:r>
      <w:proofErr w:type="gramStart"/>
      <w:r w:rsidRPr="00116783">
        <w:rPr>
          <w:rFonts w:asciiTheme="majorBidi" w:hAnsiTheme="majorBidi" w:cstheme="majorBidi"/>
          <w:sz w:val="24"/>
          <w:szCs w:val="24"/>
        </w:rPr>
        <w:t>akan</w:t>
      </w:r>
      <w:proofErr w:type="gramEnd"/>
      <w:r w:rsidRPr="00116783">
        <w:rPr>
          <w:rFonts w:asciiTheme="majorBidi" w:hAnsiTheme="majorBidi" w:cstheme="majorBidi"/>
          <w:sz w:val="24"/>
          <w:szCs w:val="24"/>
        </w:rPr>
        <w:t xml:space="preserve"> dilakukan penulis adalah </w:t>
      </w:r>
      <w:r>
        <w:rPr>
          <w:rFonts w:asciiTheme="majorBidi" w:hAnsiTheme="majorBidi" w:cstheme="majorBidi"/>
          <w:sz w:val="24"/>
          <w:szCs w:val="24"/>
        </w:rPr>
        <w:t>mengenai media yang dig</w:t>
      </w:r>
      <w:r w:rsidR="0023776B">
        <w:rPr>
          <w:rFonts w:asciiTheme="majorBidi" w:hAnsiTheme="majorBidi" w:cstheme="majorBidi"/>
          <w:sz w:val="24"/>
          <w:szCs w:val="24"/>
        </w:rPr>
        <w:t xml:space="preserve">unakan yakni video </w:t>
      </w:r>
      <w:r w:rsidR="0023776B" w:rsidRPr="0023776B">
        <w:rPr>
          <w:rFonts w:asciiTheme="majorBidi" w:hAnsiTheme="majorBidi" w:cstheme="majorBidi"/>
          <w:i/>
          <w:sz w:val="24"/>
          <w:szCs w:val="24"/>
        </w:rPr>
        <w:t>motion graphic</w:t>
      </w:r>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Adapun perbedaannya terletak pada fokus kajian peneliti dimana peneliti tersebut mengangkat tema </w:t>
      </w:r>
      <w:r w:rsidR="00657FE8">
        <w:rPr>
          <w:rFonts w:asciiTheme="majorBidi" w:hAnsiTheme="majorBidi" w:cstheme="majorBidi"/>
          <w:sz w:val="24"/>
          <w:szCs w:val="24"/>
        </w:rPr>
        <w:t xml:space="preserve">tentang wayang beber </w:t>
      </w:r>
      <w:r>
        <w:rPr>
          <w:rFonts w:asciiTheme="majorBidi" w:hAnsiTheme="majorBidi" w:cstheme="majorBidi"/>
          <w:sz w:val="24"/>
          <w:szCs w:val="24"/>
        </w:rPr>
        <w:t xml:space="preserve">dan video </w:t>
      </w:r>
      <w:r w:rsidRPr="00842833">
        <w:rPr>
          <w:rFonts w:asciiTheme="majorBidi" w:hAnsiTheme="majorBidi" w:cstheme="majorBidi"/>
          <w:i/>
          <w:iCs/>
          <w:sz w:val="24"/>
          <w:szCs w:val="24"/>
        </w:rPr>
        <w:t>motion graphic</w:t>
      </w:r>
      <w:r>
        <w:rPr>
          <w:rFonts w:asciiTheme="majorBidi" w:hAnsiTheme="majorBidi" w:cstheme="majorBidi"/>
          <w:sz w:val="24"/>
          <w:szCs w:val="24"/>
        </w:rPr>
        <w:t xml:space="preserve"> tersebut digunakan sebagai me</w:t>
      </w:r>
      <w:r w:rsidR="00A949AC">
        <w:rPr>
          <w:rFonts w:asciiTheme="majorBidi" w:hAnsiTheme="majorBidi" w:cstheme="majorBidi"/>
          <w:sz w:val="24"/>
          <w:szCs w:val="24"/>
        </w:rPr>
        <w:t xml:space="preserve">dia edukasi terhadap </w:t>
      </w:r>
      <w:r w:rsidR="00A949AC">
        <w:rPr>
          <w:rFonts w:asciiTheme="majorBidi" w:hAnsiTheme="majorBidi" w:cstheme="majorBidi"/>
          <w:sz w:val="24"/>
          <w:szCs w:val="24"/>
        </w:rPr>
        <w:lastRenderedPageBreak/>
        <w:t xml:space="preserve">masyarakat, </w:t>
      </w:r>
      <w:r>
        <w:rPr>
          <w:rFonts w:asciiTheme="majorBidi" w:hAnsiTheme="majorBidi" w:cstheme="majorBidi"/>
          <w:sz w:val="24"/>
          <w:szCs w:val="24"/>
        </w:rPr>
        <w:t>sedangkan pe</w:t>
      </w:r>
      <w:r w:rsidR="00E81C08">
        <w:rPr>
          <w:rFonts w:asciiTheme="majorBidi" w:hAnsiTheme="majorBidi" w:cstheme="majorBidi"/>
          <w:sz w:val="24"/>
          <w:szCs w:val="24"/>
        </w:rPr>
        <w:t>rancangan</w:t>
      </w:r>
      <w:r>
        <w:rPr>
          <w:rFonts w:asciiTheme="majorBidi" w:hAnsiTheme="majorBidi" w:cstheme="majorBidi"/>
          <w:sz w:val="24"/>
          <w:szCs w:val="24"/>
        </w:rPr>
        <w:t xml:space="preserve"> yang dilakukan penulis mengangkat tema </w:t>
      </w:r>
      <w:r w:rsidR="000477E7">
        <w:rPr>
          <w:rFonts w:asciiTheme="majorBidi" w:hAnsiTheme="majorBidi" w:cstheme="majorBidi"/>
          <w:sz w:val="24"/>
          <w:szCs w:val="24"/>
        </w:rPr>
        <w:t xml:space="preserve">kekerasan </w:t>
      </w:r>
      <w:r w:rsidR="000C7B99">
        <w:rPr>
          <w:rFonts w:asciiTheme="majorBidi" w:hAnsiTheme="majorBidi" w:cstheme="majorBidi"/>
          <w:sz w:val="24"/>
          <w:szCs w:val="24"/>
        </w:rPr>
        <w:t xml:space="preserve">berbasis </w:t>
      </w:r>
      <w:r w:rsidR="000477E7">
        <w:rPr>
          <w:rFonts w:asciiTheme="majorBidi" w:hAnsiTheme="majorBidi" w:cstheme="majorBidi"/>
          <w:sz w:val="24"/>
          <w:szCs w:val="24"/>
        </w:rPr>
        <w:t>gender</w:t>
      </w:r>
      <w:r w:rsidR="007D7719">
        <w:rPr>
          <w:rFonts w:asciiTheme="majorBidi" w:hAnsiTheme="majorBidi" w:cstheme="majorBidi"/>
          <w:sz w:val="24"/>
          <w:szCs w:val="24"/>
        </w:rPr>
        <w:t xml:space="preserve"> </w:t>
      </w:r>
      <w:r w:rsidR="000C7B99" w:rsidRPr="000C7B99">
        <w:rPr>
          <w:rFonts w:asciiTheme="majorBidi" w:hAnsiTheme="majorBidi" w:cstheme="majorBidi"/>
          <w:i/>
          <w:sz w:val="24"/>
          <w:szCs w:val="24"/>
        </w:rPr>
        <w:t>online</w:t>
      </w:r>
      <w:r>
        <w:rPr>
          <w:rFonts w:asciiTheme="majorBidi" w:hAnsiTheme="majorBidi" w:cstheme="majorBidi"/>
          <w:sz w:val="24"/>
          <w:szCs w:val="24"/>
        </w:rPr>
        <w:t xml:space="preserve"> dan video </w:t>
      </w:r>
      <w:r w:rsidRPr="00842833">
        <w:rPr>
          <w:rFonts w:asciiTheme="majorBidi" w:hAnsiTheme="majorBidi" w:cstheme="majorBidi"/>
          <w:i/>
          <w:iCs/>
          <w:sz w:val="24"/>
          <w:szCs w:val="24"/>
        </w:rPr>
        <w:t>motion graphic</w:t>
      </w:r>
      <w:r>
        <w:rPr>
          <w:rFonts w:asciiTheme="majorBidi" w:hAnsiTheme="majorBidi" w:cstheme="majorBidi"/>
          <w:sz w:val="24"/>
          <w:szCs w:val="24"/>
        </w:rPr>
        <w:t xml:space="preserve"> yang dibuat bertujuan </w:t>
      </w:r>
      <w:r w:rsidR="004D5B99">
        <w:rPr>
          <w:rFonts w:asciiTheme="majorBidi" w:hAnsiTheme="majorBidi" w:cstheme="majorBidi"/>
          <w:sz w:val="24"/>
          <w:szCs w:val="24"/>
        </w:rPr>
        <w:t xml:space="preserve">sebagai </w:t>
      </w:r>
      <w:r w:rsidR="000C7B99">
        <w:rPr>
          <w:rFonts w:asciiTheme="majorBidi" w:hAnsiTheme="majorBidi" w:cstheme="majorBidi"/>
          <w:sz w:val="24"/>
          <w:szCs w:val="24"/>
        </w:rPr>
        <w:t xml:space="preserve">upaya </w:t>
      </w:r>
      <w:r w:rsidR="004D5B99">
        <w:rPr>
          <w:rFonts w:asciiTheme="majorBidi" w:hAnsiTheme="majorBidi" w:cstheme="majorBidi"/>
          <w:sz w:val="24"/>
          <w:szCs w:val="24"/>
        </w:rPr>
        <w:t>pencegahan terjadinya kekerasan gender</w:t>
      </w:r>
      <w:r w:rsidR="000C7B99">
        <w:rPr>
          <w:rFonts w:asciiTheme="majorBidi" w:hAnsiTheme="majorBidi" w:cstheme="majorBidi"/>
          <w:sz w:val="24"/>
          <w:szCs w:val="24"/>
        </w:rPr>
        <w:t xml:space="preserve"> </w:t>
      </w:r>
      <w:r w:rsidR="000C7B99" w:rsidRPr="000C7B99">
        <w:rPr>
          <w:rFonts w:asciiTheme="majorBidi" w:hAnsiTheme="majorBidi" w:cstheme="majorBidi"/>
          <w:i/>
          <w:sz w:val="24"/>
          <w:szCs w:val="24"/>
        </w:rPr>
        <w:t>online</w:t>
      </w:r>
      <w:r>
        <w:rPr>
          <w:rFonts w:asciiTheme="majorBidi" w:hAnsiTheme="majorBidi" w:cstheme="majorBidi"/>
          <w:sz w:val="24"/>
          <w:szCs w:val="24"/>
        </w:rPr>
        <w:t xml:space="preserve"> </w:t>
      </w:r>
      <w:r w:rsidR="000C7B99">
        <w:rPr>
          <w:rFonts w:asciiTheme="majorBidi" w:hAnsiTheme="majorBidi" w:cstheme="majorBidi"/>
          <w:sz w:val="24"/>
          <w:szCs w:val="24"/>
        </w:rPr>
        <w:t>di</w:t>
      </w:r>
      <w:r>
        <w:rPr>
          <w:rFonts w:asciiTheme="majorBidi" w:hAnsiTheme="majorBidi" w:cstheme="majorBidi"/>
          <w:sz w:val="24"/>
          <w:szCs w:val="24"/>
        </w:rPr>
        <w:t xml:space="preserve"> masyarakat.</w:t>
      </w:r>
      <w:proofErr w:type="gramEnd"/>
    </w:p>
    <w:p w14:paraId="72F51055" w14:textId="14BCF1AF" w:rsidR="0055545B" w:rsidRDefault="003A1A7C" w:rsidP="00894755">
      <w:pPr>
        <w:pStyle w:val="ListParagraph"/>
        <w:spacing w:line="360" w:lineRule="auto"/>
        <w:ind w:left="851" w:firstLine="589"/>
        <w:jc w:val="both"/>
        <w:rPr>
          <w:rFonts w:asciiTheme="majorBidi" w:hAnsiTheme="majorBidi" w:cstheme="majorBidi"/>
          <w:sz w:val="24"/>
          <w:szCs w:val="24"/>
        </w:rPr>
      </w:pPr>
      <w:r>
        <w:rPr>
          <w:noProof/>
        </w:rPr>
        <w:pict w14:anchorId="3E52604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90pt;margin-top:3.85pt;width:252.1pt;height:140.35pt;z-index:-251741184;mso-position-horizontal-relative:text;mso-position-vertical-relative:text;mso-width-relative:page;mso-height-relative:page">
            <v:imagedata r:id="rId9" o:title="wayang beber"/>
          </v:shape>
        </w:pict>
      </w:r>
    </w:p>
    <w:p w14:paraId="5DC873BF" w14:textId="621FD377" w:rsidR="0055545B" w:rsidRDefault="0055545B" w:rsidP="00894755">
      <w:pPr>
        <w:pStyle w:val="ListParagraph"/>
        <w:spacing w:line="360" w:lineRule="auto"/>
        <w:ind w:left="851" w:firstLine="589"/>
        <w:jc w:val="both"/>
        <w:rPr>
          <w:rFonts w:asciiTheme="majorBidi" w:hAnsiTheme="majorBidi" w:cstheme="majorBidi"/>
          <w:sz w:val="24"/>
          <w:szCs w:val="24"/>
        </w:rPr>
      </w:pPr>
    </w:p>
    <w:p w14:paraId="27F121F1" w14:textId="4A2BF77B" w:rsidR="0055545B" w:rsidRDefault="0055545B" w:rsidP="00894755">
      <w:pPr>
        <w:pStyle w:val="ListParagraph"/>
        <w:spacing w:line="360" w:lineRule="auto"/>
        <w:ind w:left="851" w:firstLine="589"/>
        <w:jc w:val="both"/>
        <w:rPr>
          <w:rFonts w:asciiTheme="majorBidi" w:hAnsiTheme="majorBidi" w:cstheme="majorBidi"/>
          <w:sz w:val="24"/>
          <w:szCs w:val="24"/>
        </w:rPr>
      </w:pPr>
    </w:p>
    <w:p w14:paraId="3DE3EB01" w14:textId="1D316B16" w:rsidR="0055545B" w:rsidRDefault="0055545B" w:rsidP="00894755">
      <w:pPr>
        <w:pStyle w:val="ListParagraph"/>
        <w:spacing w:line="360" w:lineRule="auto"/>
        <w:ind w:left="851" w:firstLine="589"/>
        <w:jc w:val="both"/>
        <w:rPr>
          <w:rFonts w:asciiTheme="majorBidi" w:hAnsiTheme="majorBidi" w:cstheme="majorBidi"/>
          <w:sz w:val="24"/>
          <w:szCs w:val="24"/>
        </w:rPr>
      </w:pPr>
    </w:p>
    <w:p w14:paraId="2ABE279C" w14:textId="63FEC8EB" w:rsidR="00121F5F" w:rsidRDefault="00121F5F" w:rsidP="00933F6A">
      <w:pPr>
        <w:spacing w:line="240" w:lineRule="auto"/>
        <w:jc w:val="both"/>
        <w:rPr>
          <w:rFonts w:asciiTheme="majorBidi" w:hAnsiTheme="majorBidi" w:cstheme="majorBidi"/>
          <w:sz w:val="24"/>
          <w:szCs w:val="24"/>
        </w:rPr>
      </w:pPr>
    </w:p>
    <w:p w14:paraId="68CE079A" w14:textId="47B60CDF" w:rsidR="0055545B" w:rsidRPr="009B51E7" w:rsidRDefault="0055545B" w:rsidP="009B51E7">
      <w:pPr>
        <w:spacing w:line="360" w:lineRule="auto"/>
        <w:jc w:val="both"/>
        <w:rPr>
          <w:rFonts w:asciiTheme="majorBidi" w:hAnsiTheme="majorBidi" w:cstheme="majorBidi"/>
          <w:sz w:val="24"/>
          <w:szCs w:val="24"/>
        </w:rPr>
      </w:pPr>
    </w:p>
    <w:p w14:paraId="18E9C8DC" w14:textId="77777777" w:rsidR="00F65B7C" w:rsidRDefault="00F65B7C" w:rsidP="008A7F09">
      <w:pPr>
        <w:pStyle w:val="Caption"/>
        <w:spacing w:line="360" w:lineRule="auto"/>
        <w:rPr>
          <w:i w:val="0"/>
          <w:color w:val="000000" w:themeColor="text1"/>
          <w:sz w:val="20"/>
          <w:szCs w:val="20"/>
        </w:rPr>
      </w:pPr>
    </w:p>
    <w:p w14:paraId="0689B2EC" w14:textId="116B86E1" w:rsidR="000029B4" w:rsidRDefault="000029B4" w:rsidP="00781D87">
      <w:pPr>
        <w:pStyle w:val="Caption"/>
        <w:spacing w:after="0"/>
        <w:rPr>
          <w:i w:val="0"/>
          <w:color w:val="000000" w:themeColor="text1"/>
          <w:sz w:val="20"/>
          <w:szCs w:val="20"/>
        </w:rPr>
      </w:pPr>
    </w:p>
    <w:p w14:paraId="669BE3C2" w14:textId="65222C52" w:rsidR="00017C57" w:rsidRPr="00017C57" w:rsidRDefault="00994B8E" w:rsidP="00017C57">
      <w:pPr>
        <w:spacing w:after="0"/>
        <w:rPr>
          <w:lang w:val="en-ID"/>
        </w:rPr>
      </w:pPr>
      <w:r>
        <w:rPr>
          <w:noProof/>
          <w:lang w:val="id-ID" w:eastAsia="id-ID"/>
        </w:rPr>
        <mc:AlternateContent>
          <mc:Choice Requires="wps">
            <w:drawing>
              <wp:anchor distT="0" distB="0" distL="114300" distR="114300" simplePos="0" relativeHeight="251628544" behindDoc="1" locked="0" layoutInCell="1" allowOverlap="1" wp14:anchorId="30F22A1E" wp14:editId="3517D39C">
                <wp:simplePos x="0" y="0"/>
                <wp:positionH relativeFrom="column">
                  <wp:posOffset>1101783</wp:posOffset>
                </wp:positionH>
                <wp:positionV relativeFrom="page">
                  <wp:posOffset>4890135</wp:posOffset>
                </wp:positionV>
                <wp:extent cx="3331845" cy="166255"/>
                <wp:effectExtent l="0" t="0" r="1905" b="5715"/>
                <wp:wrapNone/>
                <wp:docPr id="68" name="Text Box 68"/>
                <wp:cNvGraphicFramePr/>
                <a:graphic xmlns:a="http://schemas.openxmlformats.org/drawingml/2006/main">
                  <a:graphicData uri="http://schemas.microsoft.com/office/word/2010/wordprocessingShape">
                    <wps:wsp>
                      <wps:cNvSpPr txBox="1"/>
                      <wps:spPr>
                        <a:xfrm>
                          <a:off x="0" y="0"/>
                          <a:ext cx="3331845" cy="166255"/>
                        </a:xfrm>
                        <a:prstGeom prst="rect">
                          <a:avLst/>
                        </a:prstGeom>
                        <a:solidFill>
                          <a:prstClr val="white"/>
                        </a:solidFill>
                        <a:ln>
                          <a:noFill/>
                        </a:ln>
                      </wps:spPr>
                      <wps:txbx>
                        <w:txbxContent>
                          <w:p w14:paraId="571B30BE" w14:textId="19731793" w:rsidR="004F6288" w:rsidRPr="00CE16C4" w:rsidRDefault="004F6288" w:rsidP="00004C08">
                            <w:pPr>
                              <w:pStyle w:val="CaptionGambar"/>
                              <w:spacing w:line="240" w:lineRule="auto"/>
                              <w:rPr>
                                <w:rFonts w:eastAsiaTheme="minorHAnsi"/>
                                <w:noProof/>
                              </w:rPr>
                            </w:pPr>
                            <w:bookmarkStart w:id="3" w:name="_Toc108850189"/>
                            <w:proofErr w:type="gramStart"/>
                            <w:r>
                              <w:rPr>
                                <w:b/>
                              </w:rPr>
                              <w:t>Gambar 2.</w:t>
                            </w:r>
                            <w:proofErr w:type="gramEnd"/>
                            <w:r w:rsidRPr="000029B4">
                              <w:rPr>
                                <w:b/>
                              </w:rPr>
                              <w:fldChar w:fldCharType="begin"/>
                            </w:r>
                            <w:r w:rsidRPr="000029B4">
                              <w:rPr>
                                <w:b/>
                              </w:rPr>
                              <w:instrText xml:space="preserve"> SEQ Gambar_2. \* ARABIC </w:instrText>
                            </w:r>
                            <w:r w:rsidRPr="000029B4">
                              <w:rPr>
                                <w:b/>
                              </w:rPr>
                              <w:fldChar w:fldCharType="separate"/>
                            </w:r>
                            <w:r w:rsidR="003D35A0">
                              <w:rPr>
                                <w:b/>
                                <w:noProof/>
                              </w:rPr>
                              <w:t>1</w:t>
                            </w:r>
                            <w:r w:rsidRPr="000029B4">
                              <w:rPr>
                                <w:b/>
                              </w:rPr>
                              <w:fldChar w:fldCharType="end"/>
                            </w:r>
                            <w:r>
                              <w:t xml:space="preserve"> </w:t>
                            </w:r>
                            <w:r>
                              <w:rPr>
                                <w:i/>
                              </w:rPr>
                              <w:t xml:space="preserve">Preview </w:t>
                            </w:r>
                            <w:r w:rsidRPr="00781D87">
                              <w:t>Perancangan</w:t>
                            </w:r>
                            <w:r>
                              <w:t xml:space="preserve"> Jurnal Pertama</w:t>
                            </w:r>
                            <w:bookmarkEnd w:id="3"/>
                          </w:p>
                          <w:p w14:paraId="33F8F8BB" w14:textId="066F8B30" w:rsidR="004F6288" w:rsidRPr="00CE16C4" w:rsidRDefault="004F6288" w:rsidP="00745C28">
                            <w:pPr>
                              <w:pStyle w:val="CaptionGambar"/>
                              <w:spacing w:line="240" w:lineRule="auto"/>
                              <w:jc w:val="left"/>
                              <w:rPr>
                                <w:rFonts w:eastAsiaTheme="minorHAnsi"/>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0F22A1E" id="Text Box 68" o:spid="_x0000_s1027" type="#_x0000_t202" style="position:absolute;margin-left:86.75pt;margin-top:385.05pt;width:262.35pt;height:13.1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" stroked="f">
                <v:textbox inset="0,0,0,0">
                  <w:txbxContent>
                    <w:p w14:paraId="571B30BE" w14:textId="19731793" w:rsidR="004F6288" w:rsidRPr="00CE16C4" w:rsidRDefault="004F6288" w:rsidP="00004C08">
                      <w:pPr>
                        <w:pStyle w:val="CaptionGambar"/>
                        <w:spacing w:line="240" w:lineRule="auto"/>
                        <w:rPr>
                          <w:rFonts w:eastAsiaTheme="minorHAnsi"/>
                          <w:noProof/>
                        </w:rPr>
                      </w:pPr>
                      <w:bookmarkStart w:id="41" w:name="_Toc108850189"/>
                      <w:r>
                        <w:rPr>
                          <w:b/>
                        </w:rPr>
                        <w:t>Gambar 2.</w:t>
                      </w:r>
                      <w:r w:rsidRPr="000029B4">
                        <w:rPr>
                          <w:b/>
                        </w:rPr>
                        <w:fldChar w:fldCharType="begin"/>
                      </w:r>
                      <w:r w:rsidRPr="000029B4">
                        <w:rPr>
                          <w:b/>
                        </w:rPr>
                        <w:instrText xml:space="preserve"> SEQ Gambar_2. \* ARABIC </w:instrText>
                      </w:r>
                      <w:r w:rsidRPr="000029B4">
                        <w:rPr>
                          <w:b/>
                        </w:rPr>
                        <w:fldChar w:fldCharType="separate"/>
                      </w:r>
                      <w:r w:rsidR="003D35A0">
                        <w:rPr>
                          <w:b/>
                          <w:noProof/>
                        </w:rPr>
                        <w:t>1</w:t>
                      </w:r>
                      <w:r w:rsidRPr="000029B4">
                        <w:rPr>
                          <w:b/>
                        </w:rPr>
                        <w:fldChar w:fldCharType="end"/>
                      </w:r>
                      <w:r>
                        <w:t xml:space="preserve"> </w:t>
                      </w:r>
                      <w:r>
                        <w:rPr>
                          <w:i/>
                        </w:rPr>
                        <w:t xml:space="preserve">Preview </w:t>
                      </w:r>
                      <w:r w:rsidRPr="00781D87">
                        <w:t>Perancangan</w:t>
                      </w:r>
                      <w:r>
                        <w:t xml:space="preserve"> Jurnal Pertama</w:t>
                      </w:r>
                      <w:bookmarkEnd w:id="41"/>
                    </w:p>
                    <w:p w14:paraId="33F8F8BB" w14:textId="066F8B30" w:rsidR="004F6288" w:rsidRPr="00CE16C4" w:rsidRDefault="004F6288" w:rsidP="00745C28">
                      <w:pPr>
                        <w:pStyle w:val="CaptionGambar"/>
                        <w:spacing w:line="240" w:lineRule="auto"/>
                        <w:jc w:val="left"/>
                        <w:rPr>
                          <w:rFonts w:eastAsiaTheme="minorHAnsi"/>
                          <w:noProof/>
                        </w:rPr>
                      </w:pPr>
                    </w:p>
                  </w:txbxContent>
                </v:textbox>
                <w10:wrap anchory="page"/>
              </v:shape>
            </w:pict>
          </mc:Fallback>
        </mc:AlternateContent>
      </w:r>
    </w:p>
    <w:p w14:paraId="1B2265AB" w14:textId="1DF72C25" w:rsidR="00994B8E" w:rsidRDefault="00994B8E" w:rsidP="00CE22DF">
      <w:pPr>
        <w:spacing w:line="360" w:lineRule="auto"/>
        <w:ind w:firstLine="709"/>
        <w:jc w:val="center"/>
        <w:rPr>
          <w:rFonts w:ascii="Times New Roman" w:hAnsi="Times New Roman" w:cs="Times New Roman"/>
          <w:sz w:val="20"/>
          <w:szCs w:val="20"/>
        </w:rPr>
      </w:pPr>
      <w:r w:rsidRPr="007C3C8A">
        <w:rPr>
          <w:rFonts w:ascii="Times New Roman" w:hAnsi="Times New Roman" w:cs="Times New Roman"/>
          <w:sz w:val="20"/>
          <w:szCs w:val="20"/>
        </w:rPr>
        <w:t>(</w:t>
      </w:r>
      <w:r>
        <w:rPr>
          <w:rFonts w:ascii="Times New Roman" w:hAnsi="Times New Roman" w:cs="Times New Roman"/>
          <w:sz w:val="20"/>
          <w:szCs w:val="20"/>
        </w:rPr>
        <w:t>Sumber:</w:t>
      </w:r>
      <w:r w:rsidR="00A80915">
        <w:rPr>
          <w:rFonts w:ascii="Times New Roman" w:hAnsi="Times New Roman" w:cs="Times New Roman"/>
          <w:sz w:val="20"/>
          <w:szCs w:val="20"/>
        </w:rPr>
        <w:t xml:space="preserve"> </w:t>
      </w:r>
      <w:r w:rsidR="00B65721">
        <w:rPr>
          <w:rFonts w:ascii="Times New Roman" w:hAnsi="Times New Roman" w:cs="Times New Roman"/>
          <w:sz w:val="20"/>
          <w:szCs w:val="20"/>
        </w:rPr>
        <w:t xml:space="preserve">Jurnal </w:t>
      </w:r>
      <w:r w:rsidR="00A80915">
        <w:rPr>
          <w:rFonts w:ascii="Times New Roman" w:hAnsi="Times New Roman" w:cs="Times New Roman"/>
          <w:sz w:val="20"/>
          <w:szCs w:val="20"/>
        </w:rPr>
        <w:t>Perancangan</w:t>
      </w:r>
      <w:r>
        <w:rPr>
          <w:rFonts w:ascii="Times New Roman" w:hAnsi="Times New Roman" w:cs="Times New Roman"/>
          <w:sz w:val="20"/>
          <w:szCs w:val="20"/>
        </w:rPr>
        <w:t xml:space="preserve"> </w:t>
      </w:r>
      <w:r w:rsidR="00781D87" w:rsidRPr="0089434E">
        <w:rPr>
          <w:rFonts w:ascii="Times New Roman" w:hAnsi="Times New Roman" w:cs="Times New Roman"/>
          <w:i/>
          <w:sz w:val="20"/>
          <w:szCs w:val="20"/>
        </w:rPr>
        <w:t>Interactive Motion Graphic</w:t>
      </w:r>
      <w:r w:rsidR="00781D87" w:rsidRPr="00781D87">
        <w:rPr>
          <w:rFonts w:ascii="Times New Roman" w:hAnsi="Times New Roman" w:cs="Times New Roman"/>
          <w:sz w:val="20"/>
          <w:szCs w:val="20"/>
        </w:rPr>
        <w:t xml:space="preserve"> Tentang Wayang Beber</w:t>
      </w:r>
      <w:r w:rsidRPr="007C3C8A">
        <w:rPr>
          <w:rFonts w:ascii="Times New Roman" w:hAnsi="Times New Roman" w:cs="Times New Roman"/>
          <w:sz w:val="20"/>
          <w:szCs w:val="20"/>
        </w:rPr>
        <w:t>, 20</w:t>
      </w:r>
      <w:r w:rsidR="00781D87">
        <w:rPr>
          <w:rFonts w:ascii="Times New Roman" w:hAnsi="Times New Roman" w:cs="Times New Roman"/>
          <w:sz w:val="20"/>
          <w:szCs w:val="20"/>
        </w:rPr>
        <w:t>19</w:t>
      </w:r>
      <w:r w:rsidRPr="007C3C8A">
        <w:rPr>
          <w:rFonts w:ascii="Times New Roman" w:hAnsi="Times New Roman" w:cs="Times New Roman"/>
          <w:sz w:val="20"/>
          <w:szCs w:val="20"/>
        </w:rPr>
        <w:t>)</w:t>
      </w:r>
    </w:p>
    <w:p w14:paraId="43FACE00" w14:textId="77777777" w:rsidR="00017C57" w:rsidRPr="00017C57" w:rsidRDefault="00017C57" w:rsidP="00017C57">
      <w:pPr>
        <w:spacing w:after="0" w:line="480" w:lineRule="auto"/>
        <w:rPr>
          <w:lang w:val="en-ID"/>
        </w:rPr>
      </w:pPr>
    </w:p>
    <w:p w14:paraId="21BB6D4D" w14:textId="3D0BA29C" w:rsidR="00894755" w:rsidRDefault="00F04C31" w:rsidP="00017C57">
      <w:pPr>
        <w:pStyle w:val="ListParagraph"/>
        <w:numPr>
          <w:ilvl w:val="0"/>
          <w:numId w:val="23"/>
        </w:numPr>
        <w:spacing w:line="480" w:lineRule="auto"/>
        <w:ind w:left="851"/>
        <w:jc w:val="both"/>
        <w:rPr>
          <w:rFonts w:asciiTheme="majorBidi" w:hAnsiTheme="majorBidi" w:cstheme="majorBidi"/>
          <w:bCs/>
          <w:sz w:val="24"/>
          <w:szCs w:val="24"/>
        </w:rPr>
      </w:pPr>
      <w:r>
        <w:rPr>
          <w:rFonts w:asciiTheme="majorBidi" w:hAnsiTheme="majorBidi" w:cstheme="majorBidi"/>
          <w:bCs/>
          <w:sz w:val="24"/>
          <w:szCs w:val="24"/>
        </w:rPr>
        <w:t xml:space="preserve">Jurnal yang kedua </w:t>
      </w:r>
      <w:r w:rsidR="008368FE">
        <w:rPr>
          <w:rFonts w:asciiTheme="majorBidi" w:hAnsiTheme="majorBidi" w:cstheme="majorBidi"/>
          <w:bCs/>
          <w:sz w:val="24"/>
          <w:szCs w:val="24"/>
        </w:rPr>
        <w:t>berjudul</w:t>
      </w:r>
      <w:r w:rsidR="00F3686C">
        <w:rPr>
          <w:rFonts w:asciiTheme="majorBidi" w:hAnsiTheme="majorBidi" w:cstheme="majorBidi"/>
          <w:bCs/>
          <w:sz w:val="24"/>
          <w:szCs w:val="24"/>
        </w:rPr>
        <w:t xml:space="preserve"> “P</w:t>
      </w:r>
      <w:r w:rsidR="00A90122">
        <w:rPr>
          <w:rFonts w:asciiTheme="majorBidi" w:hAnsiTheme="majorBidi" w:cstheme="majorBidi"/>
          <w:bCs/>
          <w:sz w:val="24"/>
          <w:szCs w:val="24"/>
        </w:rPr>
        <w:t>e</w:t>
      </w:r>
      <w:r w:rsidR="00F3686C">
        <w:rPr>
          <w:rFonts w:asciiTheme="majorBidi" w:hAnsiTheme="majorBidi" w:cstheme="majorBidi"/>
          <w:bCs/>
          <w:sz w:val="24"/>
          <w:szCs w:val="24"/>
        </w:rPr>
        <w:t>rancangan Media Informasi Menggunakan</w:t>
      </w:r>
      <w:r w:rsidR="00FB6318">
        <w:rPr>
          <w:rFonts w:asciiTheme="majorBidi" w:hAnsiTheme="majorBidi" w:cstheme="majorBidi"/>
          <w:bCs/>
          <w:sz w:val="24"/>
          <w:szCs w:val="24"/>
        </w:rPr>
        <w:t xml:space="preserve"> Video </w:t>
      </w:r>
      <w:r w:rsidR="00FB6318" w:rsidRPr="00BE3514">
        <w:rPr>
          <w:rFonts w:asciiTheme="majorBidi" w:hAnsiTheme="majorBidi" w:cstheme="majorBidi"/>
          <w:bCs/>
          <w:i/>
          <w:sz w:val="24"/>
          <w:szCs w:val="24"/>
        </w:rPr>
        <w:t xml:space="preserve">Motion Graphic </w:t>
      </w:r>
      <w:r w:rsidR="00FB6318">
        <w:rPr>
          <w:rFonts w:asciiTheme="majorBidi" w:hAnsiTheme="majorBidi" w:cstheme="majorBidi"/>
          <w:bCs/>
          <w:sz w:val="24"/>
          <w:szCs w:val="24"/>
        </w:rPr>
        <w:t>Wisata Pantai Gemah Kabupaten Tulungagung”</w:t>
      </w:r>
      <w:r w:rsidR="00057710">
        <w:rPr>
          <w:rFonts w:asciiTheme="majorBidi" w:hAnsiTheme="majorBidi" w:cstheme="majorBidi"/>
          <w:bCs/>
          <w:sz w:val="24"/>
          <w:szCs w:val="24"/>
        </w:rPr>
        <w:t xml:space="preserve">. </w:t>
      </w:r>
      <w:r w:rsidR="0070207B">
        <w:rPr>
          <w:rFonts w:asciiTheme="majorBidi" w:hAnsiTheme="majorBidi" w:cstheme="majorBidi"/>
          <w:bCs/>
          <w:sz w:val="24"/>
          <w:szCs w:val="24"/>
        </w:rPr>
        <w:t>Perancangan dalam jurnal ini menggunakan metode</w:t>
      </w:r>
      <w:r w:rsidR="00144270">
        <w:rPr>
          <w:rFonts w:asciiTheme="majorBidi" w:hAnsiTheme="majorBidi" w:cstheme="majorBidi"/>
          <w:bCs/>
          <w:sz w:val="24"/>
          <w:szCs w:val="24"/>
        </w:rPr>
        <w:t xml:space="preserve"> pengumpulan data dari dokumentasi pantai dan data dari Dinas Pariwisata Kabupaten Tulungagung</w:t>
      </w:r>
      <w:r w:rsidR="00972E8D">
        <w:rPr>
          <w:rFonts w:asciiTheme="majorBidi" w:hAnsiTheme="majorBidi" w:cstheme="majorBidi"/>
          <w:bCs/>
          <w:sz w:val="24"/>
          <w:szCs w:val="24"/>
        </w:rPr>
        <w:t>. Peneliti</w:t>
      </w:r>
      <w:r w:rsidR="006370F1">
        <w:rPr>
          <w:rFonts w:asciiTheme="majorBidi" w:hAnsiTheme="majorBidi" w:cstheme="majorBidi"/>
          <w:bCs/>
          <w:sz w:val="24"/>
          <w:szCs w:val="24"/>
        </w:rPr>
        <w:t xml:space="preserve"> merancang video ini menggunakan tiga konsep perancangan </w:t>
      </w:r>
      <w:r w:rsidR="00E50F07">
        <w:rPr>
          <w:rFonts w:asciiTheme="majorBidi" w:hAnsiTheme="majorBidi" w:cstheme="majorBidi"/>
          <w:bCs/>
          <w:sz w:val="24"/>
          <w:szCs w:val="24"/>
        </w:rPr>
        <w:t>yaitu</w:t>
      </w:r>
      <w:r w:rsidR="006370F1">
        <w:rPr>
          <w:rFonts w:asciiTheme="majorBidi" w:hAnsiTheme="majorBidi" w:cstheme="majorBidi"/>
          <w:bCs/>
          <w:sz w:val="24"/>
          <w:szCs w:val="24"/>
        </w:rPr>
        <w:t xml:space="preserve"> konsep media, konsep kreatif, dan konsep tata desain. Dilanjutkan</w:t>
      </w:r>
      <w:r w:rsidR="00EE1279">
        <w:rPr>
          <w:rFonts w:asciiTheme="majorBidi" w:hAnsiTheme="majorBidi" w:cstheme="majorBidi"/>
          <w:bCs/>
          <w:sz w:val="24"/>
          <w:szCs w:val="24"/>
        </w:rPr>
        <w:t xml:space="preserve"> dengan menentukan ide, sinopsis, </w:t>
      </w:r>
      <w:r w:rsidR="00EE1279" w:rsidRPr="00EE1279">
        <w:rPr>
          <w:rFonts w:asciiTheme="majorBidi" w:hAnsiTheme="majorBidi" w:cstheme="majorBidi"/>
          <w:bCs/>
          <w:i/>
          <w:sz w:val="24"/>
          <w:szCs w:val="24"/>
        </w:rPr>
        <w:t>storyboard</w:t>
      </w:r>
      <w:r w:rsidR="00EE1279">
        <w:rPr>
          <w:rFonts w:asciiTheme="majorBidi" w:hAnsiTheme="majorBidi" w:cstheme="majorBidi"/>
          <w:bCs/>
          <w:sz w:val="24"/>
          <w:szCs w:val="24"/>
        </w:rPr>
        <w:t xml:space="preserve">, membuat </w:t>
      </w:r>
      <w:r w:rsidR="00EE1279" w:rsidRPr="00EE1279">
        <w:rPr>
          <w:rFonts w:asciiTheme="majorBidi" w:hAnsiTheme="majorBidi" w:cstheme="majorBidi"/>
          <w:bCs/>
          <w:i/>
          <w:sz w:val="24"/>
          <w:szCs w:val="24"/>
        </w:rPr>
        <w:t>motion graphic</w:t>
      </w:r>
      <w:r w:rsidR="00EE1279">
        <w:rPr>
          <w:rFonts w:asciiTheme="majorBidi" w:hAnsiTheme="majorBidi" w:cstheme="majorBidi"/>
          <w:bCs/>
          <w:sz w:val="24"/>
          <w:szCs w:val="24"/>
        </w:rPr>
        <w:t xml:space="preserve">, melakukan </w:t>
      </w:r>
      <w:r w:rsidR="00EE1279" w:rsidRPr="00EE1279">
        <w:rPr>
          <w:rFonts w:asciiTheme="majorBidi" w:hAnsiTheme="majorBidi" w:cstheme="majorBidi"/>
          <w:bCs/>
          <w:i/>
          <w:sz w:val="24"/>
          <w:szCs w:val="24"/>
        </w:rPr>
        <w:t>shooting</w:t>
      </w:r>
      <w:r w:rsidR="00EE1279">
        <w:rPr>
          <w:rFonts w:asciiTheme="majorBidi" w:hAnsiTheme="majorBidi" w:cstheme="majorBidi"/>
          <w:bCs/>
          <w:sz w:val="24"/>
          <w:szCs w:val="24"/>
        </w:rPr>
        <w:t xml:space="preserve"> video, melakukan penggabungan antara </w:t>
      </w:r>
      <w:r w:rsidR="00EE1279" w:rsidRPr="006A3880">
        <w:rPr>
          <w:rFonts w:asciiTheme="majorBidi" w:hAnsiTheme="majorBidi" w:cstheme="majorBidi"/>
          <w:bCs/>
          <w:i/>
          <w:sz w:val="24"/>
          <w:szCs w:val="24"/>
        </w:rPr>
        <w:t>scene</w:t>
      </w:r>
      <w:r w:rsidR="00EE1279">
        <w:rPr>
          <w:rFonts w:asciiTheme="majorBidi" w:hAnsiTheme="majorBidi" w:cstheme="majorBidi"/>
          <w:bCs/>
          <w:sz w:val="24"/>
          <w:szCs w:val="24"/>
        </w:rPr>
        <w:t xml:space="preserve"> animasi yang telah di</w:t>
      </w:r>
      <w:r w:rsidR="00EE1279" w:rsidRPr="0026027C">
        <w:rPr>
          <w:rFonts w:asciiTheme="majorBidi" w:hAnsiTheme="majorBidi" w:cstheme="majorBidi"/>
          <w:bCs/>
          <w:i/>
          <w:sz w:val="24"/>
          <w:szCs w:val="24"/>
        </w:rPr>
        <w:t xml:space="preserve"> export</w:t>
      </w:r>
      <w:r w:rsidR="00EE1279">
        <w:rPr>
          <w:rFonts w:asciiTheme="majorBidi" w:hAnsiTheme="majorBidi" w:cstheme="majorBidi"/>
          <w:bCs/>
          <w:sz w:val="24"/>
          <w:szCs w:val="24"/>
        </w:rPr>
        <w:t xml:space="preserve"> menjadi beberapa potongan video dengan hasil dari </w:t>
      </w:r>
      <w:r w:rsidR="00262EF0">
        <w:rPr>
          <w:rFonts w:asciiTheme="majorBidi" w:hAnsiTheme="majorBidi" w:cstheme="majorBidi"/>
          <w:bCs/>
          <w:sz w:val="24"/>
          <w:szCs w:val="24"/>
        </w:rPr>
        <w:t xml:space="preserve">proses </w:t>
      </w:r>
      <w:r w:rsidR="00EE1279" w:rsidRPr="0026027C">
        <w:rPr>
          <w:rFonts w:asciiTheme="majorBidi" w:hAnsiTheme="majorBidi" w:cstheme="majorBidi"/>
          <w:bCs/>
          <w:i/>
          <w:sz w:val="24"/>
          <w:szCs w:val="24"/>
        </w:rPr>
        <w:lastRenderedPageBreak/>
        <w:t>shooting</w:t>
      </w:r>
      <w:r w:rsidR="00EE1279">
        <w:rPr>
          <w:rFonts w:asciiTheme="majorBidi" w:hAnsiTheme="majorBidi" w:cstheme="majorBidi"/>
          <w:bCs/>
          <w:sz w:val="24"/>
          <w:szCs w:val="24"/>
        </w:rPr>
        <w:t xml:space="preserve">, dilanjutkan dengan menambahkan musik dan </w:t>
      </w:r>
      <w:r w:rsidR="00EE1279" w:rsidRPr="0026027C">
        <w:rPr>
          <w:rFonts w:asciiTheme="majorBidi" w:hAnsiTheme="majorBidi" w:cstheme="majorBidi"/>
          <w:bCs/>
          <w:i/>
          <w:sz w:val="24"/>
          <w:szCs w:val="24"/>
        </w:rPr>
        <w:t>voice over</w:t>
      </w:r>
      <w:r w:rsidR="00EE1279">
        <w:rPr>
          <w:rFonts w:asciiTheme="majorBidi" w:hAnsiTheme="majorBidi" w:cstheme="majorBidi"/>
          <w:bCs/>
          <w:sz w:val="24"/>
          <w:szCs w:val="24"/>
        </w:rPr>
        <w:t xml:space="preserve"> sebagai latar dari video </w:t>
      </w:r>
      <w:r w:rsidR="00EE1279" w:rsidRPr="0026027C">
        <w:rPr>
          <w:rFonts w:asciiTheme="majorBidi" w:hAnsiTheme="majorBidi" w:cstheme="majorBidi"/>
          <w:bCs/>
          <w:i/>
          <w:sz w:val="24"/>
          <w:szCs w:val="24"/>
        </w:rPr>
        <w:t>motion graphic</w:t>
      </w:r>
      <w:r w:rsidR="00EE1279">
        <w:rPr>
          <w:rFonts w:asciiTheme="majorBidi" w:hAnsiTheme="majorBidi" w:cstheme="majorBidi"/>
          <w:bCs/>
          <w:sz w:val="24"/>
          <w:szCs w:val="24"/>
        </w:rPr>
        <w:t xml:space="preserve">, dan yang terkahir yaitu proses </w:t>
      </w:r>
      <w:r w:rsidR="00EE1279" w:rsidRPr="0026027C">
        <w:rPr>
          <w:rFonts w:asciiTheme="majorBidi" w:hAnsiTheme="majorBidi" w:cstheme="majorBidi"/>
          <w:bCs/>
          <w:i/>
          <w:sz w:val="24"/>
          <w:szCs w:val="24"/>
        </w:rPr>
        <w:t>render</w:t>
      </w:r>
      <w:r w:rsidR="004942FE">
        <w:rPr>
          <w:rFonts w:asciiTheme="majorBidi" w:hAnsiTheme="majorBidi" w:cstheme="majorBidi"/>
          <w:bCs/>
          <w:i/>
          <w:sz w:val="24"/>
          <w:szCs w:val="24"/>
        </w:rPr>
        <w:t xml:space="preserve"> </w:t>
      </w:r>
      <w:r w:rsidR="004942FE">
        <w:rPr>
          <w:rFonts w:asciiTheme="majorBidi" w:hAnsiTheme="majorBidi" w:cstheme="majorBidi"/>
          <w:bCs/>
          <w:i/>
          <w:sz w:val="24"/>
          <w:szCs w:val="24"/>
        </w:rPr>
        <w:fldChar w:fldCharType="begin" w:fldLock="1"/>
      </w:r>
      <w:r w:rsidR="004942FE">
        <w:rPr>
          <w:rFonts w:asciiTheme="majorBidi" w:hAnsiTheme="majorBidi" w:cstheme="majorBidi"/>
          <w:bCs/>
          <w:i/>
          <w:sz w:val="24"/>
          <w:szCs w:val="24"/>
        </w:rPr>
        <w:instrText>ADDIN CSL_CITATION {"citationItems":[{"id":"ITEM-1","itemData":{"abstract":"Pantai Gemah merupakan salah satu objek wisata lama yang telah dikembangkan oleh pemerintah Kabupaten Tulungagung, dengan melakukan pembangunan Jalur Lintas Selatan (JLS) agar dapat mempermudah akses masyarakat maupun wisatawan untuk mengunjungi Pantai Gemah. Belum adanya informasi tempat wisata yang tervisualisasi dalam suatu media, sangat disayangkan apabila dengan potensi wisata yang sangat mendukung dan infrastruktur yang baik namun tidak ditunjang dengan media informasi yang efektif dan efisien. Oleh karena itu video motion graphic ini sebagai salah satu cara untuk memperkenalkan pantai Gemah kepada wisatawan. Dari data pengunjung yang diperoleh, dapat dibuat rancangan video motion graphic sesuai dengan target audience yaitu remaja. Video motion graphic ini merupakan video dokumentasi dan motion graphic yang digabungkan menjadi satu media informasi Pantai Gemah","author":[{"dropping-particle":"","family":"Ghazidayana","given":"Amzar","non-dropping-particle":"","parse-names":false,"suffix":""},{"dropping-particle":"","family":"Yahya","given":"Saiful","non-dropping-particle":"","parse-names":false,"suffix":""}],"id":"ITEM-1","issued":{"date-parts":[["2021"]]},"page":"24-33","title":"Perancangan Media Informasi Menggunakan Video Motion Graphic Wisata Pantai Gemah Kabupaten Tulungagung","type":"article-journal","volume":"03"},"uris":["http://www.mendeley.com/documents/?uuid=091e7809-348f-41cb-99fa-c06f4e8386ce"]}],"mendeley":{"formattedCitation":"(Ghazidayana &amp; Yahya, 2021)","plainTextFormattedCitation":"(Ghazidayana &amp; Yahya, 2021)","previouslyFormattedCitation":"(Ghazidayana &amp; Yahya, 2021)"},"properties":{"noteIndex":0},"schema":"https://github.com/citation-style-language/schema/raw/master/csl-citation.json"}</w:instrText>
      </w:r>
      <w:r w:rsidR="004942FE">
        <w:rPr>
          <w:rFonts w:asciiTheme="majorBidi" w:hAnsiTheme="majorBidi" w:cstheme="majorBidi"/>
          <w:bCs/>
          <w:i/>
          <w:sz w:val="24"/>
          <w:szCs w:val="24"/>
        </w:rPr>
        <w:fldChar w:fldCharType="separate"/>
      </w:r>
      <w:r w:rsidR="004942FE" w:rsidRPr="004942FE">
        <w:rPr>
          <w:rFonts w:asciiTheme="majorBidi" w:hAnsiTheme="majorBidi" w:cstheme="majorBidi"/>
          <w:bCs/>
          <w:noProof/>
          <w:sz w:val="24"/>
          <w:szCs w:val="24"/>
        </w:rPr>
        <w:t>(Ghazidayana &amp; Yahya, 2021)</w:t>
      </w:r>
      <w:r w:rsidR="004942FE">
        <w:rPr>
          <w:rFonts w:asciiTheme="majorBidi" w:hAnsiTheme="majorBidi" w:cstheme="majorBidi"/>
          <w:bCs/>
          <w:i/>
          <w:sz w:val="24"/>
          <w:szCs w:val="24"/>
        </w:rPr>
        <w:fldChar w:fldCharType="end"/>
      </w:r>
      <w:r w:rsidR="00EE1279">
        <w:rPr>
          <w:rFonts w:asciiTheme="majorBidi" w:hAnsiTheme="majorBidi" w:cstheme="majorBidi"/>
          <w:bCs/>
          <w:sz w:val="24"/>
          <w:szCs w:val="24"/>
        </w:rPr>
        <w:t>.</w:t>
      </w:r>
    </w:p>
    <w:p w14:paraId="799FAD69" w14:textId="13422C36" w:rsidR="00A618DB" w:rsidRDefault="00A618DB" w:rsidP="00017C57">
      <w:pPr>
        <w:pStyle w:val="ListParagraph"/>
        <w:spacing w:line="480" w:lineRule="auto"/>
        <w:ind w:left="851" w:firstLine="589"/>
        <w:jc w:val="both"/>
        <w:rPr>
          <w:rFonts w:asciiTheme="majorBidi" w:hAnsiTheme="majorBidi" w:cstheme="majorBidi"/>
          <w:bCs/>
          <w:sz w:val="24"/>
          <w:szCs w:val="24"/>
        </w:rPr>
      </w:pPr>
      <w:r>
        <w:rPr>
          <w:rFonts w:asciiTheme="majorBidi" w:hAnsiTheme="majorBidi" w:cstheme="majorBidi"/>
          <w:bCs/>
          <w:sz w:val="24"/>
          <w:szCs w:val="24"/>
        </w:rPr>
        <w:t>Persamaan antara</w:t>
      </w:r>
      <w:r w:rsidR="002E6949">
        <w:rPr>
          <w:rFonts w:asciiTheme="majorBidi" w:hAnsiTheme="majorBidi" w:cstheme="majorBidi"/>
          <w:bCs/>
          <w:sz w:val="24"/>
          <w:szCs w:val="24"/>
        </w:rPr>
        <w:t xml:space="preserve"> jurnal tersebut dengan pe</w:t>
      </w:r>
      <w:r w:rsidR="00E81C08">
        <w:rPr>
          <w:rFonts w:asciiTheme="majorBidi" w:hAnsiTheme="majorBidi" w:cstheme="majorBidi"/>
          <w:bCs/>
          <w:sz w:val="24"/>
          <w:szCs w:val="24"/>
        </w:rPr>
        <w:t>rancangan</w:t>
      </w:r>
      <w:r w:rsidR="002E6949">
        <w:rPr>
          <w:rFonts w:asciiTheme="majorBidi" w:hAnsiTheme="majorBidi" w:cstheme="majorBidi"/>
          <w:bCs/>
          <w:sz w:val="24"/>
          <w:szCs w:val="24"/>
        </w:rPr>
        <w:t xml:space="preserve"> yang </w:t>
      </w:r>
      <w:proofErr w:type="gramStart"/>
      <w:r w:rsidR="002E6949">
        <w:rPr>
          <w:rFonts w:asciiTheme="majorBidi" w:hAnsiTheme="majorBidi" w:cstheme="majorBidi"/>
          <w:bCs/>
          <w:sz w:val="24"/>
          <w:szCs w:val="24"/>
        </w:rPr>
        <w:t>akan</w:t>
      </w:r>
      <w:proofErr w:type="gramEnd"/>
      <w:r w:rsidR="002E6949">
        <w:rPr>
          <w:rFonts w:asciiTheme="majorBidi" w:hAnsiTheme="majorBidi" w:cstheme="majorBidi"/>
          <w:bCs/>
          <w:sz w:val="24"/>
          <w:szCs w:val="24"/>
        </w:rPr>
        <w:t xml:space="preserve"> dilakukan penulis adalah mengenai media yang digunakan yakni video </w:t>
      </w:r>
      <w:r w:rsidR="002E6949" w:rsidRPr="002D7C96">
        <w:rPr>
          <w:rFonts w:asciiTheme="majorBidi" w:hAnsiTheme="majorBidi" w:cstheme="majorBidi"/>
          <w:bCs/>
          <w:i/>
          <w:sz w:val="24"/>
          <w:szCs w:val="24"/>
        </w:rPr>
        <w:t>motion graphic</w:t>
      </w:r>
      <w:r w:rsidR="002E6949">
        <w:rPr>
          <w:rFonts w:asciiTheme="majorBidi" w:hAnsiTheme="majorBidi" w:cstheme="majorBidi"/>
          <w:bCs/>
          <w:sz w:val="24"/>
          <w:szCs w:val="24"/>
        </w:rPr>
        <w:t>.</w:t>
      </w:r>
      <w:r w:rsidR="004F3889">
        <w:rPr>
          <w:rFonts w:asciiTheme="majorBidi" w:hAnsiTheme="majorBidi" w:cstheme="majorBidi"/>
          <w:bCs/>
          <w:sz w:val="24"/>
          <w:szCs w:val="24"/>
        </w:rPr>
        <w:t xml:space="preserve"> Adapun perbedaan antara jurnal tersebut dengan pe</w:t>
      </w:r>
      <w:r w:rsidR="00E81C08">
        <w:rPr>
          <w:rFonts w:asciiTheme="majorBidi" w:hAnsiTheme="majorBidi" w:cstheme="majorBidi"/>
          <w:bCs/>
          <w:sz w:val="24"/>
          <w:szCs w:val="24"/>
        </w:rPr>
        <w:t>rancangan</w:t>
      </w:r>
      <w:r w:rsidR="004F3889">
        <w:rPr>
          <w:rFonts w:asciiTheme="majorBidi" w:hAnsiTheme="majorBidi" w:cstheme="majorBidi"/>
          <w:bCs/>
          <w:sz w:val="24"/>
          <w:szCs w:val="24"/>
        </w:rPr>
        <w:t xml:space="preserve"> yang dilakukan penulis adalah</w:t>
      </w:r>
      <w:r w:rsidR="00D4577B">
        <w:rPr>
          <w:rFonts w:asciiTheme="majorBidi" w:hAnsiTheme="majorBidi" w:cstheme="majorBidi"/>
          <w:bCs/>
          <w:sz w:val="24"/>
          <w:szCs w:val="24"/>
        </w:rPr>
        <w:t xml:space="preserve"> mengenai tema yang diangkat, jurnal tersebut mengangkat tema tentang tempat wisata</w:t>
      </w:r>
      <w:r w:rsidR="00A949AC">
        <w:rPr>
          <w:rFonts w:asciiTheme="majorBidi" w:hAnsiTheme="majorBidi" w:cstheme="majorBidi"/>
          <w:bCs/>
          <w:sz w:val="24"/>
          <w:szCs w:val="24"/>
        </w:rPr>
        <w:t xml:space="preserve"> dan video </w:t>
      </w:r>
      <w:r w:rsidR="00A949AC" w:rsidRPr="004526EB">
        <w:rPr>
          <w:rFonts w:asciiTheme="majorBidi" w:hAnsiTheme="majorBidi" w:cstheme="majorBidi"/>
          <w:bCs/>
          <w:i/>
          <w:sz w:val="24"/>
          <w:szCs w:val="24"/>
        </w:rPr>
        <w:t>motion graphic</w:t>
      </w:r>
      <w:r w:rsidR="00A949AC">
        <w:rPr>
          <w:rFonts w:asciiTheme="majorBidi" w:hAnsiTheme="majorBidi" w:cstheme="majorBidi"/>
          <w:bCs/>
          <w:sz w:val="24"/>
          <w:szCs w:val="24"/>
        </w:rPr>
        <w:t xml:space="preserve"> tersebut digunakan sebagai media promosi kepada wisatawan</w:t>
      </w:r>
      <w:r w:rsidR="00D4577B">
        <w:rPr>
          <w:rFonts w:asciiTheme="majorBidi" w:hAnsiTheme="majorBidi" w:cstheme="majorBidi"/>
          <w:bCs/>
          <w:sz w:val="24"/>
          <w:szCs w:val="24"/>
        </w:rPr>
        <w:t>, sedangkan pe</w:t>
      </w:r>
      <w:r w:rsidR="00E81C08">
        <w:rPr>
          <w:rFonts w:asciiTheme="majorBidi" w:hAnsiTheme="majorBidi" w:cstheme="majorBidi"/>
          <w:bCs/>
          <w:sz w:val="24"/>
          <w:szCs w:val="24"/>
        </w:rPr>
        <w:t>rancangan</w:t>
      </w:r>
      <w:r w:rsidR="00D4577B">
        <w:rPr>
          <w:rFonts w:asciiTheme="majorBidi" w:hAnsiTheme="majorBidi" w:cstheme="majorBidi"/>
          <w:bCs/>
          <w:sz w:val="24"/>
          <w:szCs w:val="24"/>
        </w:rPr>
        <w:t xml:space="preserve"> yang dilakukan penulis mengangkat tema tentang</w:t>
      </w:r>
      <w:r w:rsidR="000477E7">
        <w:rPr>
          <w:rFonts w:asciiTheme="majorBidi" w:hAnsiTheme="majorBidi" w:cstheme="majorBidi"/>
          <w:bCs/>
          <w:sz w:val="24"/>
          <w:szCs w:val="24"/>
        </w:rPr>
        <w:t xml:space="preserve"> pencegahan kekerasan </w:t>
      </w:r>
      <w:r w:rsidR="000C7B99">
        <w:rPr>
          <w:rFonts w:asciiTheme="majorBidi" w:hAnsiTheme="majorBidi" w:cstheme="majorBidi"/>
          <w:bCs/>
          <w:sz w:val="24"/>
          <w:szCs w:val="24"/>
        </w:rPr>
        <w:t xml:space="preserve">berbasis </w:t>
      </w:r>
      <w:r w:rsidR="000477E7">
        <w:rPr>
          <w:rFonts w:asciiTheme="majorBidi" w:hAnsiTheme="majorBidi" w:cstheme="majorBidi"/>
          <w:bCs/>
          <w:sz w:val="24"/>
          <w:szCs w:val="24"/>
        </w:rPr>
        <w:t xml:space="preserve">gender </w:t>
      </w:r>
      <w:r w:rsidR="000C7B99" w:rsidRPr="000C7B99">
        <w:rPr>
          <w:rFonts w:asciiTheme="majorBidi" w:hAnsiTheme="majorBidi" w:cstheme="majorBidi"/>
          <w:bCs/>
          <w:i/>
          <w:sz w:val="24"/>
          <w:szCs w:val="24"/>
        </w:rPr>
        <w:t>online</w:t>
      </w:r>
      <w:r w:rsidR="000477E7">
        <w:rPr>
          <w:rFonts w:asciiTheme="majorBidi" w:hAnsiTheme="majorBidi" w:cstheme="majorBidi"/>
          <w:bCs/>
          <w:sz w:val="24"/>
          <w:szCs w:val="24"/>
        </w:rPr>
        <w:t xml:space="preserve"> dan </w:t>
      </w:r>
      <w:r w:rsidR="000477E7" w:rsidRPr="000477E7">
        <w:rPr>
          <w:rFonts w:asciiTheme="majorBidi" w:hAnsiTheme="majorBidi" w:cstheme="majorBidi"/>
          <w:bCs/>
          <w:sz w:val="24"/>
          <w:szCs w:val="24"/>
        </w:rPr>
        <w:t xml:space="preserve">video </w:t>
      </w:r>
      <w:r w:rsidR="000477E7" w:rsidRPr="000477E7">
        <w:rPr>
          <w:rFonts w:asciiTheme="majorBidi" w:hAnsiTheme="majorBidi" w:cstheme="majorBidi"/>
          <w:bCs/>
          <w:i/>
          <w:iCs/>
          <w:sz w:val="24"/>
          <w:szCs w:val="24"/>
        </w:rPr>
        <w:t>motion graphic</w:t>
      </w:r>
      <w:r w:rsidR="000477E7" w:rsidRPr="000477E7">
        <w:rPr>
          <w:rFonts w:asciiTheme="majorBidi" w:hAnsiTheme="majorBidi" w:cstheme="majorBidi"/>
          <w:bCs/>
          <w:sz w:val="24"/>
          <w:szCs w:val="24"/>
        </w:rPr>
        <w:t xml:space="preserve"> yang dibuat bertujuan sebagai </w:t>
      </w:r>
      <w:r w:rsidR="00EA4C4D">
        <w:rPr>
          <w:rFonts w:asciiTheme="majorBidi" w:hAnsiTheme="majorBidi" w:cstheme="majorBidi"/>
          <w:bCs/>
          <w:sz w:val="24"/>
          <w:szCs w:val="24"/>
        </w:rPr>
        <w:t xml:space="preserve">upaya </w:t>
      </w:r>
      <w:r w:rsidR="000477E7">
        <w:rPr>
          <w:rFonts w:asciiTheme="majorBidi" w:hAnsiTheme="majorBidi" w:cstheme="majorBidi"/>
          <w:bCs/>
          <w:sz w:val="24"/>
          <w:szCs w:val="24"/>
        </w:rPr>
        <w:t>pencegahan</w:t>
      </w:r>
      <w:r w:rsidR="000477E7" w:rsidRPr="000477E7">
        <w:rPr>
          <w:rFonts w:asciiTheme="majorBidi" w:hAnsiTheme="majorBidi" w:cstheme="majorBidi"/>
          <w:bCs/>
          <w:sz w:val="24"/>
          <w:szCs w:val="24"/>
        </w:rPr>
        <w:t xml:space="preserve"> </w:t>
      </w:r>
      <w:r w:rsidR="00C14AD0">
        <w:rPr>
          <w:rFonts w:asciiTheme="majorBidi" w:hAnsiTheme="majorBidi" w:cstheme="majorBidi"/>
          <w:bCs/>
          <w:sz w:val="24"/>
          <w:szCs w:val="24"/>
        </w:rPr>
        <w:t>terjadinya kekerasan</w:t>
      </w:r>
      <w:r w:rsidR="00EA4C4D">
        <w:rPr>
          <w:rFonts w:asciiTheme="majorBidi" w:hAnsiTheme="majorBidi" w:cstheme="majorBidi"/>
          <w:bCs/>
          <w:sz w:val="24"/>
          <w:szCs w:val="24"/>
        </w:rPr>
        <w:t xml:space="preserve"> berbasis</w:t>
      </w:r>
      <w:r w:rsidR="00C14AD0">
        <w:rPr>
          <w:rFonts w:asciiTheme="majorBidi" w:hAnsiTheme="majorBidi" w:cstheme="majorBidi"/>
          <w:bCs/>
          <w:sz w:val="24"/>
          <w:szCs w:val="24"/>
        </w:rPr>
        <w:t xml:space="preserve"> gender</w:t>
      </w:r>
      <w:r w:rsidR="00C14AD0" w:rsidRPr="00EA4C4D">
        <w:rPr>
          <w:rFonts w:asciiTheme="majorBidi" w:hAnsiTheme="majorBidi" w:cstheme="majorBidi"/>
          <w:bCs/>
          <w:i/>
          <w:sz w:val="24"/>
          <w:szCs w:val="24"/>
        </w:rPr>
        <w:t xml:space="preserve"> </w:t>
      </w:r>
      <w:r w:rsidR="00EA4C4D" w:rsidRPr="00EA4C4D">
        <w:rPr>
          <w:rFonts w:asciiTheme="majorBidi" w:hAnsiTheme="majorBidi" w:cstheme="majorBidi"/>
          <w:bCs/>
          <w:i/>
          <w:sz w:val="24"/>
          <w:szCs w:val="24"/>
        </w:rPr>
        <w:t>online</w:t>
      </w:r>
      <w:r w:rsidR="00EA4C4D">
        <w:rPr>
          <w:rFonts w:asciiTheme="majorBidi" w:hAnsiTheme="majorBidi" w:cstheme="majorBidi"/>
          <w:bCs/>
          <w:sz w:val="24"/>
          <w:szCs w:val="24"/>
        </w:rPr>
        <w:t xml:space="preserve"> di</w:t>
      </w:r>
      <w:r w:rsidR="000477E7" w:rsidRPr="000477E7">
        <w:rPr>
          <w:rFonts w:asciiTheme="majorBidi" w:hAnsiTheme="majorBidi" w:cstheme="majorBidi"/>
          <w:bCs/>
          <w:sz w:val="24"/>
          <w:szCs w:val="24"/>
        </w:rPr>
        <w:t xml:space="preserve"> masyarakat.</w:t>
      </w:r>
    </w:p>
    <w:p w14:paraId="5FF949C7" w14:textId="677BFF14" w:rsidR="006D5206" w:rsidRDefault="003A1A7C" w:rsidP="00A618DB">
      <w:pPr>
        <w:pStyle w:val="ListParagraph"/>
        <w:spacing w:line="360" w:lineRule="auto"/>
        <w:ind w:left="851" w:firstLine="589"/>
        <w:jc w:val="both"/>
        <w:rPr>
          <w:rFonts w:asciiTheme="majorBidi" w:hAnsiTheme="majorBidi" w:cstheme="majorBidi"/>
          <w:bCs/>
          <w:sz w:val="24"/>
          <w:szCs w:val="24"/>
        </w:rPr>
      </w:pPr>
      <w:r>
        <w:rPr>
          <w:noProof/>
        </w:rPr>
        <w:pict w14:anchorId="7B786893">
          <v:shape id="_x0000_s1027" type="#_x0000_t75" style="position:absolute;left:0;text-align:left;margin-left:74.4pt;margin-top:1.35pt;width:285.25pt;height:159.65pt;z-index:-251739136;mso-position-horizontal-relative:text;mso-position-vertical-relative:text;mso-width-relative:page;mso-height-relative:page">
            <v:imagedata r:id="rId10" o:title="Pantai"/>
          </v:shape>
        </w:pict>
      </w:r>
    </w:p>
    <w:p w14:paraId="4BF6214E" w14:textId="09CD1CBE" w:rsidR="006D5206" w:rsidRDefault="006D5206" w:rsidP="00A618DB">
      <w:pPr>
        <w:pStyle w:val="ListParagraph"/>
        <w:spacing w:line="360" w:lineRule="auto"/>
        <w:ind w:left="851" w:firstLine="589"/>
        <w:jc w:val="both"/>
        <w:rPr>
          <w:rFonts w:asciiTheme="majorBidi" w:hAnsiTheme="majorBidi" w:cstheme="majorBidi"/>
          <w:bCs/>
          <w:sz w:val="24"/>
          <w:szCs w:val="24"/>
        </w:rPr>
      </w:pPr>
    </w:p>
    <w:p w14:paraId="0AE981C1" w14:textId="0E078588" w:rsidR="006D5206" w:rsidRDefault="006D5206" w:rsidP="00A618DB">
      <w:pPr>
        <w:pStyle w:val="ListParagraph"/>
        <w:spacing w:line="360" w:lineRule="auto"/>
        <w:ind w:left="851" w:firstLine="589"/>
        <w:jc w:val="both"/>
        <w:rPr>
          <w:rFonts w:asciiTheme="majorBidi" w:hAnsiTheme="majorBidi" w:cstheme="majorBidi"/>
          <w:bCs/>
          <w:sz w:val="24"/>
          <w:szCs w:val="24"/>
        </w:rPr>
      </w:pPr>
    </w:p>
    <w:p w14:paraId="2A9CDC94" w14:textId="33FB7A57" w:rsidR="006D5206" w:rsidRDefault="006D5206" w:rsidP="00A618DB">
      <w:pPr>
        <w:pStyle w:val="ListParagraph"/>
        <w:spacing w:line="360" w:lineRule="auto"/>
        <w:ind w:left="851" w:firstLine="589"/>
        <w:jc w:val="both"/>
        <w:rPr>
          <w:rFonts w:asciiTheme="majorBidi" w:hAnsiTheme="majorBidi" w:cstheme="majorBidi"/>
          <w:bCs/>
          <w:sz w:val="24"/>
          <w:szCs w:val="24"/>
        </w:rPr>
      </w:pPr>
    </w:p>
    <w:p w14:paraId="53CF71CF" w14:textId="2D7E4042" w:rsidR="006D5206" w:rsidRDefault="006D5206" w:rsidP="00A618DB">
      <w:pPr>
        <w:pStyle w:val="ListParagraph"/>
        <w:spacing w:line="360" w:lineRule="auto"/>
        <w:ind w:left="851" w:firstLine="589"/>
        <w:jc w:val="both"/>
        <w:rPr>
          <w:rFonts w:asciiTheme="majorBidi" w:hAnsiTheme="majorBidi" w:cstheme="majorBidi"/>
          <w:bCs/>
          <w:sz w:val="24"/>
          <w:szCs w:val="24"/>
        </w:rPr>
      </w:pPr>
    </w:p>
    <w:p w14:paraId="6C99425B" w14:textId="5AAD5798" w:rsidR="006D5206" w:rsidRDefault="006D5206" w:rsidP="00A618DB">
      <w:pPr>
        <w:pStyle w:val="ListParagraph"/>
        <w:spacing w:line="360" w:lineRule="auto"/>
        <w:ind w:left="851" w:firstLine="589"/>
        <w:jc w:val="both"/>
        <w:rPr>
          <w:rFonts w:asciiTheme="majorBidi" w:hAnsiTheme="majorBidi" w:cstheme="majorBidi"/>
          <w:bCs/>
          <w:sz w:val="24"/>
          <w:szCs w:val="24"/>
        </w:rPr>
      </w:pPr>
    </w:p>
    <w:p w14:paraId="5BEE99AA" w14:textId="7B88BEE7" w:rsidR="006D5206" w:rsidRDefault="006D5206" w:rsidP="00A618DB">
      <w:pPr>
        <w:pStyle w:val="ListParagraph"/>
        <w:spacing w:line="360" w:lineRule="auto"/>
        <w:ind w:left="851" w:firstLine="589"/>
        <w:jc w:val="both"/>
        <w:rPr>
          <w:rFonts w:asciiTheme="majorBidi" w:hAnsiTheme="majorBidi" w:cstheme="majorBidi"/>
          <w:bCs/>
          <w:sz w:val="24"/>
          <w:szCs w:val="24"/>
        </w:rPr>
      </w:pPr>
    </w:p>
    <w:p w14:paraId="66C68CFA" w14:textId="28486192" w:rsidR="00FF06CE" w:rsidRDefault="00FF06CE" w:rsidP="00A618DB">
      <w:pPr>
        <w:pStyle w:val="ListParagraph"/>
        <w:spacing w:line="360" w:lineRule="auto"/>
        <w:ind w:left="851" w:firstLine="589"/>
        <w:jc w:val="both"/>
        <w:rPr>
          <w:rFonts w:asciiTheme="majorBidi" w:hAnsiTheme="majorBidi" w:cstheme="majorBidi"/>
          <w:bCs/>
          <w:sz w:val="24"/>
          <w:szCs w:val="24"/>
        </w:rPr>
      </w:pPr>
    </w:p>
    <w:p w14:paraId="0067E790" w14:textId="566AA7A4" w:rsidR="006D5206" w:rsidRDefault="006D5206" w:rsidP="004942FE">
      <w:pPr>
        <w:pStyle w:val="ListParagraph"/>
        <w:spacing w:line="360" w:lineRule="auto"/>
        <w:ind w:left="851" w:firstLine="589"/>
        <w:jc w:val="both"/>
        <w:rPr>
          <w:rFonts w:asciiTheme="majorBidi" w:hAnsiTheme="majorBidi" w:cstheme="majorBidi"/>
          <w:bCs/>
          <w:sz w:val="24"/>
          <w:szCs w:val="24"/>
        </w:rPr>
      </w:pPr>
    </w:p>
    <w:p w14:paraId="4D5B999F" w14:textId="0DD3FC4E" w:rsidR="00F65B7C" w:rsidRPr="00A80915" w:rsidRDefault="00994B8E" w:rsidP="00A80915">
      <w:pPr>
        <w:spacing w:line="360" w:lineRule="auto"/>
        <w:jc w:val="both"/>
        <w:rPr>
          <w:rFonts w:asciiTheme="majorBidi" w:hAnsiTheme="majorBidi" w:cstheme="majorBidi"/>
          <w:bCs/>
          <w:sz w:val="24"/>
          <w:szCs w:val="24"/>
        </w:rPr>
      </w:pPr>
      <w:r>
        <w:rPr>
          <w:noProof/>
          <w:lang w:val="id-ID" w:eastAsia="id-ID"/>
        </w:rPr>
        <mc:AlternateContent>
          <mc:Choice Requires="wps">
            <w:drawing>
              <wp:anchor distT="0" distB="0" distL="114300" distR="114300" simplePos="0" relativeHeight="251630592" behindDoc="1" locked="0" layoutInCell="1" allowOverlap="1" wp14:anchorId="7E64688D" wp14:editId="6CF39760">
                <wp:simplePos x="0" y="0"/>
                <wp:positionH relativeFrom="column">
                  <wp:posOffset>928370</wp:posOffset>
                </wp:positionH>
                <wp:positionV relativeFrom="page">
                  <wp:posOffset>7986972</wp:posOffset>
                </wp:positionV>
                <wp:extent cx="3622675" cy="297180"/>
                <wp:effectExtent l="0" t="0" r="0" b="7620"/>
                <wp:wrapNone/>
                <wp:docPr id="69" name="Text Box 69"/>
                <wp:cNvGraphicFramePr/>
                <a:graphic xmlns:a="http://schemas.openxmlformats.org/drawingml/2006/main">
                  <a:graphicData uri="http://schemas.microsoft.com/office/word/2010/wordprocessingShape">
                    <wps:wsp>
                      <wps:cNvSpPr txBox="1"/>
                      <wps:spPr>
                        <a:xfrm>
                          <a:off x="0" y="0"/>
                          <a:ext cx="3622675" cy="297180"/>
                        </a:xfrm>
                        <a:prstGeom prst="rect">
                          <a:avLst/>
                        </a:prstGeom>
                        <a:solidFill>
                          <a:prstClr val="white"/>
                        </a:solidFill>
                        <a:ln>
                          <a:noFill/>
                        </a:ln>
                      </wps:spPr>
                      <wps:txbx>
                        <w:txbxContent>
                          <w:p w14:paraId="6BF782A2" w14:textId="71E33ED1" w:rsidR="004F6288" w:rsidRDefault="004F6288" w:rsidP="00745C28">
                            <w:pPr>
                              <w:pStyle w:val="CaptionGambar"/>
                              <w:spacing w:line="240" w:lineRule="auto"/>
                            </w:pPr>
                            <w:bookmarkStart w:id="4" w:name="_Toc108850190"/>
                            <w:proofErr w:type="gramStart"/>
                            <w:r>
                              <w:rPr>
                                <w:b/>
                              </w:rPr>
                              <w:t>Gambar 2.</w:t>
                            </w:r>
                            <w:proofErr w:type="gramEnd"/>
                            <w:r w:rsidRPr="00FF06CE">
                              <w:rPr>
                                <w:b/>
                              </w:rPr>
                              <w:fldChar w:fldCharType="begin"/>
                            </w:r>
                            <w:r w:rsidRPr="00FF06CE">
                              <w:rPr>
                                <w:b/>
                              </w:rPr>
                              <w:instrText xml:space="preserve"> SEQ Gambar_2. \* ARABIC </w:instrText>
                            </w:r>
                            <w:r w:rsidRPr="00FF06CE">
                              <w:rPr>
                                <w:b/>
                              </w:rPr>
                              <w:fldChar w:fldCharType="separate"/>
                            </w:r>
                            <w:r w:rsidR="003D35A0">
                              <w:rPr>
                                <w:b/>
                                <w:noProof/>
                              </w:rPr>
                              <w:t>2</w:t>
                            </w:r>
                            <w:r w:rsidRPr="00FF06CE">
                              <w:rPr>
                                <w:b/>
                              </w:rPr>
                              <w:fldChar w:fldCharType="end"/>
                            </w:r>
                            <w:r>
                              <w:t xml:space="preserve"> </w:t>
                            </w:r>
                            <w:r w:rsidRPr="00A80915">
                              <w:rPr>
                                <w:i/>
                              </w:rPr>
                              <w:t>Preview</w:t>
                            </w:r>
                            <w:r>
                              <w:t xml:space="preserve"> Perancangan Jurnal Kedua</w:t>
                            </w:r>
                            <w:bookmarkEnd w:id="4"/>
                          </w:p>
                          <w:p w14:paraId="4248EEDF" w14:textId="77777777" w:rsidR="004F6288" w:rsidRPr="00354AC9" w:rsidRDefault="004F6288" w:rsidP="00745C28">
                            <w:pPr>
                              <w:pStyle w:val="CaptionGambar"/>
                              <w:spacing w:line="240" w:lineRule="auto"/>
                              <w:rPr>
                                <w:rFonts w:eastAsiaTheme="minorHAnsi"/>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E64688D" id="Text Box 69" o:spid="_x0000_s1028" type="#_x0000_t202" style="position:absolute;left:0;text-align:left;margin-left:73.1pt;margin-top:628.9pt;width:285.25pt;height:23.4pt;z-index:-251685888;visibility:visible;mso-wrap-style:square;mso-height-percent:0;mso-wrap-distance-left:9pt;mso-wrap-distance-top:0;mso-wrap-distance-right:9pt;mso-wrap-distance-bottom:0;mso-position-horizontal:absolute;mso-position-horizontal-relative:text;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" stroked="f">
                <v:textbox inset="0,0,0,0">
                  <w:txbxContent>
                    <w:p w14:paraId="6BF782A2" w14:textId="71E33ED1" w:rsidR="004F6288" w:rsidRDefault="004F6288" w:rsidP="00745C28">
                      <w:pPr>
                        <w:pStyle w:val="CaptionGambar"/>
                        <w:spacing w:line="240" w:lineRule="auto"/>
                      </w:pPr>
                      <w:bookmarkStart w:id="43" w:name="_Toc108850190"/>
                      <w:r>
                        <w:rPr>
                          <w:b/>
                        </w:rPr>
                        <w:t>Gambar 2.</w:t>
                      </w:r>
                      <w:r w:rsidRPr="00FF06CE">
                        <w:rPr>
                          <w:b/>
                        </w:rPr>
                        <w:fldChar w:fldCharType="begin"/>
                      </w:r>
                      <w:r w:rsidRPr="00FF06CE">
                        <w:rPr>
                          <w:b/>
                        </w:rPr>
                        <w:instrText xml:space="preserve"> SEQ Gambar_2. \* ARABIC </w:instrText>
                      </w:r>
                      <w:r w:rsidRPr="00FF06CE">
                        <w:rPr>
                          <w:b/>
                        </w:rPr>
                        <w:fldChar w:fldCharType="separate"/>
                      </w:r>
                      <w:r w:rsidR="003D35A0">
                        <w:rPr>
                          <w:b/>
                          <w:noProof/>
                        </w:rPr>
                        <w:t>2</w:t>
                      </w:r>
                      <w:r w:rsidRPr="00FF06CE">
                        <w:rPr>
                          <w:b/>
                        </w:rPr>
                        <w:fldChar w:fldCharType="end"/>
                      </w:r>
                      <w:r>
                        <w:t xml:space="preserve"> </w:t>
                      </w:r>
                      <w:r w:rsidRPr="00A80915">
                        <w:rPr>
                          <w:i/>
                        </w:rPr>
                        <w:t>Preview</w:t>
                      </w:r>
                      <w:r>
                        <w:t xml:space="preserve"> Perancangan Jurnal Kedua</w:t>
                      </w:r>
                      <w:bookmarkEnd w:id="43"/>
                    </w:p>
                    <w:p w14:paraId="4248EEDF" w14:textId="77777777" w:rsidR="004F6288" w:rsidRPr="00354AC9" w:rsidRDefault="004F6288" w:rsidP="00745C28">
                      <w:pPr>
                        <w:pStyle w:val="CaptionGambar"/>
                        <w:spacing w:line="240" w:lineRule="auto"/>
                        <w:rPr>
                          <w:rFonts w:eastAsiaTheme="minorHAnsi"/>
                          <w:noProof/>
                        </w:rPr>
                      </w:pPr>
                    </w:p>
                  </w:txbxContent>
                </v:textbox>
                <w10:wrap anchory="page"/>
              </v:shape>
            </w:pict>
          </mc:Fallback>
        </mc:AlternateContent>
      </w:r>
    </w:p>
    <w:p w14:paraId="19399D20" w14:textId="0CF12C97" w:rsidR="00A80915" w:rsidRDefault="00A80915" w:rsidP="00A80915">
      <w:pPr>
        <w:spacing w:line="240" w:lineRule="auto"/>
        <w:ind w:firstLine="709"/>
        <w:jc w:val="center"/>
        <w:rPr>
          <w:rFonts w:ascii="Times New Roman" w:hAnsi="Times New Roman" w:cs="Times New Roman"/>
          <w:sz w:val="20"/>
          <w:szCs w:val="20"/>
        </w:rPr>
      </w:pPr>
      <w:bookmarkStart w:id="5" w:name="_Hlk108675871"/>
      <w:r w:rsidRPr="007C3C8A">
        <w:rPr>
          <w:rFonts w:ascii="Times New Roman" w:hAnsi="Times New Roman" w:cs="Times New Roman"/>
          <w:sz w:val="20"/>
          <w:szCs w:val="20"/>
        </w:rPr>
        <w:t>(</w:t>
      </w:r>
      <w:r>
        <w:rPr>
          <w:rFonts w:ascii="Times New Roman" w:hAnsi="Times New Roman" w:cs="Times New Roman"/>
          <w:sz w:val="20"/>
          <w:szCs w:val="20"/>
        </w:rPr>
        <w:t xml:space="preserve">Sumber: </w:t>
      </w:r>
      <w:r w:rsidR="00B65721">
        <w:rPr>
          <w:rFonts w:ascii="Times New Roman" w:hAnsi="Times New Roman" w:cs="Times New Roman"/>
          <w:sz w:val="20"/>
          <w:szCs w:val="20"/>
        </w:rPr>
        <w:t xml:space="preserve">Jurnal </w:t>
      </w:r>
      <w:r>
        <w:rPr>
          <w:rFonts w:ascii="Times New Roman" w:hAnsi="Times New Roman" w:cs="Times New Roman"/>
          <w:sz w:val="20"/>
          <w:szCs w:val="20"/>
        </w:rPr>
        <w:t xml:space="preserve">Perancangan Media Informasi Menggunakan </w:t>
      </w:r>
      <w:r w:rsidRPr="00A80915">
        <w:rPr>
          <w:rFonts w:ascii="Times New Roman" w:hAnsi="Times New Roman" w:cs="Times New Roman"/>
          <w:i/>
          <w:sz w:val="20"/>
          <w:szCs w:val="20"/>
        </w:rPr>
        <w:t>Video Motion Graphic Wisata Pantai Gemah Kabupaten Tulungagung</w:t>
      </w:r>
      <w:r w:rsidRPr="007C3C8A">
        <w:rPr>
          <w:rFonts w:ascii="Times New Roman" w:hAnsi="Times New Roman" w:cs="Times New Roman"/>
          <w:sz w:val="20"/>
          <w:szCs w:val="20"/>
        </w:rPr>
        <w:t>, 20</w:t>
      </w:r>
      <w:r>
        <w:rPr>
          <w:rFonts w:ascii="Times New Roman" w:hAnsi="Times New Roman" w:cs="Times New Roman"/>
          <w:sz w:val="20"/>
          <w:szCs w:val="20"/>
        </w:rPr>
        <w:t>21</w:t>
      </w:r>
      <w:r w:rsidRPr="007C3C8A">
        <w:rPr>
          <w:rFonts w:ascii="Times New Roman" w:hAnsi="Times New Roman" w:cs="Times New Roman"/>
          <w:sz w:val="20"/>
          <w:szCs w:val="20"/>
        </w:rPr>
        <w:t>)</w:t>
      </w:r>
    </w:p>
    <w:bookmarkEnd w:id="5"/>
    <w:p w14:paraId="7E6CC8E9" w14:textId="052C415B" w:rsidR="004942FE" w:rsidRDefault="004942FE" w:rsidP="004942FE">
      <w:pPr>
        <w:pStyle w:val="ListParagraph"/>
        <w:spacing w:line="360" w:lineRule="auto"/>
        <w:ind w:left="851" w:firstLine="589"/>
        <w:jc w:val="both"/>
        <w:rPr>
          <w:rFonts w:asciiTheme="majorBidi" w:hAnsiTheme="majorBidi" w:cstheme="majorBidi"/>
          <w:bCs/>
          <w:sz w:val="24"/>
          <w:szCs w:val="24"/>
        </w:rPr>
      </w:pPr>
    </w:p>
    <w:p w14:paraId="0ABBDD98" w14:textId="72F55EF4" w:rsidR="002445D2" w:rsidRPr="004942FE" w:rsidRDefault="002445D2" w:rsidP="004942FE">
      <w:pPr>
        <w:pStyle w:val="ListParagraph"/>
        <w:spacing w:line="360" w:lineRule="auto"/>
        <w:ind w:left="851" w:firstLine="589"/>
        <w:jc w:val="both"/>
        <w:rPr>
          <w:rFonts w:asciiTheme="majorBidi" w:hAnsiTheme="majorBidi" w:cstheme="majorBidi"/>
          <w:bCs/>
          <w:sz w:val="24"/>
          <w:szCs w:val="24"/>
        </w:rPr>
      </w:pPr>
    </w:p>
    <w:p w14:paraId="6867C983" w14:textId="521C6ED0" w:rsidR="00116783" w:rsidRPr="00116783" w:rsidRDefault="00DF476F" w:rsidP="00017C57">
      <w:pPr>
        <w:pStyle w:val="ListParagraph"/>
        <w:numPr>
          <w:ilvl w:val="0"/>
          <w:numId w:val="23"/>
        </w:numPr>
        <w:spacing w:line="480" w:lineRule="auto"/>
        <w:ind w:left="851"/>
        <w:jc w:val="both"/>
        <w:rPr>
          <w:rFonts w:asciiTheme="majorBidi" w:hAnsiTheme="majorBidi" w:cstheme="majorBidi"/>
          <w:bCs/>
          <w:sz w:val="24"/>
          <w:szCs w:val="24"/>
        </w:rPr>
      </w:pPr>
      <w:r w:rsidRPr="00713B21">
        <w:rPr>
          <w:rFonts w:asciiTheme="majorBidi" w:hAnsiTheme="majorBidi" w:cstheme="majorBidi"/>
          <w:sz w:val="24"/>
          <w:szCs w:val="24"/>
        </w:rPr>
        <w:t xml:space="preserve">Jurnal </w:t>
      </w:r>
      <w:r w:rsidR="005D78BD">
        <w:rPr>
          <w:rFonts w:asciiTheme="majorBidi" w:hAnsiTheme="majorBidi" w:cstheme="majorBidi"/>
          <w:sz w:val="24"/>
          <w:szCs w:val="24"/>
        </w:rPr>
        <w:t xml:space="preserve">yang </w:t>
      </w:r>
      <w:r w:rsidR="004F1C8D">
        <w:rPr>
          <w:rFonts w:asciiTheme="majorBidi" w:hAnsiTheme="majorBidi" w:cstheme="majorBidi"/>
          <w:sz w:val="24"/>
          <w:szCs w:val="24"/>
        </w:rPr>
        <w:t>ketiga</w:t>
      </w:r>
      <w:r w:rsidRPr="00713B21">
        <w:rPr>
          <w:rFonts w:asciiTheme="majorBidi" w:hAnsiTheme="majorBidi" w:cstheme="majorBidi"/>
          <w:sz w:val="24"/>
          <w:szCs w:val="24"/>
        </w:rPr>
        <w:t xml:space="preserve"> berjudul “Perancangan Video </w:t>
      </w:r>
      <w:r w:rsidRPr="00713B21">
        <w:rPr>
          <w:rFonts w:asciiTheme="majorBidi" w:hAnsiTheme="majorBidi" w:cstheme="majorBidi"/>
          <w:i/>
          <w:sz w:val="24"/>
          <w:szCs w:val="24"/>
        </w:rPr>
        <w:t xml:space="preserve">Motion Graphic </w:t>
      </w:r>
      <w:r w:rsidRPr="00713B21">
        <w:rPr>
          <w:rFonts w:asciiTheme="majorBidi" w:hAnsiTheme="majorBidi" w:cstheme="majorBidi"/>
          <w:sz w:val="24"/>
          <w:szCs w:val="24"/>
        </w:rPr>
        <w:t xml:space="preserve">Sebagai Media Edukasi Tentang </w:t>
      </w:r>
      <w:r w:rsidRPr="00713B21">
        <w:rPr>
          <w:rFonts w:asciiTheme="majorBidi" w:hAnsiTheme="majorBidi" w:cstheme="majorBidi"/>
          <w:i/>
          <w:sz w:val="24"/>
          <w:szCs w:val="24"/>
        </w:rPr>
        <w:t>Cyber Crime</w:t>
      </w:r>
      <w:r w:rsidRPr="00713B21">
        <w:rPr>
          <w:rFonts w:asciiTheme="majorBidi" w:hAnsiTheme="majorBidi" w:cstheme="majorBidi"/>
          <w:sz w:val="24"/>
          <w:szCs w:val="24"/>
        </w:rPr>
        <w:t xml:space="preserve">”. </w:t>
      </w:r>
      <w:r w:rsidR="0034213D">
        <w:rPr>
          <w:rFonts w:asciiTheme="majorBidi" w:hAnsiTheme="majorBidi" w:cstheme="majorBidi"/>
          <w:sz w:val="24"/>
          <w:szCs w:val="24"/>
        </w:rPr>
        <w:t>J</w:t>
      </w:r>
      <w:r w:rsidRPr="00713B21">
        <w:rPr>
          <w:rFonts w:asciiTheme="majorBidi" w:hAnsiTheme="majorBidi" w:cstheme="majorBidi"/>
          <w:sz w:val="24"/>
          <w:szCs w:val="24"/>
        </w:rPr>
        <w:t>urnal ini menggunakan metode pendekatan kualitatif</w:t>
      </w:r>
      <w:r w:rsidR="00E93646">
        <w:rPr>
          <w:rFonts w:asciiTheme="majorBidi" w:hAnsiTheme="majorBidi" w:cstheme="majorBidi"/>
          <w:sz w:val="24"/>
          <w:szCs w:val="24"/>
        </w:rPr>
        <w:t xml:space="preserve"> dalam perancangannya,</w:t>
      </w:r>
      <w:r w:rsidRPr="00713B21">
        <w:rPr>
          <w:rFonts w:asciiTheme="majorBidi" w:hAnsiTheme="majorBidi" w:cstheme="majorBidi"/>
          <w:sz w:val="24"/>
          <w:szCs w:val="24"/>
        </w:rPr>
        <w:t xml:space="preserve"> </w:t>
      </w:r>
      <w:r w:rsidR="00E93646">
        <w:rPr>
          <w:rFonts w:asciiTheme="majorBidi" w:hAnsiTheme="majorBidi" w:cstheme="majorBidi"/>
          <w:sz w:val="24"/>
          <w:szCs w:val="24"/>
        </w:rPr>
        <w:t xml:space="preserve">menggunakan </w:t>
      </w:r>
      <w:r w:rsidRPr="00713B21">
        <w:rPr>
          <w:rFonts w:asciiTheme="majorBidi" w:hAnsiTheme="majorBidi" w:cstheme="majorBidi"/>
          <w:sz w:val="24"/>
          <w:szCs w:val="24"/>
        </w:rPr>
        <w:t xml:space="preserve">teknik pengumpulan data </w:t>
      </w:r>
      <w:r w:rsidRPr="00713B21">
        <w:rPr>
          <w:rFonts w:asciiTheme="majorBidi" w:hAnsiTheme="majorBidi" w:cstheme="majorBidi"/>
          <w:i/>
          <w:sz w:val="24"/>
          <w:szCs w:val="24"/>
        </w:rPr>
        <w:t>in-depth interview</w:t>
      </w:r>
      <w:r w:rsidRPr="00713B21">
        <w:rPr>
          <w:rFonts w:asciiTheme="majorBidi" w:hAnsiTheme="majorBidi" w:cstheme="majorBidi"/>
          <w:sz w:val="24"/>
          <w:szCs w:val="24"/>
        </w:rPr>
        <w:t xml:space="preserve">, </w:t>
      </w:r>
      <w:r w:rsidR="00E93646">
        <w:rPr>
          <w:rFonts w:asciiTheme="majorBidi" w:hAnsiTheme="majorBidi" w:cstheme="majorBidi"/>
          <w:sz w:val="24"/>
          <w:szCs w:val="24"/>
        </w:rPr>
        <w:t xml:space="preserve">teknik kepustakaan, dan </w:t>
      </w:r>
      <w:r w:rsidRPr="00713B21">
        <w:rPr>
          <w:rFonts w:asciiTheme="majorBidi" w:hAnsiTheme="majorBidi" w:cstheme="majorBidi"/>
          <w:sz w:val="24"/>
          <w:szCs w:val="24"/>
        </w:rPr>
        <w:t xml:space="preserve">dokumentasi. Peneliti merancang video ini melalui beberapa tahap </w:t>
      </w:r>
      <w:r w:rsidR="00135020">
        <w:rPr>
          <w:rFonts w:asciiTheme="majorBidi" w:hAnsiTheme="majorBidi" w:cstheme="majorBidi"/>
          <w:sz w:val="24"/>
          <w:szCs w:val="24"/>
        </w:rPr>
        <w:t>produksi</w:t>
      </w:r>
      <w:r w:rsidRPr="00713B21">
        <w:rPr>
          <w:rFonts w:asciiTheme="majorBidi" w:hAnsiTheme="majorBidi" w:cstheme="majorBidi"/>
          <w:sz w:val="24"/>
          <w:szCs w:val="24"/>
        </w:rPr>
        <w:t xml:space="preserve"> seperti mengembangkan ide, konsep, pengkajian, dan menjadi sebuah video </w:t>
      </w:r>
      <w:r w:rsidRPr="00713B21">
        <w:rPr>
          <w:rFonts w:asciiTheme="majorBidi" w:hAnsiTheme="majorBidi" w:cstheme="majorBidi"/>
          <w:i/>
          <w:sz w:val="24"/>
          <w:szCs w:val="24"/>
        </w:rPr>
        <w:t>motion graphic</w:t>
      </w:r>
      <w:r w:rsidRPr="00713B21">
        <w:rPr>
          <w:rFonts w:asciiTheme="majorBidi" w:hAnsiTheme="majorBidi" w:cstheme="majorBidi"/>
          <w:sz w:val="24"/>
          <w:szCs w:val="24"/>
        </w:rPr>
        <w:t>. Pen</w:t>
      </w:r>
      <w:r w:rsidR="00C14AD0">
        <w:rPr>
          <w:rFonts w:asciiTheme="majorBidi" w:hAnsiTheme="majorBidi" w:cstheme="majorBidi"/>
          <w:sz w:val="24"/>
          <w:szCs w:val="24"/>
        </w:rPr>
        <w:t>eliti</w:t>
      </w:r>
      <w:r w:rsidRPr="00713B21">
        <w:rPr>
          <w:rFonts w:asciiTheme="majorBidi" w:hAnsiTheme="majorBidi" w:cstheme="majorBidi"/>
          <w:sz w:val="24"/>
          <w:szCs w:val="24"/>
        </w:rPr>
        <w:t xml:space="preserve"> membuat video</w:t>
      </w:r>
      <w:r w:rsidRPr="00713B21">
        <w:rPr>
          <w:rFonts w:asciiTheme="majorBidi" w:hAnsiTheme="majorBidi" w:cstheme="majorBidi"/>
          <w:i/>
          <w:sz w:val="24"/>
          <w:szCs w:val="24"/>
        </w:rPr>
        <w:t xml:space="preserve"> </w:t>
      </w:r>
      <w:r w:rsidRPr="00713B21">
        <w:rPr>
          <w:rFonts w:asciiTheme="majorBidi" w:hAnsiTheme="majorBidi" w:cstheme="majorBidi"/>
          <w:sz w:val="24"/>
          <w:szCs w:val="24"/>
        </w:rPr>
        <w:t xml:space="preserve">yang </w:t>
      </w:r>
      <w:r w:rsidR="00BD5DF0">
        <w:rPr>
          <w:rFonts w:asciiTheme="majorBidi" w:hAnsiTheme="majorBidi" w:cstheme="majorBidi"/>
          <w:sz w:val="24"/>
          <w:szCs w:val="24"/>
        </w:rPr>
        <w:t>mempunyai durasi</w:t>
      </w:r>
      <w:r w:rsidRPr="00713B21">
        <w:rPr>
          <w:rFonts w:asciiTheme="majorBidi" w:hAnsiTheme="majorBidi" w:cstheme="majorBidi"/>
          <w:sz w:val="24"/>
          <w:szCs w:val="24"/>
        </w:rPr>
        <w:t xml:space="preserve"> 6</w:t>
      </w:r>
      <w:r w:rsidR="0016725C">
        <w:rPr>
          <w:rFonts w:asciiTheme="majorBidi" w:hAnsiTheme="majorBidi" w:cstheme="majorBidi"/>
          <w:sz w:val="24"/>
          <w:szCs w:val="24"/>
        </w:rPr>
        <w:t xml:space="preserve"> </w:t>
      </w:r>
      <w:r w:rsidRPr="00713B21">
        <w:rPr>
          <w:rFonts w:asciiTheme="majorBidi" w:hAnsiTheme="majorBidi" w:cstheme="majorBidi"/>
          <w:sz w:val="24"/>
          <w:szCs w:val="24"/>
        </w:rPr>
        <w:t xml:space="preserve">menit 35 detik dengan </w:t>
      </w:r>
      <w:r w:rsidR="002F52C3">
        <w:rPr>
          <w:rFonts w:asciiTheme="majorBidi" w:hAnsiTheme="majorBidi" w:cstheme="majorBidi"/>
          <w:sz w:val="24"/>
          <w:szCs w:val="24"/>
        </w:rPr>
        <w:t>gaya</w:t>
      </w:r>
      <w:r w:rsidRPr="00713B21">
        <w:rPr>
          <w:rFonts w:asciiTheme="majorBidi" w:hAnsiTheme="majorBidi" w:cstheme="majorBidi"/>
          <w:sz w:val="24"/>
          <w:szCs w:val="24"/>
        </w:rPr>
        <w:t xml:space="preserve"> </w:t>
      </w:r>
      <w:r w:rsidR="00BD5DF0">
        <w:rPr>
          <w:rFonts w:asciiTheme="majorBidi" w:hAnsiTheme="majorBidi" w:cstheme="majorBidi"/>
          <w:sz w:val="24"/>
          <w:szCs w:val="24"/>
        </w:rPr>
        <w:t>visual yang</w:t>
      </w:r>
      <w:r w:rsidRPr="00713B21">
        <w:rPr>
          <w:rFonts w:asciiTheme="majorBidi" w:hAnsiTheme="majorBidi" w:cstheme="majorBidi"/>
          <w:sz w:val="24"/>
          <w:szCs w:val="24"/>
        </w:rPr>
        <w:t xml:space="preserve"> </w:t>
      </w:r>
      <w:r w:rsidR="00BD5DF0">
        <w:rPr>
          <w:rFonts w:asciiTheme="majorBidi" w:hAnsiTheme="majorBidi" w:cstheme="majorBidi"/>
          <w:sz w:val="24"/>
          <w:szCs w:val="24"/>
        </w:rPr>
        <w:t>kekinian</w:t>
      </w:r>
      <w:r w:rsidRPr="00713B21">
        <w:rPr>
          <w:rFonts w:asciiTheme="majorBidi" w:hAnsiTheme="majorBidi" w:cstheme="majorBidi"/>
          <w:sz w:val="24"/>
          <w:szCs w:val="24"/>
        </w:rPr>
        <w:t xml:space="preserve"> dan minimalis </w:t>
      </w:r>
      <w:r w:rsidR="00647C56">
        <w:rPr>
          <w:rFonts w:asciiTheme="majorBidi" w:hAnsiTheme="majorBidi" w:cstheme="majorBidi"/>
          <w:sz w:val="24"/>
          <w:szCs w:val="24"/>
        </w:rPr>
        <w:t>dengan memanfaatkan</w:t>
      </w:r>
      <w:r w:rsidRPr="00713B21">
        <w:rPr>
          <w:rFonts w:asciiTheme="majorBidi" w:hAnsiTheme="majorBidi" w:cstheme="majorBidi"/>
          <w:sz w:val="24"/>
          <w:szCs w:val="24"/>
        </w:rPr>
        <w:t xml:space="preserve"> </w:t>
      </w:r>
      <w:r w:rsidR="00C80EBE" w:rsidRPr="00C80EBE">
        <w:rPr>
          <w:rFonts w:asciiTheme="majorBidi" w:hAnsiTheme="majorBidi" w:cstheme="majorBidi"/>
          <w:sz w:val="24"/>
          <w:szCs w:val="24"/>
        </w:rPr>
        <w:t>komposisi</w:t>
      </w:r>
      <w:r w:rsidRPr="00C80EBE">
        <w:rPr>
          <w:rFonts w:asciiTheme="majorBidi" w:hAnsiTheme="majorBidi" w:cstheme="majorBidi"/>
          <w:sz w:val="24"/>
          <w:szCs w:val="24"/>
        </w:rPr>
        <w:t xml:space="preserve"> dan </w:t>
      </w:r>
      <w:r w:rsidR="00C80EBE" w:rsidRPr="00C80EBE">
        <w:rPr>
          <w:rFonts w:asciiTheme="majorBidi" w:hAnsiTheme="majorBidi" w:cstheme="majorBidi"/>
          <w:sz w:val="24"/>
          <w:szCs w:val="24"/>
        </w:rPr>
        <w:t>penataan asimetris</w:t>
      </w:r>
      <w:r w:rsidRPr="00713B21">
        <w:rPr>
          <w:rFonts w:asciiTheme="majorBidi" w:hAnsiTheme="majorBidi" w:cstheme="majorBidi"/>
          <w:sz w:val="24"/>
          <w:szCs w:val="24"/>
        </w:rPr>
        <w:t>,</w:t>
      </w:r>
      <w:r w:rsidR="00116783">
        <w:rPr>
          <w:rFonts w:asciiTheme="majorBidi" w:hAnsiTheme="majorBidi" w:cstheme="majorBidi"/>
          <w:sz w:val="24"/>
          <w:szCs w:val="24"/>
        </w:rPr>
        <w:t xml:space="preserve"> </w:t>
      </w:r>
      <w:r w:rsidR="00F5014B" w:rsidRPr="00F5014B">
        <w:rPr>
          <w:rFonts w:asciiTheme="majorBidi" w:hAnsiTheme="majorBidi" w:cstheme="majorBidi"/>
          <w:sz w:val="24"/>
          <w:szCs w:val="24"/>
        </w:rPr>
        <w:t>ilustrasi vektor</w:t>
      </w:r>
      <w:r w:rsidR="000B3194">
        <w:rPr>
          <w:rFonts w:asciiTheme="majorBidi" w:hAnsiTheme="majorBidi" w:cstheme="majorBidi"/>
          <w:sz w:val="24"/>
          <w:szCs w:val="24"/>
        </w:rPr>
        <w:t xml:space="preserve"> yang</w:t>
      </w:r>
      <w:r w:rsidR="00F5014B" w:rsidRPr="00F5014B">
        <w:rPr>
          <w:rFonts w:asciiTheme="majorBidi" w:hAnsiTheme="majorBidi" w:cstheme="majorBidi"/>
          <w:sz w:val="24"/>
          <w:szCs w:val="24"/>
        </w:rPr>
        <w:t xml:space="preserve"> sederhana</w:t>
      </w:r>
      <w:r w:rsidR="000B3194">
        <w:rPr>
          <w:rFonts w:asciiTheme="majorBidi" w:hAnsiTheme="majorBidi" w:cstheme="majorBidi"/>
          <w:sz w:val="24"/>
          <w:szCs w:val="24"/>
        </w:rPr>
        <w:t xml:space="preserve"> sehingga</w:t>
      </w:r>
      <w:r w:rsidRPr="00713B21">
        <w:rPr>
          <w:rFonts w:asciiTheme="majorBidi" w:hAnsiTheme="majorBidi" w:cstheme="majorBidi"/>
          <w:sz w:val="24"/>
          <w:szCs w:val="24"/>
        </w:rPr>
        <w:t xml:space="preserve"> </w:t>
      </w:r>
      <w:r w:rsidR="009A7826">
        <w:rPr>
          <w:rFonts w:asciiTheme="majorBidi" w:hAnsiTheme="majorBidi" w:cstheme="majorBidi"/>
          <w:sz w:val="24"/>
          <w:szCs w:val="24"/>
        </w:rPr>
        <w:t>cerita yang di</w:t>
      </w:r>
      <w:r w:rsidR="000B3194">
        <w:rPr>
          <w:rFonts w:asciiTheme="majorBidi" w:hAnsiTheme="majorBidi" w:cstheme="majorBidi"/>
          <w:sz w:val="24"/>
          <w:szCs w:val="24"/>
        </w:rPr>
        <w:t>sampaikan</w:t>
      </w:r>
      <w:r w:rsidR="009A7826">
        <w:rPr>
          <w:rFonts w:asciiTheme="majorBidi" w:hAnsiTheme="majorBidi" w:cstheme="majorBidi"/>
          <w:sz w:val="24"/>
          <w:szCs w:val="24"/>
        </w:rPr>
        <w:t xml:space="preserve"> dapat mudah untuk dipahami</w:t>
      </w:r>
      <w:r w:rsidRPr="00713B21">
        <w:rPr>
          <w:rFonts w:asciiTheme="majorBidi" w:hAnsiTheme="majorBidi" w:cstheme="majorBidi"/>
          <w:sz w:val="24"/>
          <w:szCs w:val="24"/>
        </w:rPr>
        <w:t xml:space="preserve">, dan </w:t>
      </w:r>
      <w:r w:rsidR="009A7826">
        <w:rPr>
          <w:rFonts w:asciiTheme="majorBidi" w:hAnsiTheme="majorBidi" w:cstheme="majorBidi"/>
          <w:sz w:val="24"/>
          <w:szCs w:val="24"/>
        </w:rPr>
        <w:t>langsung dalam inti pembahasan</w:t>
      </w:r>
      <w:r w:rsidR="004942FE">
        <w:rPr>
          <w:rFonts w:asciiTheme="majorBidi" w:hAnsiTheme="majorBidi" w:cstheme="majorBidi"/>
          <w:i/>
          <w:sz w:val="24"/>
          <w:szCs w:val="24"/>
        </w:rPr>
        <w:t xml:space="preserve"> </w:t>
      </w:r>
      <w:r w:rsidR="004942FE">
        <w:rPr>
          <w:rFonts w:asciiTheme="majorBidi" w:hAnsiTheme="majorBidi" w:cstheme="majorBidi"/>
          <w:i/>
          <w:sz w:val="24"/>
          <w:szCs w:val="24"/>
        </w:rPr>
        <w:fldChar w:fldCharType="begin" w:fldLock="1"/>
      </w:r>
      <w:r w:rsidR="00941198">
        <w:rPr>
          <w:rFonts w:asciiTheme="majorBidi" w:hAnsiTheme="majorBidi" w:cstheme="majorBidi"/>
          <w:i/>
          <w:sz w:val="24"/>
          <w:szCs w:val="24"/>
        </w:rPr>
        <w:instrText>ADDIN CSL_CITATION {"citationItems":[{"id":"ITEM-1","itemData":{"author":[{"dropping-particle":"","family":"Bangun","given":"Dwi Agnes Natalia","non-dropping-particle":"","parse-names":false,"suffix":""}],"container-title":"Jurnal Desain","id":"ITEM-1","issue":"1","issued":{"date-parts":[["2019"]]},"page":"21-37","title":"Perancangan Video Motion Graphic Sebagai Media Edukasi Tentang Cyber Crime","type":"article-journal","volume":"7"},"uris":["http://www.mendeley.com/documents/?uuid=d061b5ae-417b-4f6b-88c1-ffb3d61e0ecb"]}],"mendeley":{"formattedCitation":"(Bangun, 2019)","plainTextFormattedCitation":"(Bangun, 2019)","previouslyFormattedCitation":"(Bangun, 2019)"},"properties":{"noteIndex":0},"schema":"https://github.com/citation-style-language/schema/raw/master/csl-citation.json"}</w:instrText>
      </w:r>
      <w:r w:rsidR="004942FE">
        <w:rPr>
          <w:rFonts w:asciiTheme="majorBidi" w:hAnsiTheme="majorBidi" w:cstheme="majorBidi"/>
          <w:i/>
          <w:sz w:val="24"/>
          <w:szCs w:val="24"/>
        </w:rPr>
        <w:fldChar w:fldCharType="separate"/>
      </w:r>
      <w:r w:rsidR="004942FE" w:rsidRPr="004942FE">
        <w:rPr>
          <w:rFonts w:asciiTheme="majorBidi" w:hAnsiTheme="majorBidi" w:cstheme="majorBidi"/>
          <w:noProof/>
          <w:sz w:val="24"/>
          <w:szCs w:val="24"/>
        </w:rPr>
        <w:t>(Bangun, 2019)</w:t>
      </w:r>
      <w:r w:rsidR="004942FE">
        <w:rPr>
          <w:rFonts w:asciiTheme="majorBidi" w:hAnsiTheme="majorBidi" w:cstheme="majorBidi"/>
          <w:i/>
          <w:sz w:val="24"/>
          <w:szCs w:val="24"/>
        </w:rPr>
        <w:fldChar w:fldCharType="end"/>
      </w:r>
      <w:r w:rsidRPr="00713B21">
        <w:rPr>
          <w:rFonts w:asciiTheme="majorBidi" w:hAnsiTheme="majorBidi" w:cstheme="majorBidi"/>
          <w:sz w:val="24"/>
          <w:szCs w:val="24"/>
        </w:rPr>
        <w:t>.</w:t>
      </w:r>
    </w:p>
    <w:p w14:paraId="2ABA2211" w14:textId="24F59880" w:rsidR="00894755" w:rsidRDefault="00116783" w:rsidP="00017C57">
      <w:pPr>
        <w:pStyle w:val="ListParagraph"/>
        <w:spacing w:line="480" w:lineRule="auto"/>
        <w:ind w:left="851" w:firstLine="589"/>
        <w:jc w:val="both"/>
        <w:rPr>
          <w:rFonts w:asciiTheme="majorBidi" w:hAnsiTheme="majorBidi" w:cstheme="majorBidi"/>
          <w:sz w:val="24"/>
          <w:szCs w:val="24"/>
        </w:rPr>
      </w:pPr>
      <w:r w:rsidRPr="00116783">
        <w:rPr>
          <w:rFonts w:asciiTheme="majorBidi" w:hAnsiTheme="majorBidi" w:cstheme="majorBidi"/>
          <w:sz w:val="24"/>
          <w:szCs w:val="24"/>
        </w:rPr>
        <w:t>Persamaan antara jurnal tersebut dengan pe</w:t>
      </w:r>
      <w:r w:rsidR="00851272">
        <w:rPr>
          <w:rFonts w:asciiTheme="majorBidi" w:hAnsiTheme="majorBidi" w:cstheme="majorBidi"/>
          <w:sz w:val="24"/>
          <w:szCs w:val="24"/>
        </w:rPr>
        <w:t>rancangan</w:t>
      </w:r>
      <w:r w:rsidRPr="00116783">
        <w:rPr>
          <w:rFonts w:asciiTheme="majorBidi" w:hAnsiTheme="majorBidi" w:cstheme="majorBidi"/>
          <w:sz w:val="24"/>
          <w:szCs w:val="24"/>
        </w:rPr>
        <w:t xml:space="preserve"> yang </w:t>
      </w:r>
      <w:proofErr w:type="gramStart"/>
      <w:r w:rsidRPr="00116783">
        <w:rPr>
          <w:rFonts w:asciiTheme="majorBidi" w:hAnsiTheme="majorBidi" w:cstheme="majorBidi"/>
          <w:sz w:val="24"/>
          <w:szCs w:val="24"/>
        </w:rPr>
        <w:t>akan</w:t>
      </w:r>
      <w:proofErr w:type="gramEnd"/>
      <w:r w:rsidRPr="00116783">
        <w:rPr>
          <w:rFonts w:asciiTheme="majorBidi" w:hAnsiTheme="majorBidi" w:cstheme="majorBidi"/>
          <w:sz w:val="24"/>
          <w:szCs w:val="24"/>
        </w:rPr>
        <w:t xml:space="preserve"> dilakukan penulis adalah </w:t>
      </w:r>
      <w:r>
        <w:rPr>
          <w:rFonts w:asciiTheme="majorBidi" w:hAnsiTheme="majorBidi" w:cstheme="majorBidi"/>
          <w:sz w:val="24"/>
          <w:szCs w:val="24"/>
        </w:rPr>
        <w:t xml:space="preserve">mengenai media yang digunakan yakni video </w:t>
      </w:r>
      <w:r w:rsidRPr="001C15E0">
        <w:rPr>
          <w:rFonts w:asciiTheme="majorBidi" w:hAnsiTheme="majorBidi" w:cstheme="majorBidi"/>
          <w:i/>
          <w:sz w:val="24"/>
          <w:szCs w:val="24"/>
        </w:rPr>
        <w:t>motion gra</w:t>
      </w:r>
      <w:r w:rsidR="009A4EFD" w:rsidRPr="001C15E0">
        <w:rPr>
          <w:rFonts w:asciiTheme="majorBidi" w:hAnsiTheme="majorBidi" w:cstheme="majorBidi"/>
          <w:i/>
          <w:sz w:val="24"/>
          <w:szCs w:val="24"/>
        </w:rPr>
        <w:t>p</w:t>
      </w:r>
      <w:r w:rsidR="001C15E0" w:rsidRPr="001C15E0">
        <w:rPr>
          <w:rFonts w:asciiTheme="majorBidi" w:hAnsiTheme="majorBidi" w:cstheme="majorBidi"/>
          <w:i/>
          <w:sz w:val="24"/>
          <w:szCs w:val="24"/>
        </w:rPr>
        <w:t>hic</w:t>
      </w:r>
      <w:r>
        <w:rPr>
          <w:rFonts w:asciiTheme="majorBidi" w:hAnsiTheme="majorBidi" w:cstheme="majorBidi"/>
          <w:sz w:val="24"/>
          <w:szCs w:val="24"/>
        </w:rPr>
        <w:t>. Adapun perbedaannya terletak pada fokus kajian</w:t>
      </w:r>
      <w:r w:rsidR="00842833">
        <w:rPr>
          <w:rFonts w:asciiTheme="majorBidi" w:hAnsiTheme="majorBidi" w:cstheme="majorBidi"/>
          <w:sz w:val="24"/>
          <w:szCs w:val="24"/>
        </w:rPr>
        <w:t xml:space="preserve"> peneliti dimana peneliti tersebut mengangkat tema yang berkaitan dengan kejahatan siber dan </w:t>
      </w:r>
      <w:r w:rsidR="00A27961">
        <w:rPr>
          <w:rFonts w:asciiTheme="majorBidi" w:hAnsiTheme="majorBidi" w:cstheme="majorBidi"/>
          <w:sz w:val="24"/>
          <w:szCs w:val="24"/>
        </w:rPr>
        <w:t xml:space="preserve">video </w:t>
      </w:r>
      <w:r w:rsidR="00842833" w:rsidRPr="00842833">
        <w:rPr>
          <w:rFonts w:asciiTheme="majorBidi" w:hAnsiTheme="majorBidi" w:cstheme="majorBidi"/>
          <w:i/>
          <w:iCs/>
          <w:sz w:val="24"/>
          <w:szCs w:val="24"/>
        </w:rPr>
        <w:t>motion graphic</w:t>
      </w:r>
      <w:r w:rsidR="00842833">
        <w:rPr>
          <w:rFonts w:asciiTheme="majorBidi" w:hAnsiTheme="majorBidi" w:cstheme="majorBidi"/>
          <w:sz w:val="24"/>
          <w:szCs w:val="24"/>
        </w:rPr>
        <w:t xml:space="preserve"> tersebut digunakan sebagai </w:t>
      </w:r>
      <w:r w:rsidR="00AB2B51">
        <w:rPr>
          <w:rFonts w:asciiTheme="majorBidi" w:hAnsiTheme="majorBidi" w:cstheme="majorBidi"/>
          <w:sz w:val="24"/>
          <w:szCs w:val="24"/>
        </w:rPr>
        <w:t>sarana untuk memberikan</w:t>
      </w:r>
      <w:r w:rsidR="00842833">
        <w:rPr>
          <w:rFonts w:asciiTheme="majorBidi" w:hAnsiTheme="majorBidi" w:cstheme="majorBidi"/>
          <w:sz w:val="24"/>
          <w:szCs w:val="24"/>
        </w:rPr>
        <w:t xml:space="preserve"> edukasi terhadap masyarakat sedangkan pe</w:t>
      </w:r>
      <w:r w:rsidR="00851272">
        <w:rPr>
          <w:rFonts w:asciiTheme="majorBidi" w:hAnsiTheme="majorBidi" w:cstheme="majorBidi"/>
          <w:sz w:val="24"/>
          <w:szCs w:val="24"/>
        </w:rPr>
        <w:t>rancangan</w:t>
      </w:r>
      <w:r w:rsidR="00842833">
        <w:rPr>
          <w:rFonts w:asciiTheme="majorBidi" w:hAnsiTheme="majorBidi" w:cstheme="majorBidi"/>
          <w:sz w:val="24"/>
          <w:szCs w:val="24"/>
        </w:rPr>
        <w:t xml:space="preserve"> yang dilakukan penulis mengangkat tema </w:t>
      </w:r>
      <w:r w:rsidR="00C45BE9">
        <w:rPr>
          <w:rFonts w:asciiTheme="majorBidi" w:hAnsiTheme="majorBidi" w:cstheme="majorBidi"/>
          <w:sz w:val="24"/>
          <w:szCs w:val="24"/>
        </w:rPr>
        <w:t xml:space="preserve">kekerasan </w:t>
      </w:r>
      <w:r w:rsidR="00EA4C4D">
        <w:rPr>
          <w:rFonts w:asciiTheme="majorBidi" w:hAnsiTheme="majorBidi" w:cstheme="majorBidi"/>
          <w:sz w:val="24"/>
          <w:szCs w:val="24"/>
        </w:rPr>
        <w:t xml:space="preserve">berbasis </w:t>
      </w:r>
      <w:r w:rsidR="00C45BE9">
        <w:rPr>
          <w:rFonts w:asciiTheme="majorBidi" w:hAnsiTheme="majorBidi" w:cstheme="majorBidi"/>
          <w:sz w:val="24"/>
          <w:szCs w:val="24"/>
        </w:rPr>
        <w:t xml:space="preserve">gender </w:t>
      </w:r>
      <w:r w:rsidR="00EA4C4D" w:rsidRPr="00EA4C4D">
        <w:rPr>
          <w:rFonts w:asciiTheme="majorBidi" w:hAnsiTheme="majorBidi" w:cstheme="majorBidi"/>
          <w:i/>
          <w:sz w:val="24"/>
          <w:szCs w:val="24"/>
        </w:rPr>
        <w:t>online</w:t>
      </w:r>
      <w:r w:rsidR="00842833" w:rsidRPr="00EA4C4D">
        <w:rPr>
          <w:rFonts w:asciiTheme="majorBidi" w:hAnsiTheme="majorBidi" w:cstheme="majorBidi"/>
          <w:i/>
          <w:sz w:val="24"/>
          <w:szCs w:val="24"/>
        </w:rPr>
        <w:t xml:space="preserve"> </w:t>
      </w:r>
      <w:r w:rsidR="00842833">
        <w:rPr>
          <w:rFonts w:asciiTheme="majorBidi" w:hAnsiTheme="majorBidi" w:cstheme="majorBidi"/>
          <w:sz w:val="24"/>
          <w:szCs w:val="24"/>
        </w:rPr>
        <w:t xml:space="preserve">dan video </w:t>
      </w:r>
      <w:r w:rsidR="00842833" w:rsidRPr="00842833">
        <w:rPr>
          <w:rFonts w:asciiTheme="majorBidi" w:hAnsiTheme="majorBidi" w:cstheme="majorBidi"/>
          <w:i/>
          <w:iCs/>
          <w:sz w:val="24"/>
          <w:szCs w:val="24"/>
        </w:rPr>
        <w:t>motion graphic</w:t>
      </w:r>
      <w:r w:rsidR="00842833">
        <w:rPr>
          <w:rFonts w:asciiTheme="majorBidi" w:hAnsiTheme="majorBidi" w:cstheme="majorBidi"/>
          <w:sz w:val="24"/>
          <w:szCs w:val="24"/>
        </w:rPr>
        <w:t xml:space="preserve"> yang dibuat bertujuan sebagai </w:t>
      </w:r>
      <w:r w:rsidR="004C0FF0">
        <w:rPr>
          <w:rFonts w:asciiTheme="majorBidi" w:hAnsiTheme="majorBidi" w:cstheme="majorBidi"/>
          <w:sz w:val="24"/>
          <w:szCs w:val="24"/>
        </w:rPr>
        <w:t>upaya</w:t>
      </w:r>
      <w:r w:rsidR="00842833">
        <w:rPr>
          <w:rFonts w:asciiTheme="majorBidi" w:hAnsiTheme="majorBidi" w:cstheme="majorBidi"/>
          <w:sz w:val="24"/>
          <w:szCs w:val="24"/>
        </w:rPr>
        <w:t xml:space="preserve"> pen</w:t>
      </w:r>
      <w:r w:rsidR="00B62153">
        <w:rPr>
          <w:rFonts w:asciiTheme="majorBidi" w:hAnsiTheme="majorBidi" w:cstheme="majorBidi"/>
          <w:sz w:val="24"/>
          <w:szCs w:val="24"/>
        </w:rPr>
        <w:t xml:space="preserve">cegahan terjadinya kekerasan gender </w:t>
      </w:r>
      <w:r w:rsidR="00842833">
        <w:rPr>
          <w:rFonts w:asciiTheme="majorBidi" w:hAnsiTheme="majorBidi" w:cstheme="majorBidi"/>
          <w:sz w:val="24"/>
          <w:szCs w:val="24"/>
        </w:rPr>
        <w:t>terhadap masyarakat.</w:t>
      </w:r>
    </w:p>
    <w:p w14:paraId="5BDBA293" w14:textId="7CE837CB" w:rsidR="000465FD" w:rsidRDefault="000465FD" w:rsidP="00894755">
      <w:pPr>
        <w:pStyle w:val="ListParagraph"/>
        <w:spacing w:line="360" w:lineRule="auto"/>
        <w:ind w:left="851" w:firstLine="589"/>
        <w:jc w:val="both"/>
        <w:rPr>
          <w:rFonts w:asciiTheme="majorBidi" w:hAnsiTheme="majorBidi" w:cstheme="majorBidi"/>
          <w:sz w:val="24"/>
          <w:szCs w:val="24"/>
        </w:rPr>
      </w:pPr>
    </w:p>
    <w:p w14:paraId="73B16A05" w14:textId="77777777" w:rsidR="00EA4C4D" w:rsidRDefault="00EA4C4D" w:rsidP="00894755">
      <w:pPr>
        <w:pStyle w:val="ListParagraph"/>
        <w:spacing w:line="360" w:lineRule="auto"/>
        <w:ind w:left="851" w:firstLine="589"/>
        <w:jc w:val="both"/>
        <w:rPr>
          <w:rFonts w:asciiTheme="majorBidi" w:hAnsiTheme="majorBidi" w:cstheme="majorBidi"/>
          <w:sz w:val="24"/>
          <w:szCs w:val="24"/>
        </w:rPr>
      </w:pPr>
    </w:p>
    <w:p w14:paraId="1BE2F5F9" w14:textId="01ECA743" w:rsidR="000465FD" w:rsidRDefault="000465FD" w:rsidP="00894755">
      <w:pPr>
        <w:pStyle w:val="ListParagraph"/>
        <w:spacing w:line="360" w:lineRule="auto"/>
        <w:ind w:left="851" w:firstLine="589"/>
        <w:jc w:val="both"/>
        <w:rPr>
          <w:rFonts w:asciiTheme="majorBidi" w:hAnsiTheme="majorBidi" w:cstheme="majorBidi"/>
          <w:sz w:val="24"/>
          <w:szCs w:val="24"/>
        </w:rPr>
      </w:pPr>
    </w:p>
    <w:p w14:paraId="71EC0D64" w14:textId="12DE1139" w:rsidR="000465FD" w:rsidRDefault="000465FD" w:rsidP="00894755">
      <w:pPr>
        <w:pStyle w:val="ListParagraph"/>
        <w:spacing w:line="360" w:lineRule="auto"/>
        <w:ind w:left="851" w:firstLine="589"/>
        <w:jc w:val="both"/>
        <w:rPr>
          <w:rFonts w:asciiTheme="majorBidi" w:hAnsiTheme="majorBidi" w:cstheme="majorBidi"/>
          <w:sz w:val="24"/>
          <w:szCs w:val="24"/>
        </w:rPr>
      </w:pPr>
    </w:p>
    <w:p w14:paraId="58263C6B" w14:textId="51126EC9" w:rsidR="000465FD" w:rsidRDefault="003A1A7C" w:rsidP="00894755">
      <w:pPr>
        <w:pStyle w:val="ListParagraph"/>
        <w:spacing w:line="360" w:lineRule="auto"/>
        <w:ind w:left="851" w:firstLine="589"/>
        <w:jc w:val="both"/>
        <w:rPr>
          <w:rFonts w:asciiTheme="majorBidi" w:hAnsiTheme="majorBidi" w:cstheme="majorBidi"/>
          <w:sz w:val="24"/>
          <w:szCs w:val="24"/>
        </w:rPr>
      </w:pPr>
      <w:r>
        <w:rPr>
          <w:noProof/>
        </w:rPr>
        <w:pict w14:anchorId="003C4C0B">
          <v:shape id="_x0000_s1028" type="#_x0000_t75" style="position:absolute;left:0;text-align:left;margin-left:97.2pt;margin-top:-6.65pt;width:246.6pt;height:138.05pt;z-index:-251737088;mso-position-horizontal-relative:text;mso-position-vertical-relative:text;mso-width-relative:page;mso-height-relative:page">
            <v:imagedata r:id="rId11" o:title="ciber crime"/>
          </v:shape>
        </w:pict>
      </w:r>
    </w:p>
    <w:p w14:paraId="57BE3BC6" w14:textId="35B91A79" w:rsidR="000465FD" w:rsidRDefault="000465FD" w:rsidP="00894755">
      <w:pPr>
        <w:pStyle w:val="ListParagraph"/>
        <w:spacing w:line="360" w:lineRule="auto"/>
        <w:ind w:left="851" w:firstLine="589"/>
        <w:jc w:val="both"/>
        <w:rPr>
          <w:rFonts w:asciiTheme="majorBidi" w:hAnsiTheme="majorBidi" w:cstheme="majorBidi"/>
          <w:sz w:val="24"/>
          <w:szCs w:val="24"/>
        </w:rPr>
      </w:pPr>
    </w:p>
    <w:p w14:paraId="361145AE" w14:textId="22482008" w:rsidR="000465FD" w:rsidRDefault="000465FD" w:rsidP="00894755">
      <w:pPr>
        <w:pStyle w:val="ListParagraph"/>
        <w:spacing w:line="360" w:lineRule="auto"/>
        <w:ind w:left="851" w:firstLine="589"/>
        <w:jc w:val="both"/>
        <w:rPr>
          <w:rFonts w:asciiTheme="majorBidi" w:hAnsiTheme="majorBidi" w:cstheme="majorBidi"/>
          <w:sz w:val="24"/>
          <w:szCs w:val="24"/>
        </w:rPr>
      </w:pPr>
    </w:p>
    <w:p w14:paraId="7E1E141E" w14:textId="4B30FDC5" w:rsidR="00E605C3" w:rsidRDefault="00E605C3" w:rsidP="00E605C3">
      <w:pPr>
        <w:pStyle w:val="ListParagraph"/>
        <w:spacing w:line="240" w:lineRule="auto"/>
        <w:ind w:left="851" w:firstLine="589"/>
        <w:jc w:val="both"/>
        <w:rPr>
          <w:rFonts w:asciiTheme="majorBidi" w:hAnsiTheme="majorBidi" w:cstheme="majorBidi"/>
          <w:sz w:val="24"/>
          <w:szCs w:val="24"/>
        </w:rPr>
      </w:pPr>
    </w:p>
    <w:p w14:paraId="48641E3F" w14:textId="77777777" w:rsidR="00017C57" w:rsidRPr="003E1B59" w:rsidRDefault="00017C57" w:rsidP="003E1B59">
      <w:pPr>
        <w:spacing w:after="0" w:line="240" w:lineRule="auto"/>
        <w:jc w:val="both"/>
        <w:rPr>
          <w:rFonts w:asciiTheme="majorBidi" w:hAnsiTheme="majorBidi" w:cstheme="majorBidi"/>
          <w:sz w:val="24"/>
          <w:szCs w:val="24"/>
        </w:rPr>
      </w:pPr>
    </w:p>
    <w:p w14:paraId="65805681" w14:textId="35FD4393" w:rsidR="00AB4659" w:rsidRDefault="00AB4659" w:rsidP="00E605C3">
      <w:pPr>
        <w:pStyle w:val="ListParagraph"/>
        <w:spacing w:line="240" w:lineRule="auto"/>
        <w:ind w:left="851" w:firstLine="589"/>
        <w:jc w:val="both"/>
        <w:rPr>
          <w:rFonts w:asciiTheme="majorBidi" w:hAnsiTheme="majorBidi" w:cstheme="majorBidi"/>
          <w:sz w:val="24"/>
          <w:szCs w:val="24"/>
        </w:rPr>
      </w:pPr>
    </w:p>
    <w:p w14:paraId="781093BD" w14:textId="7417FAEA" w:rsidR="00AB4659" w:rsidRDefault="00AB4659" w:rsidP="00E605C3">
      <w:pPr>
        <w:pStyle w:val="ListParagraph"/>
        <w:spacing w:line="240" w:lineRule="auto"/>
        <w:ind w:left="851" w:firstLine="589"/>
        <w:jc w:val="both"/>
        <w:rPr>
          <w:rFonts w:asciiTheme="majorBidi" w:hAnsiTheme="majorBidi" w:cstheme="majorBidi"/>
          <w:sz w:val="24"/>
          <w:szCs w:val="24"/>
        </w:rPr>
      </w:pPr>
    </w:p>
    <w:p w14:paraId="03DB873B" w14:textId="461B9943" w:rsidR="00C63895" w:rsidRDefault="00C63895" w:rsidP="00775AF6">
      <w:pPr>
        <w:pStyle w:val="ListParagraph"/>
        <w:spacing w:line="360" w:lineRule="auto"/>
        <w:ind w:left="851" w:firstLine="589"/>
        <w:jc w:val="both"/>
        <w:rPr>
          <w:rFonts w:asciiTheme="majorBidi" w:hAnsiTheme="majorBidi" w:cstheme="majorBidi"/>
          <w:sz w:val="24"/>
          <w:szCs w:val="24"/>
        </w:rPr>
      </w:pPr>
    </w:p>
    <w:p w14:paraId="1884B839" w14:textId="14FA9298" w:rsidR="00017C57" w:rsidRDefault="00017C57" w:rsidP="003E1B59">
      <w:pPr>
        <w:pStyle w:val="ListParagraph"/>
        <w:spacing w:after="0" w:line="240" w:lineRule="auto"/>
        <w:ind w:left="851" w:firstLine="589"/>
        <w:jc w:val="both"/>
        <w:rPr>
          <w:rFonts w:asciiTheme="majorBidi" w:hAnsiTheme="majorBidi" w:cstheme="majorBidi"/>
          <w:sz w:val="24"/>
          <w:szCs w:val="24"/>
        </w:rPr>
      </w:pPr>
    </w:p>
    <w:p w14:paraId="1E144EDA" w14:textId="3A42E050" w:rsidR="00017C57" w:rsidRDefault="003E1B59" w:rsidP="00E605C3">
      <w:pPr>
        <w:pStyle w:val="ListParagraph"/>
        <w:spacing w:line="240" w:lineRule="auto"/>
        <w:ind w:left="851" w:firstLine="589"/>
        <w:jc w:val="both"/>
        <w:rPr>
          <w:rFonts w:asciiTheme="majorBidi" w:hAnsiTheme="majorBidi" w:cstheme="majorBidi"/>
          <w:sz w:val="24"/>
          <w:szCs w:val="24"/>
        </w:rPr>
      </w:pPr>
      <w:r>
        <w:rPr>
          <w:noProof/>
          <w:lang w:val="id-ID" w:eastAsia="id-ID"/>
        </w:rPr>
        <mc:AlternateContent>
          <mc:Choice Requires="wps">
            <w:drawing>
              <wp:anchor distT="0" distB="0" distL="114300" distR="114300" simplePos="0" relativeHeight="251632640" behindDoc="0" locked="0" layoutInCell="1" allowOverlap="1" wp14:anchorId="46EA0F1D" wp14:editId="11BCF99E">
                <wp:simplePos x="0" y="0"/>
                <wp:positionH relativeFrom="column">
                  <wp:posOffset>1165860</wp:posOffset>
                </wp:positionH>
                <wp:positionV relativeFrom="page">
                  <wp:posOffset>3426864</wp:posOffset>
                </wp:positionV>
                <wp:extent cx="3276600" cy="292100"/>
                <wp:effectExtent l="0" t="0" r="0" b="0"/>
                <wp:wrapNone/>
                <wp:docPr id="70" name="Text Box 70"/>
                <wp:cNvGraphicFramePr/>
                <a:graphic xmlns:a="http://schemas.openxmlformats.org/drawingml/2006/main">
                  <a:graphicData uri="http://schemas.microsoft.com/office/word/2010/wordprocessingShape">
                    <wps:wsp>
                      <wps:cNvSpPr txBox="1"/>
                      <wps:spPr>
                        <a:xfrm>
                          <a:off x="0" y="0"/>
                          <a:ext cx="3276600" cy="292100"/>
                        </a:xfrm>
                        <a:prstGeom prst="rect">
                          <a:avLst/>
                        </a:prstGeom>
                        <a:solidFill>
                          <a:prstClr val="white"/>
                        </a:solidFill>
                        <a:ln>
                          <a:noFill/>
                        </a:ln>
                      </wps:spPr>
                      <wps:txbx>
                        <w:txbxContent>
                          <w:p w14:paraId="6EC1409E" w14:textId="12DB7A61" w:rsidR="004F6288" w:rsidRPr="00AB4659" w:rsidRDefault="004F6288" w:rsidP="00745C28">
                            <w:pPr>
                              <w:pStyle w:val="CaptionGambar"/>
                              <w:spacing w:line="240" w:lineRule="auto"/>
                              <w:rPr>
                                <w:rFonts w:eastAsiaTheme="minorHAnsi"/>
                                <w:i/>
                                <w:noProof/>
                              </w:rPr>
                            </w:pPr>
                            <w:bookmarkStart w:id="6" w:name="_Toc108850191"/>
                            <w:proofErr w:type="gramStart"/>
                            <w:r>
                              <w:rPr>
                                <w:b/>
                              </w:rPr>
                              <w:t>Gambar 2.</w:t>
                            </w:r>
                            <w:proofErr w:type="gramEnd"/>
                            <w:r w:rsidRPr="00AB4659">
                              <w:rPr>
                                <w:b/>
                              </w:rPr>
                              <w:fldChar w:fldCharType="begin"/>
                            </w:r>
                            <w:r w:rsidRPr="00AB4659">
                              <w:rPr>
                                <w:b/>
                              </w:rPr>
                              <w:instrText xml:space="preserve"> SEQ Gambar_2. \* ARABIC </w:instrText>
                            </w:r>
                            <w:r w:rsidRPr="00AB4659">
                              <w:rPr>
                                <w:b/>
                              </w:rPr>
                              <w:fldChar w:fldCharType="separate"/>
                            </w:r>
                            <w:r w:rsidR="003D35A0">
                              <w:rPr>
                                <w:b/>
                                <w:noProof/>
                              </w:rPr>
                              <w:t>3</w:t>
                            </w:r>
                            <w:r w:rsidRPr="00AB4659">
                              <w:rPr>
                                <w:b/>
                              </w:rPr>
                              <w:fldChar w:fldCharType="end"/>
                            </w:r>
                            <w:r>
                              <w:t xml:space="preserve"> Preview Perancangan Jurnal Ketiga</w:t>
                            </w:r>
                            <w:bookmarkEnd w:id="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6EA0F1D" id="Text Box 70" o:spid="_x0000_s1029" type="#_x0000_t202" style="position:absolute;left:0;text-align:left;margin-left:91.8pt;margin-top:269.85pt;width:258pt;height:23pt;z-index:251632640;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" stroked="f">
                <v:textbox style="mso-fit-shape-to-text:t" inset="0,0,0,0">
                  <w:txbxContent>
                    <w:p w14:paraId="6EC1409E" w14:textId="12DB7A61" w:rsidR="004F6288" w:rsidRPr="00AB4659" w:rsidRDefault="004F6288" w:rsidP="00745C28">
                      <w:pPr>
                        <w:pStyle w:val="CaptionGambar"/>
                        <w:spacing w:line="240" w:lineRule="auto"/>
                        <w:rPr>
                          <w:rFonts w:eastAsiaTheme="minorHAnsi"/>
                          <w:i/>
                          <w:noProof/>
                        </w:rPr>
                      </w:pPr>
                      <w:bookmarkStart w:id="46" w:name="_Toc108850191"/>
                      <w:r>
                        <w:rPr>
                          <w:b/>
                        </w:rPr>
                        <w:t>Gambar 2.</w:t>
                      </w:r>
                      <w:r w:rsidRPr="00AB4659">
                        <w:rPr>
                          <w:b/>
                        </w:rPr>
                        <w:fldChar w:fldCharType="begin"/>
                      </w:r>
                      <w:r w:rsidRPr="00AB4659">
                        <w:rPr>
                          <w:b/>
                        </w:rPr>
                        <w:instrText xml:space="preserve"> SEQ Gambar_2. \* ARABIC </w:instrText>
                      </w:r>
                      <w:r w:rsidRPr="00AB4659">
                        <w:rPr>
                          <w:b/>
                        </w:rPr>
                        <w:fldChar w:fldCharType="separate"/>
                      </w:r>
                      <w:r w:rsidR="003D35A0">
                        <w:rPr>
                          <w:b/>
                          <w:noProof/>
                        </w:rPr>
                        <w:t>3</w:t>
                      </w:r>
                      <w:r w:rsidRPr="00AB4659">
                        <w:rPr>
                          <w:b/>
                        </w:rPr>
                        <w:fldChar w:fldCharType="end"/>
                      </w:r>
                      <w:r>
                        <w:t xml:space="preserve"> Preview Perancangan Jurnal Ketiga</w:t>
                      </w:r>
                      <w:bookmarkEnd w:id="46"/>
                    </w:p>
                  </w:txbxContent>
                </v:textbox>
                <w10:wrap anchory="page"/>
              </v:shape>
            </w:pict>
          </mc:Fallback>
        </mc:AlternateContent>
      </w:r>
    </w:p>
    <w:p w14:paraId="2BFBDB75" w14:textId="1935A68B" w:rsidR="00E605C3" w:rsidRPr="00B722BD" w:rsidRDefault="00E605C3" w:rsidP="00B722BD">
      <w:pPr>
        <w:spacing w:after="0" w:line="240" w:lineRule="auto"/>
        <w:jc w:val="both"/>
        <w:rPr>
          <w:rFonts w:asciiTheme="majorBidi" w:hAnsiTheme="majorBidi" w:cstheme="majorBidi"/>
          <w:sz w:val="24"/>
          <w:szCs w:val="24"/>
        </w:rPr>
      </w:pPr>
    </w:p>
    <w:p w14:paraId="122254C4" w14:textId="4D401920" w:rsidR="00A80915" w:rsidRDefault="00A80915" w:rsidP="00A80915">
      <w:pPr>
        <w:spacing w:line="240" w:lineRule="auto"/>
        <w:ind w:firstLine="709"/>
        <w:jc w:val="center"/>
        <w:rPr>
          <w:rFonts w:ascii="Times New Roman" w:hAnsi="Times New Roman" w:cs="Times New Roman"/>
          <w:sz w:val="20"/>
          <w:szCs w:val="20"/>
        </w:rPr>
      </w:pPr>
      <w:r w:rsidRPr="007C3C8A">
        <w:rPr>
          <w:rFonts w:ascii="Times New Roman" w:hAnsi="Times New Roman" w:cs="Times New Roman"/>
          <w:sz w:val="20"/>
          <w:szCs w:val="20"/>
        </w:rPr>
        <w:t>(</w:t>
      </w:r>
      <w:r>
        <w:rPr>
          <w:rFonts w:ascii="Times New Roman" w:hAnsi="Times New Roman" w:cs="Times New Roman"/>
          <w:sz w:val="20"/>
          <w:szCs w:val="20"/>
        </w:rPr>
        <w:t xml:space="preserve">Sumber: </w:t>
      </w:r>
      <w:r w:rsidR="00B65721">
        <w:rPr>
          <w:rFonts w:ascii="Times New Roman" w:hAnsi="Times New Roman" w:cs="Times New Roman"/>
          <w:sz w:val="20"/>
          <w:szCs w:val="20"/>
        </w:rPr>
        <w:t xml:space="preserve">Jurnal </w:t>
      </w:r>
      <w:r>
        <w:rPr>
          <w:rFonts w:ascii="Times New Roman" w:hAnsi="Times New Roman" w:cs="Times New Roman"/>
          <w:sz w:val="20"/>
          <w:szCs w:val="20"/>
        </w:rPr>
        <w:t xml:space="preserve">Perancangan </w:t>
      </w:r>
      <w:r w:rsidR="003E1B59">
        <w:rPr>
          <w:rFonts w:ascii="Times New Roman" w:hAnsi="Times New Roman" w:cs="Times New Roman"/>
          <w:sz w:val="20"/>
          <w:szCs w:val="20"/>
        </w:rPr>
        <w:t xml:space="preserve">Video </w:t>
      </w:r>
      <w:r w:rsidR="003E1B59" w:rsidRPr="003E1B59">
        <w:rPr>
          <w:rFonts w:ascii="Times New Roman" w:hAnsi="Times New Roman" w:cs="Times New Roman"/>
          <w:i/>
          <w:sz w:val="20"/>
          <w:szCs w:val="20"/>
        </w:rPr>
        <w:t>Motion Graphic</w:t>
      </w:r>
      <w:r w:rsidR="003E1B59">
        <w:rPr>
          <w:rFonts w:ascii="Times New Roman" w:hAnsi="Times New Roman" w:cs="Times New Roman"/>
          <w:sz w:val="20"/>
          <w:szCs w:val="20"/>
        </w:rPr>
        <w:t xml:space="preserve"> Sebagai Media Edukasi Tentang </w:t>
      </w:r>
      <w:r w:rsidR="003E1B59" w:rsidRPr="003E1B59">
        <w:rPr>
          <w:rFonts w:ascii="Times New Roman" w:hAnsi="Times New Roman" w:cs="Times New Roman"/>
          <w:i/>
          <w:sz w:val="20"/>
          <w:szCs w:val="20"/>
        </w:rPr>
        <w:t>Cyber Crime</w:t>
      </w:r>
      <w:r w:rsidRPr="003E1B59">
        <w:rPr>
          <w:rFonts w:ascii="Times New Roman" w:hAnsi="Times New Roman" w:cs="Times New Roman"/>
          <w:sz w:val="20"/>
          <w:szCs w:val="20"/>
        </w:rPr>
        <w:t>,</w:t>
      </w:r>
      <w:r w:rsidRPr="007C3C8A">
        <w:rPr>
          <w:rFonts w:ascii="Times New Roman" w:hAnsi="Times New Roman" w:cs="Times New Roman"/>
          <w:sz w:val="20"/>
          <w:szCs w:val="20"/>
        </w:rPr>
        <w:t xml:space="preserve"> 20</w:t>
      </w:r>
      <w:r w:rsidR="003E1B59">
        <w:rPr>
          <w:rFonts w:ascii="Times New Roman" w:hAnsi="Times New Roman" w:cs="Times New Roman"/>
          <w:sz w:val="20"/>
          <w:szCs w:val="20"/>
        </w:rPr>
        <w:t>19</w:t>
      </w:r>
      <w:r w:rsidRPr="007C3C8A">
        <w:rPr>
          <w:rFonts w:ascii="Times New Roman" w:hAnsi="Times New Roman" w:cs="Times New Roman"/>
          <w:sz w:val="20"/>
          <w:szCs w:val="20"/>
        </w:rPr>
        <w:t>)</w:t>
      </w:r>
    </w:p>
    <w:p w14:paraId="04B8352D" w14:textId="77777777" w:rsidR="00017C57" w:rsidRDefault="00017C57" w:rsidP="003E1B59">
      <w:pPr>
        <w:pStyle w:val="ListParagraph"/>
        <w:spacing w:line="600" w:lineRule="auto"/>
        <w:ind w:left="851" w:firstLine="589"/>
        <w:jc w:val="both"/>
        <w:rPr>
          <w:rFonts w:asciiTheme="majorBidi" w:hAnsiTheme="majorBidi" w:cstheme="majorBidi"/>
          <w:sz w:val="24"/>
          <w:szCs w:val="24"/>
        </w:rPr>
      </w:pPr>
    </w:p>
    <w:p w14:paraId="6CD7B87C" w14:textId="674F688C" w:rsidR="00EF693A" w:rsidRPr="00B50A00" w:rsidRDefault="00EF693A" w:rsidP="00017C57">
      <w:pPr>
        <w:pStyle w:val="ListParagraph"/>
        <w:numPr>
          <w:ilvl w:val="0"/>
          <w:numId w:val="23"/>
        </w:numPr>
        <w:spacing w:line="480" w:lineRule="auto"/>
        <w:ind w:left="851"/>
        <w:jc w:val="both"/>
        <w:rPr>
          <w:rFonts w:asciiTheme="majorBidi" w:hAnsiTheme="majorBidi" w:cstheme="majorBidi"/>
          <w:bCs/>
          <w:sz w:val="24"/>
          <w:szCs w:val="24"/>
        </w:rPr>
      </w:pPr>
      <w:r w:rsidRPr="00713B21">
        <w:rPr>
          <w:rFonts w:asciiTheme="majorBidi" w:hAnsiTheme="majorBidi" w:cstheme="majorBidi"/>
          <w:sz w:val="24"/>
          <w:szCs w:val="24"/>
        </w:rPr>
        <w:t>Jurnal yang ke</w:t>
      </w:r>
      <w:r w:rsidR="006C4368">
        <w:rPr>
          <w:rFonts w:asciiTheme="majorBidi" w:hAnsiTheme="majorBidi" w:cstheme="majorBidi"/>
          <w:sz w:val="24"/>
          <w:szCs w:val="24"/>
        </w:rPr>
        <w:t>empat</w:t>
      </w:r>
      <w:r w:rsidRPr="00713B21">
        <w:rPr>
          <w:rFonts w:asciiTheme="majorBidi" w:hAnsiTheme="majorBidi" w:cstheme="majorBidi"/>
          <w:sz w:val="24"/>
          <w:szCs w:val="24"/>
        </w:rPr>
        <w:t xml:space="preserve"> berjudul “Perancangan </w:t>
      </w:r>
      <w:r w:rsidRPr="00713B21">
        <w:rPr>
          <w:rFonts w:asciiTheme="majorBidi" w:hAnsiTheme="majorBidi" w:cstheme="majorBidi"/>
          <w:i/>
          <w:sz w:val="24"/>
          <w:szCs w:val="24"/>
        </w:rPr>
        <w:t>Motion Graphic</w:t>
      </w:r>
      <w:r w:rsidRPr="00713B21">
        <w:rPr>
          <w:rFonts w:asciiTheme="majorBidi" w:hAnsiTheme="majorBidi" w:cstheme="majorBidi"/>
          <w:sz w:val="24"/>
          <w:szCs w:val="24"/>
        </w:rPr>
        <w:t xml:space="preserve"> Dampak Plastik </w:t>
      </w:r>
      <w:r>
        <w:rPr>
          <w:rFonts w:asciiTheme="majorBidi" w:hAnsiTheme="majorBidi" w:cstheme="majorBidi"/>
          <w:sz w:val="24"/>
          <w:szCs w:val="24"/>
        </w:rPr>
        <w:t>d</w:t>
      </w:r>
      <w:r w:rsidRPr="00713B21">
        <w:rPr>
          <w:rFonts w:asciiTheme="majorBidi" w:hAnsiTheme="majorBidi" w:cstheme="majorBidi"/>
          <w:sz w:val="24"/>
          <w:szCs w:val="24"/>
        </w:rPr>
        <w:t xml:space="preserve">i Laut”. </w:t>
      </w:r>
      <w:r w:rsidR="00044F89">
        <w:rPr>
          <w:rFonts w:asciiTheme="majorBidi" w:hAnsiTheme="majorBidi" w:cstheme="majorBidi"/>
          <w:sz w:val="24"/>
          <w:szCs w:val="24"/>
        </w:rPr>
        <w:t>M</w:t>
      </w:r>
      <w:r w:rsidRPr="00713B21">
        <w:rPr>
          <w:rFonts w:asciiTheme="majorBidi" w:hAnsiTheme="majorBidi" w:cstheme="majorBidi"/>
          <w:sz w:val="24"/>
          <w:szCs w:val="24"/>
        </w:rPr>
        <w:t>etode</w:t>
      </w:r>
      <w:r w:rsidR="00044F89">
        <w:rPr>
          <w:rFonts w:asciiTheme="majorBidi" w:hAnsiTheme="majorBidi" w:cstheme="majorBidi"/>
          <w:sz w:val="24"/>
          <w:szCs w:val="24"/>
        </w:rPr>
        <w:t xml:space="preserve"> yang digunakan dalam jurnal ini adalah</w:t>
      </w:r>
      <w:r w:rsidRPr="00713B21">
        <w:rPr>
          <w:rFonts w:asciiTheme="majorBidi" w:hAnsiTheme="majorBidi" w:cstheme="majorBidi"/>
          <w:sz w:val="24"/>
          <w:szCs w:val="24"/>
        </w:rPr>
        <w:t xml:space="preserve"> </w:t>
      </w:r>
      <w:r w:rsidR="00044F89">
        <w:rPr>
          <w:rFonts w:asciiTheme="majorBidi" w:hAnsiTheme="majorBidi" w:cstheme="majorBidi"/>
          <w:sz w:val="24"/>
          <w:szCs w:val="24"/>
        </w:rPr>
        <w:t>m</w:t>
      </w:r>
      <w:r w:rsidR="006C34FA">
        <w:rPr>
          <w:rFonts w:asciiTheme="majorBidi" w:hAnsiTheme="majorBidi" w:cstheme="majorBidi"/>
          <w:sz w:val="24"/>
          <w:szCs w:val="24"/>
        </w:rPr>
        <w:t>engumpulkan</w:t>
      </w:r>
      <w:r w:rsidRPr="00713B21">
        <w:rPr>
          <w:rFonts w:asciiTheme="majorBidi" w:hAnsiTheme="majorBidi" w:cstheme="majorBidi"/>
          <w:sz w:val="24"/>
          <w:szCs w:val="24"/>
        </w:rPr>
        <w:t xml:space="preserve"> data </w:t>
      </w:r>
      <w:r w:rsidR="005C49CB">
        <w:rPr>
          <w:rFonts w:asciiTheme="majorBidi" w:hAnsiTheme="majorBidi" w:cstheme="majorBidi"/>
          <w:sz w:val="24"/>
          <w:szCs w:val="24"/>
        </w:rPr>
        <w:t>melalui</w:t>
      </w:r>
      <w:r w:rsidRPr="00713B21">
        <w:rPr>
          <w:rFonts w:asciiTheme="majorBidi" w:hAnsiTheme="majorBidi" w:cstheme="majorBidi"/>
          <w:sz w:val="24"/>
          <w:szCs w:val="24"/>
        </w:rPr>
        <w:t xml:space="preserve"> observasi </w:t>
      </w:r>
      <w:r w:rsidR="006C34FA">
        <w:rPr>
          <w:rFonts w:asciiTheme="majorBidi" w:hAnsiTheme="majorBidi" w:cstheme="majorBidi"/>
          <w:sz w:val="24"/>
          <w:szCs w:val="24"/>
        </w:rPr>
        <w:t>dan diperkuat dengan</w:t>
      </w:r>
      <w:r w:rsidRPr="00713B21">
        <w:rPr>
          <w:rFonts w:asciiTheme="majorBidi" w:hAnsiTheme="majorBidi" w:cstheme="majorBidi"/>
          <w:sz w:val="24"/>
          <w:szCs w:val="24"/>
        </w:rPr>
        <w:t xml:space="preserve"> </w:t>
      </w:r>
      <w:r w:rsidR="009157CA">
        <w:rPr>
          <w:rFonts w:asciiTheme="majorBidi" w:hAnsiTheme="majorBidi" w:cstheme="majorBidi"/>
          <w:sz w:val="24"/>
          <w:szCs w:val="24"/>
        </w:rPr>
        <w:t>teknik</w:t>
      </w:r>
      <w:r w:rsidRPr="00713B21">
        <w:rPr>
          <w:rFonts w:asciiTheme="majorBidi" w:hAnsiTheme="majorBidi" w:cstheme="majorBidi"/>
          <w:sz w:val="24"/>
          <w:szCs w:val="24"/>
        </w:rPr>
        <w:t xml:space="preserve"> </w:t>
      </w:r>
      <w:r w:rsidR="009157CA">
        <w:rPr>
          <w:rFonts w:asciiTheme="majorBidi" w:hAnsiTheme="majorBidi" w:cstheme="majorBidi"/>
          <w:sz w:val="24"/>
          <w:szCs w:val="24"/>
        </w:rPr>
        <w:t>ke</w:t>
      </w:r>
      <w:r w:rsidRPr="00713B21">
        <w:rPr>
          <w:rFonts w:asciiTheme="majorBidi" w:hAnsiTheme="majorBidi" w:cstheme="majorBidi"/>
          <w:sz w:val="24"/>
          <w:szCs w:val="24"/>
        </w:rPr>
        <w:t>pustaka</w:t>
      </w:r>
      <w:r w:rsidR="009157CA">
        <w:rPr>
          <w:rFonts w:asciiTheme="majorBidi" w:hAnsiTheme="majorBidi" w:cstheme="majorBidi"/>
          <w:sz w:val="24"/>
          <w:szCs w:val="24"/>
        </w:rPr>
        <w:t>n</w:t>
      </w:r>
      <w:r w:rsidRPr="00713B21">
        <w:rPr>
          <w:rFonts w:asciiTheme="majorBidi" w:hAnsiTheme="majorBidi" w:cstheme="majorBidi"/>
          <w:sz w:val="24"/>
          <w:szCs w:val="24"/>
        </w:rPr>
        <w:t>. Proses yang</w:t>
      </w:r>
      <w:r w:rsidR="0016067C">
        <w:rPr>
          <w:rFonts w:asciiTheme="majorBidi" w:hAnsiTheme="majorBidi" w:cstheme="majorBidi"/>
          <w:sz w:val="24"/>
          <w:szCs w:val="24"/>
        </w:rPr>
        <w:t xml:space="preserve"> pertama</w:t>
      </w:r>
      <w:r w:rsidRPr="00713B21">
        <w:rPr>
          <w:rFonts w:asciiTheme="majorBidi" w:hAnsiTheme="majorBidi" w:cstheme="majorBidi"/>
          <w:sz w:val="24"/>
          <w:szCs w:val="24"/>
        </w:rPr>
        <w:t xml:space="preserve"> dilakukan peneliti dalam </w:t>
      </w:r>
      <w:r w:rsidR="0016067C">
        <w:rPr>
          <w:rFonts w:asciiTheme="majorBidi" w:hAnsiTheme="majorBidi" w:cstheme="majorBidi"/>
          <w:sz w:val="24"/>
          <w:szCs w:val="24"/>
        </w:rPr>
        <w:t xml:space="preserve">perancangam ini adalah membangun </w:t>
      </w:r>
      <w:r w:rsidR="002666C4">
        <w:rPr>
          <w:rFonts w:asciiTheme="majorBidi" w:hAnsiTheme="majorBidi" w:cstheme="majorBidi"/>
          <w:sz w:val="24"/>
          <w:szCs w:val="24"/>
        </w:rPr>
        <w:t>cerita</w:t>
      </w:r>
      <w:r w:rsidRPr="00713B21">
        <w:rPr>
          <w:rFonts w:asciiTheme="majorBidi" w:hAnsiTheme="majorBidi" w:cstheme="majorBidi"/>
          <w:sz w:val="24"/>
          <w:szCs w:val="24"/>
        </w:rPr>
        <w:t xml:space="preserve">, </w:t>
      </w:r>
      <w:r w:rsidR="0016067C">
        <w:rPr>
          <w:rFonts w:asciiTheme="majorBidi" w:hAnsiTheme="majorBidi" w:cstheme="majorBidi"/>
          <w:sz w:val="24"/>
          <w:szCs w:val="24"/>
        </w:rPr>
        <w:t xml:space="preserve">mengembangkan </w:t>
      </w:r>
      <w:r w:rsidRPr="00713B21">
        <w:rPr>
          <w:rFonts w:asciiTheme="majorBidi" w:hAnsiTheme="majorBidi" w:cstheme="majorBidi"/>
          <w:i/>
          <w:sz w:val="24"/>
          <w:szCs w:val="24"/>
        </w:rPr>
        <w:t>storyboard</w:t>
      </w:r>
      <w:r w:rsidRPr="00713B21">
        <w:rPr>
          <w:rFonts w:asciiTheme="majorBidi" w:hAnsiTheme="majorBidi" w:cstheme="majorBidi"/>
          <w:sz w:val="24"/>
          <w:szCs w:val="24"/>
        </w:rPr>
        <w:t>, dan kemudian me</w:t>
      </w:r>
      <w:r w:rsidR="002666C4">
        <w:rPr>
          <w:rFonts w:asciiTheme="majorBidi" w:hAnsiTheme="majorBidi" w:cstheme="majorBidi"/>
          <w:sz w:val="24"/>
          <w:szCs w:val="24"/>
        </w:rPr>
        <w:t xml:space="preserve">nghasilkan </w:t>
      </w:r>
      <w:r w:rsidRPr="00713B21">
        <w:rPr>
          <w:rFonts w:asciiTheme="majorBidi" w:hAnsiTheme="majorBidi" w:cstheme="majorBidi"/>
          <w:sz w:val="24"/>
          <w:szCs w:val="24"/>
        </w:rPr>
        <w:t xml:space="preserve">sebuah </w:t>
      </w:r>
      <w:r w:rsidRPr="00713B21">
        <w:rPr>
          <w:rFonts w:asciiTheme="majorBidi" w:hAnsiTheme="majorBidi" w:cstheme="majorBidi"/>
          <w:i/>
          <w:sz w:val="24"/>
          <w:szCs w:val="24"/>
        </w:rPr>
        <w:t>motion graphic</w:t>
      </w:r>
      <w:r w:rsidRPr="00713B21">
        <w:rPr>
          <w:rFonts w:asciiTheme="majorBidi" w:hAnsiTheme="majorBidi" w:cstheme="majorBidi"/>
          <w:sz w:val="24"/>
          <w:szCs w:val="24"/>
        </w:rPr>
        <w:t xml:space="preserve"> </w:t>
      </w:r>
      <w:r w:rsidR="002B16BF">
        <w:rPr>
          <w:rFonts w:asciiTheme="majorBidi" w:hAnsiTheme="majorBidi" w:cstheme="majorBidi"/>
          <w:sz w:val="24"/>
          <w:szCs w:val="24"/>
        </w:rPr>
        <w:t xml:space="preserve">yang </w:t>
      </w:r>
      <w:r w:rsidR="00542EF5">
        <w:rPr>
          <w:rFonts w:asciiTheme="majorBidi" w:hAnsiTheme="majorBidi" w:cstheme="majorBidi"/>
          <w:sz w:val="24"/>
          <w:szCs w:val="24"/>
        </w:rPr>
        <w:t>bagus</w:t>
      </w:r>
      <w:r w:rsidRPr="00713B21">
        <w:rPr>
          <w:rFonts w:asciiTheme="majorBidi" w:hAnsiTheme="majorBidi" w:cstheme="majorBidi"/>
          <w:sz w:val="24"/>
          <w:szCs w:val="24"/>
        </w:rPr>
        <w:t xml:space="preserve"> </w:t>
      </w:r>
      <w:r w:rsidR="0016067C">
        <w:rPr>
          <w:rFonts w:asciiTheme="majorBidi" w:hAnsiTheme="majorBidi" w:cstheme="majorBidi"/>
          <w:sz w:val="24"/>
          <w:szCs w:val="24"/>
        </w:rPr>
        <w:t>dan layak</w:t>
      </w:r>
      <w:r w:rsidRPr="00713B21">
        <w:rPr>
          <w:rFonts w:asciiTheme="majorBidi" w:hAnsiTheme="majorBidi" w:cstheme="majorBidi"/>
          <w:sz w:val="24"/>
          <w:szCs w:val="24"/>
        </w:rPr>
        <w:t xml:space="preserve"> dipublikasikan</w:t>
      </w:r>
      <w:r w:rsidR="00BA1A8F">
        <w:rPr>
          <w:rFonts w:asciiTheme="majorBidi" w:hAnsiTheme="majorBidi" w:cstheme="majorBidi"/>
          <w:sz w:val="24"/>
          <w:szCs w:val="24"/>
        </w:rPr>
        <w:t xml:space="preserve"> </w:t>
      </w:r>
      <w:r w:rsidR="00774A2E">
        <w:rPr>
          <w:rFonts w:asciiTheme="majorBidi" w:hAnsiTheme="majorBidi" w:cstheme="majorBidi"/>
          <w:sz w:val="24"/>
          <w:szCs w:val="24"/>
        </w:rPr>
        <w:t>(Pratama &amp; Carolilina, 2020)</w:t>
      </w:r>
      <w:r w:rsidRPr="00713B21">
        <w:rPr>
          <w:rFonts w:asciiTheme="majorBidi" w:hAnsiTheme="majorBidi" w:cstheme="majorBidi"/>
          <w:sz w:val="24"/>
          <w:szCs w:val="24"/>
        </w:rPr>
        <w:t>.</w:t>
      </w:r>
    </w:p>
    <w:p w14:paraId="4C1D3B29" w14:textId="767D17D5" w:rsidR="003E63B4" w:rsidRDefault="00EF693A" w:rsidP="00017C57">
      <w:pPr>
        <w:pStyle w:val="ListParagraph"/>
        <w:spacing w:line="480" w:lineRule="auto"/>
        <w:ind w:left="851" w:firstLine="589"/>
        <w:jc w:val="both"/>
        <w:rPr>
          <w:rFonts w:asciiTheme="majorBidi" w:hAnsiTheme="majorBidi" w:cstheme="majorBidi"/>
          <w:i/>
          <w:iCs/>
          <w:sz w:val="24"/>
          <w:szCs w:val="24"/>
        </w:rPr>
      </w:pPr>
      <w:proofErr w:type="gramStart"/>
      <w:r>
        <w:rPr>
          <w:rFonts w:asciiTheme="majorBidi" w:hAnsiTheme="majorBidi" w:cstheme="majorBidi"/>
          <w:sz w:val="24"/>
          <w:szCs w:val="24"/>
        </w:rPr>
        <w:t>Persamaan jurnal tersebut dengan pe</w:t>
      </w:r>
      <w:r w:rsidR="00A61D82">
        <w:rPr>
          <w:rFonts w:asciiTheme="majorBidi" w:hAnsiTheme="majorBidi" w:cstheme="majorBidi"/>
          <w:sz w:val="24"/>
          <w:szCs w:val="24"/>
        </w:rPr>
        <w:t>rancangan</w:t>
      </w:r>
      <w:r>
        <w:rPr>
          <w:rFonts w:asciiTheme="majorBidi" w:hAnsiTheme="majorBidi" w:cstheme="majorBidi"/>
          <w:sz w:val="24"/>
          <w:szCs w:val="24"/>
        </w:rPr>
        <w:t xml:space="preserve"> yang dilakukan penulis berkaitan dengan media yang digunakan, keduanya menggunakan media </w:t>
      </w:r>
      <w:r w:rsidRPr="00B50A00">
        <w:rPr>
          <w:rFonts w:asciiTheme="majorBidi" w:hAnsiTheme="majorBidi" w:cstheme="majorBidi"/>
          <w:i/>
          <w:iCs/>
          <w:sz w:val="24"/>
          <w:szCs w:val="24"/>
        </w:rPr>
        <w:t>motion graphic</w:t>
      </w:r>
      <w:r>
        <w:rPr>
          <w:rFonts w:asciiTheme="majorBidi" w:hAnsiTheme="majorBidi" w:cstheme="majorBidi"/>
          <w:sz w:val="24"/>
          <w:szCs w:val="24"/>
        </w:rPr>
        <w:t>.</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Adapun perbedaan antara jurnal tersebut dengan pe</w:t>
      </w:r>
      <w:r w:rsidR="00A61D82">
        <w:rPr>
          <w:rFonts w:asciiTheme="majorBidi" w:hAnsiTheme="majorBidi" w:cstheme="majorBidi"/>
          <w:sz w:val="24"/>
          <w:szCs w:val="24"/>
        </w:rPr>
        <w:t>rancangan</w:t>
      </w:r>
      <w:r>
        <w:rPr>
          <w:rFonts w:asciiTheme="majorBidi" w:hAnsiTheme="majorBidi" w:cstheme="majorBidi"/>
          <w:sz w:val="24"/>
          <w:szCs w:val="24"/>
        </w:rPr>
        <w:t xml:space="preserve"> yang dilakukan penulis adalah mengenai tema yang diangkat, jurnal tersebut mengangkat tema dampak plastik di laut </w:t>
      </w:r>
      <w:r>
        <w:rPr>
          <w:rFonts w:asciiTheme="majorBidi" w:hAnsiTheme="majorBidi" w:cstheme="majorBidi"/>
          <w:sz w:val="24"/>
          <w:szCs w:val="24"/>
        </w:rPr>
        <w:lastRenderedPageBreak/>
        <w:t>sedangkan p</w:t>
      </w:r>
      <w:r w:rsidR="00A61D82">
        <w:rPr>
          <w:rFonts w:asciiTheme="majorBidi" w:hAnsiTheme="majorBidi" w:cstheme="majorBidi"/>
          <w:sz w:val="24"/>
          <w:szCs w:val="24"/>
        </w:rPr>
        <w:t>erancangan</w:t>
      </w:r>
      <w:r>
        <w:rPr>
          <w:rFonts w:asciiTheme="majorBidi" w:hAnsiTheme="majorBidi" w:cstheme="majorBidi"/>
          <w:sz w:val="24"/>
          <w:szCs w:val="24"/>
        </w:rPr>
        <w:t xml:space="preserve"> yang dilakukan penulis mengangkat tema </w:t>
      </w:r>
      <w:r w:rsidR="00B43384">
        <w:rPr>
          <w:rFonts w:asciiTheme="majorBidi" w:hAnsiTheme="majorBidi" w:cstheme="majorBidi"/>
          <w:sz w:val="24"/>
          <w:szCs w:val="24"/>
        </w:rPr>
        <w:t>kekerasan</w:t>
      </w:r>
      <w:r w:rsidR="00D554C3">
        <w:rPr>
          <w:rFonts w:asciiTheme="majorBidi" w:hAnsiTheme="majorBidi" w:cstheme="majorBidi"/>
          <w:sz w:val="24"/>
          <w:szCs w:val="24"/>
        </w:rPr>
        <w:t xml:space="preserve"> berbasis</w:t>
      </w:r>
      <w:r w:rsidR="00B43384">
        <w:rPr>
          <w:rFonts w:asciiTheme="majorBidi" w:hAnsiTheme="majorBidi" w:cstheme="majorBidi"/>
          <w:sz w:val="24"/>
          <w:szCs w:val="24"/>
        </w:rPr>
        <w:t xml:space="preserve"> gender </w:t>
      </w:r>
      <w:r w:rsidR="00D554C3" w:rsidRPr="00D554C3">
        <w:rPr>
          <w:rFonts w:asciiTheme="majorBidi" w:hAnsiTheme="majorBidi" w:cstheme="majorBidi"/>
          <w:i/>
          <w:sz w:val="24"/>
          <w:szCs w:val="24"/>
        </w:rPr>
        <w:t>online</w:t>
      </w:r>
      <w:r w:rsidR="00444FB1">
        <w:rPr>
          <w:rFonts w:asciiTheme="majorBidi" w:hAnsiTheme="majorBidi" w:cstheme="majorBidi"/>
          <w:sz w:val="24"/>
          <w:szCs w:val="24"/>
        </w:rPr>
        <w:t xml:space="preserve"> yang di khususkan pada kasus </w:t>
      </w:r>
      <w:r w:rsidR="00444FB1" w:rsidRPr="00444FB1">
        <w:rPr>
          <w:rFonts w:asciiTheme="majorBidi" w:hAnsiTheme="majorBidi" w:cstheme="majorBidi"/>
          <w:i/>
          <w:sz w:val="24"/>
          <w:szCs w:val="24"/>
        </w:rPr>
        <w:t>revenge porn</w:t>
      </w:r>
      <w:r>
        <w:rPr>
          <w:rFonts w:asciiTheme="majorBidi" w:hAnsiTheme="majorBidi" w:cstheme="majorBidi"/>
          <w:i/>
          <w:iCs/>
          <w:sz w:val="24"/>
          <w:szCs w:val="24"/>
        </w:rPr>
        <w:t>.</w:t>
      </w:r>
      <w:proofErr w:type="gramEnd"/>
    </w:p>
    <w:p w14:paraId="38CBBA8A" w14:textId="3F19FB7B" w:rsidR="00964C05" w:rsidRDefault="003A1A7C" w:rsidP="00017C57">
      <w:pPr>
        <w:pStyle w:val="ListParagraph"/>
        <w:spacing w:line="480" w:lineRule="auto"/>
        <w:ind w:left="851" w:firstLine="589"/>
        <w:jc w:val="both"/>
        <w:rPr>
          <w:rFonts w:asciiTheme="majorBidi" w:hAnsiTheme="majorBidi" w:cstheme="majorBidi"/>
          <w:i/>
          <w:iCs/>
          <w:sz w:val="24"/>
          <w:szCs w:val="24"/>
        </w:rPr>
      </w:pPr>
      <w:r>
        <w:rPr>
          <w:noProof/>
        </w:rPr>
        <w:pict w14:anchorId="0169A9AE">
          <v:shape id="_x0000_s1029" type="#_x0000_t75" style="position:absolute;left:0;text-align:left;margin-left:98.65pt;margin-top:6.2pt;width:230.25pt;height:230.25pt;z-index:-251735040;mso-position-horizontal-relative:text;mso-position-vertical-relative:text;mso-width-relative:page;mso-height-relative:page">
            <v:imagedata r:id="rId12" o:title="sampah plastik"/>
          </v:shape>
        </w:pict>
      </w:r>
    </w:p>
    <w:p w14:paraId="665B437E" w14:textId="2745E2C9" w:rsidR="00CA6A84" w:rsidRPr="009B51E7" w:rsidRDefault="00CA6A84" w:rsidP="009B51E7">
      <w:pPr>
        <w:spacing w:line="360" w:lineRule="auto"/>
        <w:jc w:val="both"/>
        <w:rPr>
          <w:rFonts w:asciiTheme="majorBidi" w:hAnsiTheme="majorBidi" w:cstheme="majorBidi"/>
          <w:i/>
          <w:iCs/>
          <w:sz w:val="24"/>
          <w:szCs w:val="24"/>
        </w:rPr>
      </w:pPr>
    </w:p>
    <w:p w14:paraId="6B7FAB1A" w14:textId="5B958DB6" w:rsidR="00CA6A84" w:rsidRDefault="00CA6A84" w:rsidP="009A53C7">
      <w:pPr>
        <w:pStyle w:val="ListParagraph"/>
        <w:spacing w:line="360" w:lineRule="auto"/>
        <w:ind w:left="851" w:firstLine="589"/>
        <w:jc w:val="both"/>
        <w:rPr>
          <w:rFonts w:asciiTheme="majorBidi" w:hAnsiTheme="majorBidi" w:cstheme="majorBidi"/>
          <w:i/>
          <w:iCs/>
          <w:sz w:val="24"/>
          <w:szCs w:val="24"/>
        </w:rPr>
      </w:pPr>
    </w:p>
    <w:p w14:paraId="5D27DFA8" w14:textId="0C7B7182" w:rsidR="00CA6A84" w:rsidRDefault="00CA6A84" w:rsidP="009A53C7">
      <w:pPr>
        <w:pStyle w:val="ListParagraph"/>
        <w:spacing w:line="360" w:lineRule="auto"/>
        <w:ind w:left="851" w:firstLine="589"/>
        <w:jc w:val="both"/>
        <w:rPr>
          <w:rFonts w:asciiTheme="majorBidi" w:hAnsiTheme="majorBidi" w:cstheme="majorBidi"/>
          <w:i/>
          <w:iCs/>
          <w:sz w:val="24"/>
          <w:szCs w:val="24"/>
        </w:rPr>
      </w:pPr>
    </w:p>
    <w:p w14:paraId="4D69E640" w14:textId="17B7E62A" w:rsidR="00CA6A84" w:rsidRDefault="00CA6A84" w:rsidP="009A53C7">
      <w:pPr>
        <w:pStyle w:val="ListParagraph"/>
        <w:spacing w:line="360" w:lineRule="auto"/>
        <w:ind w:left="851" w:firstLine="589"/>
        <w:jc w:val="both"/>
        <w:rPr>
          <w:rFonts w:asciiTheme="majorBidi" w:hAnsiTheme="majorBidi" w:cstheme="majorBidi"/>
          <w:i/>
          <w:iCs/>
          <w:sz w:val="24"/>
          <w:szCs w:val="24"/>
        </w:rPr>
      </w:pPr>
    </w:p>
    <w:p w14:paraId="003DD953" w14:textId="1564DC8E" w:rsidR="00CA6A84" w:rsidRDefault="00CA6A84" w:rsidP="009A53C7">
      <w:pPr>
        <w:pStyle w:val="ListParagraph"/>
        <w:spacing w:line="360" w:lineRule="auto"/>
        <w:ind w:left="851" w:firstLine="589"/>
        <w:jc w:val="both"/>
        <w:rPr>
          <w:rFonts w:asciiTheme="majorBidi" w:hAnsiTheme="majorBidi" w:cstheme="majorBidi"/>
          <w:i/>
          <w:iCs/>
          <w:sz w:val="24"/>
          <w:szCs w:val="24"/>
        </w:rPr>
      </w:pPr>
    </w:p>
    <w:p w14:paraId="40521797" w14:textId="1D93EC3D" w:rsidR="00CA6A84" w:rsidRDefault="00CA6A84" w:rsidP="009A53C7">
      <w:pPr>
        <w:pStyle w:val="ListParagraph"/>
        <w:spacing w:line="360" w:lineRule="auto"/>
        <w:ind w:left="851" w:firstLine="589"/>
        <w:jc w:val="both"/>
        <w:rPr>
          <w:rFonts w:asciiTheme="majorBidi" w:hAnsiTheme="majorBidi" w:cstheme="majorBidi"/>
          <w:i/>
          <w:iCs/>
          <w:sz w:val="24"/>
          <w:szCs w:val="24"/>
        </w:rPr>
      </w:pPr>
    </w:p>
    <w:p w14:paraId="2B6E9AF0" w14:textId="0A4B10DB" w:rsidR="00CA6A84" w:rsidRDefault="00CA6A84" w:rsidP="009A53C7">
      <w:pPr>
        <w:pStyle w:val="ListParagraph"/>
        <w:spacing w:line="360" w:lineRule="auto"/>
        <w:ind w:left="851" w:firstLine="589"/>
        <w:jc w:val="both"/>
        <w:rPr>
          <w:rFonts w:asciiTheme="majorBidi" w:hAnsiTheme="majorBidi" w:cstheme="majorBidi"/>
          <w:i/>
          <w:iCs/>
          <w:sz w:val="24"/>
          <w:szCs w:val="24"/>
        </w:rPr>
      </w:pPr>
    </w:p>
    <w:p w14:paraId="51E38791" w14:textId="156109A8" w:rsidR="00CA6A84" w:rsidRDefault="00CA6A84" w:rsidP="009A53C7">
      <w:pPr>
        <w:pStyle w:val="ListParagraph"/>
        <w:spacing w:line="360" w:lineRule="auto"/>
        <w:ind w:left="851" w:firstLine="589"/>
        <w:jc w:val="both"/>
        <w:rPr>
          <w:rFonts w:asciiTheme="majorBidi" w:hAnsiTheme="majorBidi" w:cstheme="majorBidi"/>
          <w:i/>
          <w:iCs/>
          <w:sz w:val="24"/>
          <w:szCs w:val="24"/>
        </w:rPr>
      </w:pPr>
    </w:p>
    <w:p w14:paraId="1FF33B36" w14:textId="10EAB006" w:rsidR="00CA6A84" w:rsidRDefault="00CA6A84" w:rsidP="009A53C7">
      <w:pPr>
        <w:pStyle w:val="ListParagraph"/>
        <w:spacing w:line="360" w:lineRule="auto"/>
        <w:ind w:left="851" w:firstLine="589"/>
        <w:jc w:val="both"/>
        <w:rPr>
          <w:rFonts w:asciiTheme="majorBidi" w:hAnsiTheme="majorBidi" w:cstheme="majorBidi"/>
          <w:i/>
          <w:iCs/>
          <w:sz w:val="24"/>
          <w:szCs w:val="24"/>
        </w:rPr>
      </w:pPr>
    </w:p>
    <w:p w14:paraId="210FE758" w14:textId="3902299A" w:rsidR="00941198" w:rsidRPr="004E7593" w:rsidRDefault="00941198" w:rsidP="004E7593">
      <w:pPr>
        <w:spacing w:after="0" w:line="360" w:lineRule="auto"/>
        <w:jc w:val="both"/>
        <w:rPr>
          <w:rFonts w:asciiTheme="majorBidi" w:hAnsiTheme="majorBidi" w:cstheme="majorBidi"/>
          <w:i/>
          <w:iCs/>
          <w:sz w:val="24"/>
          <w:szCs w:val="24"/>
        </w:rPr>
      </w:pPr>
    </w:p>
    <w:p w14:paraId="44C33453" w14:textId="29962986" w:rsidR="00941198" w:rsidRDefault="00326B20" w:rsidP="009A53C7">
      <w:pPr>
        <w:pStyle w:val="ListParagraph"/>
        <w:spacing w:line="360" w:lineRule="auto"/>
        <w:ind w:left="851" w:firstLine="589"/>
        <w:jc w:val="both"/>
        <w:rPr>
          <w:rFonts w:asciiTheme="majorBidi" w:hAnsiTheme="majorBidi" w:cstheme="majorBidi"/>
          <w:i/>
          <w:iCs/>
          <w:sz w:val="24"/>
          <w:szCs w:val="24"/>
        </w:rPr>
      </w:pPr>
      <w:r>
        <w:rPr>
          <w:noProof/>
          <w:lang w:val="id-ID" w:eastAsia="id-ID"/>
        </w:rPr>
        <mc:AlternateContent>
          <mc:Choice Requires="wps">
            <w:drawing>
              <wp:anchor distT="0" distB="0" distL="114300" distR="114300" simplePos="0" relativeHeight="251634688" behindDoc="0" locked="0" layoutInCell="1" allowOverlap="1" wp14:anchorId="6DDED158" wp14:editId="474455CD">
                <wp:simplePos x="0" y="0"/>
                <wp:positionH relativeFrom="column">
                  <wp:posOffset>1157490</wp:posOffset>
                </wp:positionH>
                <wp:positionV relativeFrom="page">
                  <wp:posOffset>4647911</wp:posOffset>
                </wp:positionV>
                <wp:extent cx="3193472" cy="292100"/>
                <wp:effectExtent l="0" t="0" r="6985" b="6350"/>
                <wp:wrapNone/>
                <wp:docPr id="71" name="Text Box 71"/>
                <wp:cNvGraphicFramePr/>
                <a:graphic xmlns:a="http://schemas.openxmlformats.org/drawingml/2006/main">
                  <a:graphicData uri="http://schemas.microsoft.com/office/word/2010/wordprocessingShape">
                    <wps:wsp>
                      <wps:cNvSpPr txBox="1"/>
                      <wps:spPr>
                        <a:xfrm>
                          <a:off x="0" y="0"/>
                          <a:ext cx="3193472" cy="292100"/>
                        </a:xfrm>
                        <a:prstGeom prst="rect">
                          <a:avLst/>
                        </a:prstGeom>
                        <a:solidFill>
                          <a:prstClr val="white"/>
                        </a:solidFill>
                        <a:ln>
                          <a:noFill/>
                        </a:ln>
                      </wps:spPr>
                      <wps:txbx>
                        <w:txbxContent>
                          <w:p w14:paraId="6BF03061" w14:textId="7F2CA9B9" w:rsidR="004F6288" w:rsidRPr="00616D54" w:rsidRDefault="004F6288" w:rsidP="00745C28">
                            <w:pPr>
                              <w:pStyle w:val="CaptionGambar"/>
                              <w:spacing w:line="240" w:lineRule="auto"/>
                              <w:rPr>
                                <w:rFonts w:eastAsiaTheme="minorHAnsi"/>
                                <w:noProof/>
                              </w:rPr>
                            </w:pPr>
                            <w:bookmarkStart w:id="7" w:name="_Toc108850192"/>
                            <w:proofErr w:type="gramStart"/>
                            <w:r>
                              <w:rPr>
                                <w:b/>
                              </w:rPr>
                              <w:t>Gambar 2.</w:t>
                            </w:r>
                            <w:proofErr w:type="gramEnd"/>
                            <w:r w:rsidRPr="00745C28">
                              <w:rPr>
                                <w:b/>
                              </w:rPr>
                              <w:fldChar w:fldCharType="begin"/>
                            </w:r>
                            <w:r w:rsidRPr="00745C28">
                              <w:rPr>
                                <w:b/>
                              </w:rPr>
                              <w:instrText xml:space="preserve"> SEQ Gambar_2. \* ARABIC </w:instrText>
                            </w:r>
                            <w:r w:rsidRPr="00745C28">
                              <w:rPr>
                                <w:b/>
                              </w:rPr>
                              <w:fldChar w:fldCharType="separate"/>
                            </w:r>
                            <w:r w:rsidR="003D35A0">
                              <w:rPr>
                                <w:b/>
                                <w:noProof/>
                              </w:rPr>
                              <w:t>4</w:t>
                            </w:r>
                            <w:r w:rsidRPr="00745C28">
                              <w:rPr>
                                <w:b/>
                              </w:rPr>
                              <w:fldChar w:fldCharType="end"/>
                            </w:r>
                            <w:r>
                              <w:t xml:space="preserve"> </w:t>
                            </w:r>
                            <w:r w:rsidRPr="00B734BA">
                              <w:rPr>
                                <w:i/>
                              </w:rPr>
                              <w:t>Preview</w:t>
                            </w:r>
                            <w:r>
                              <w:t xml:space="preserve"> Perancangan Jurnal Keempat</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DDED158" id="Text Box 71" o:spid="_x0000_s1030" type="#_x0000_t202" style="position:absolute;left:0;text-align:left;margin-left:91.15pt;margin-top:366pt;width:251.45pt;height:23pt;z-index:251634688;visibility:visible;mso-wrap-style:square;mso-width-percent:0;mso-wrap-distance-left:9pt;mso-wrap-distance-top:0;mso-wrap-distance-right:9pt;mso-wrap-distance-bottom:0;mso-position-horizontal:absolute;mso-position-horizontal-relative:text;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" stroked="f">
                <v:textbox style="mso-fit-shape-to-text:t" inset="0,0,0,0">
                  <w:txbxContent>
                    <w:p w14:paraId="6BF03061" w14:textId="7F2CA9B9" w:rsidR="004F6288" w:rsidRPr="00616D54" w:rsidRDefault="004F6288" w:rsidP="00745C28">
                      <w:pPr>
                        <w:pStyle w:val="CaptionGambar"/>
                        <w:spacing w:line="240" w:lineRule="auto"/>
                        <w:rPr>
                          <w:rFonts w:eastAsiaTheme="minorHAnsi"/>
                          <w:noProof/>
                        </w:rPr>
                      </w:pPr>
                      <w:bookmarkStart w:id="48" w:name="_Toc108850192"/>
                      <w:r>
                        <w:rPr>
                          <w:b/>
                        </w:rPr>
                        <w:t>Gambar 2.</w:t>
                      </w:r>
                      <w:r w:rsidRPr="00745C28">
                        <w:rPr>
                          <w:b/>
                        </w:rPr>
                        <w:fldChar w:fldCharType="begin"/>
                      </w:r>
                      <w:r w:rsidRPr="00745C28">
                        <w:rPr>
                          <w:b/>
                        </w:rPr>
                        <w:instrText xml:space="preserve"> SEQ Gambar_2. \* ARABIC </w:instrText>
                      </w:r>
                      <w:r w:rsidRPr="00745C28">
                        <w:rPr>
                          <w:b/>
                        </w:rPr>
                        <w:fldChar w:fldCharType="separate"/>
                      </w:r>
                      <w:r w:rsidR="003D35A0">
                        <w:rPr>
                          <w:b/>
                          <w:noProof/>
                        </w:rPr>
                        <w:t>4</w:t>
                      </w:r>
                      <w:r w:rsidRPr="00745C28">
                        <w:rPr>
                          <w:b/>
                        </w:rPr>
                        <w:fldChar w:fldCharType="end"/>
                      </w:r>
                      <w:r>
                        <w:t xml:space="preserve"> </w:t>
                      </w:r>
                      <w:r w:rsidRPr="00B734BA">
                        <w:rPr>
                          <w:i/>
                        </w:rPr>
                        <w:t>Preview</w:t>
                      </w:r>
                      <w:r>
                        <w:t xml:space="preserve"> Perancangan Jurnal Keempat</w:t>
                      </w:r>
                      <w:bookmarkEnd w:id="48"/>
                    </w:p>
                  </w:txbxContent>
                </v:textbox>
                <w10:wrap anchory="page"/>
              </v:shape>
            </w:pict>
          </mc:Fallback>
        </mc:AlternateContent>
      </w:r>
    </w:p>
    <w:p w14:paraId="30807981" w14:textId="13658E97" w:rsidR="00B734BA" w:rsidRDefault="00B734BA" w:rsidP="00B734BA">
      <w:pPr>
        <w:spacing w:line="240" w:lineRule="auto"/>
        <w:ind w:firstLine="709"/>
        <w:jc w:val="center"/>
        <w:rPr>
          <w:rFonts w:ascii="Times New Roman" w:hAnsi="Times New Roman" w:cs="Times New Roman"/>
          <w:sz w:val="20"/>
          <w:szCs w:val="20"/>
        </w:rPr>
      </w:pPr>
      <w:r w:rsidRPr="007C3C8A">
        <w:rPr>
          <w:rFonts w:ascii="Times New Roman" w:hAnsi="Times New Roman" w:cs="Times New Roman"/>
          <w:sz w:val="20"/>
          <w:szCs w:val="20"/>
        </w:rPr>
        <w:t>(</w:t>
      </w:r>
      <w:r>
        <w:rPr>
          <w:rFonts w:ascii="Times New Roman" w:hAnsi="Times New Roman" w:cs="Times New Roman"/>
          <w:sz w:val="20"/>
          <w:szCs w:val="20"/>
        </w:rPr>
        <w:t xml:space="preserve">Sumber: Jurnal Perancangan </w:t>
      </w:r>
      <w:r w:rsidRPr="00A80915">
        <w:rPr>
          <w:rFonts w:ascii="Times New Roman" w:hAnsi="Times New Roman" w:cs="Times New Roman"/>
          <w:i/>
          <w:sz w:val="20"/>
          <w:szCs w:val="20"/>
        </w:rPr>
        <w:t xml:space="preserve">Motion Graphic </w:t>
      </w:r>
      <w:r w:rsidRPr="00B734BA">
        <w:rPr>
          <w:rFonts w:ascii="Times New Roman" w:hAnsi="Times New Roman" w:cs="Times New Roman"/>
          <w:sz w:val="20"/>
          <w:szCs w:val="20"/>
        </w:rPr>
        <w:t>Dampak Plastik di Laut</w:t>
      </w:r>
      <w:r>
        <w:rPr>
          <w:rFonts w:ascii="Times New Roman" w:hAnsi="Times New Roman" w:cs="Times New Roman"/>
          <w:i/>
          <w:sz w:val="20"/>
          <w:szCs w:val="20"/>
        </w:rPr>
        <w:t xml:space="preserve">, </w:t>
      </w:r>
      <w:r w:rsidRPr="007C3C8A">
        <w:rPr>
          <w:rFonts w:ascii="Times New Roman" w:hAnsi="Times New Roman" w:cs="Times New Roman"/>
          <w:sz w:val="20"/>
          <w:szCs w:val="20"/>
        </w:rPr>
        <w:t>20</w:t>
      </w:r>
      <w:r>
        <w:rPr>
          <w:rFonts w:ascii="Times New Roman" w:hAnsi="Times New Roman" w:cs="Times New Roman"/>
          <w:sz w:val="20"/>
          <w:szCs w:val="20"/>
        </w:rPr>
        <w:t>20</w:t>
      </w:r>
      <w:r w:rsidRPr="007C3C8A">
        <w:rPr>
          <w:rFonts w:ascii="Times New Roman" w:hAnsi="Times New Roman" w:cs="Times New Roman"/>
          <w:sz w:val="20"/>
          <w:szCs w:val="20"/>
        </w:rPr>
        <w:t>)</w:t>
      </w:r>
    </w:p>
    <w:p w14:paraId="70D6FCFF" w14:textId="1198AF9F" w:rsidR="00515DE3" w:rsidRPr="00343B42" w:rsidRDefault="00515DE3" w:rsidP="00343B42">
      <w:pPr>
        <w:spacing w:after="0" w:line="360" w:lineRule="auto"/>
        <w:jc w:val="both"/>
        <w:rPr>
          <w:rFonts w:asciiTheme="majorBidi" w:hAnsiTheme="majorBidi" w:cstheme="majorBidi"/>
          <w:i/>
          <w:iCs/>
          <w:sz w:val="24"/>
          <w:szCs w:val="24"/>
        </w:rPr>
      </w:pPr>
    </w:p>
    <w:p w14:paraId="3E54E66B" w14:textId="00D17E89" w:rsidR="00995A09" w:rsidRPr="00941198" w:rsidRDefault="00995A09" w:rsidP="00ED3EB6">
      <w:pPr>
        <w:pStyle w:val="ListParagraph"/>
        <w:spacing w:line="240" w:lineRule="auto"/>
        <w:ind w:left="851" w:firstLine="589"/>
        <w:jc w:val="both"/>
        <w:rPr>
          <w:rFonts w:asciiTheme="majorBidi" w:hAnsiTheme="majorBidi" w:cstheme="majorBidi"/>
          <w:i/>
          <w:iCs/>
          <w:sz w:val="24"/>
          <w:szCs w:val="24"/>
        </w:rPr>
      </w:pPr>
    </w:p>
    <w:p w14:paraId="1510C00E" w14:textId="6B5BA09A" w:rsidR="00EF693A" w:rsidRPr="00527302" w:rsidRDefault="00EF693A" w:rsidP="001F68EA">
      <w:pPr>
        <w:pStyle w:val="ListParagraph"/>
        <w:numPr>
          <w:ilvl w:val="0"/>
          <w:numId w:val="23"/>
        </w:numPr>
        <w:spacing w:line="480" w:lineRule="auto"/>
        <w:ind w:left="851"/>
        <w:jc w:val="both"/>
        <w:rPr>
          <w:rFonts w:asciiTheme="majorBidi" w:hAnsiTheme="majorBidi" w:cstheme="majorBidi"/>
          <w:bCs/>
          <w:sz w:val="24"/>
          <w:szCs w:val="24"/>
        </w:rPr>
      </w:pPr>
      <w:r w:rsidRPr="00527302">
        <w:rPr>
          <w:rFonts w:asciiTheme="majorBidi" w:hAnsiTheme="majorBidi" w:cstheme="majorBidi"/>
          <w:sz w:val="24"/>
          <w:szCs w:val="24"/>
        </w:rPr>
        <w:t>Jurnal yang ke</w:t>
      </w:r>
      <w:r w:rsidR="005D78BD">
        <w:rPr>
          <w:rFonts w:asciiTheme="majorBidi" w:hAnsiTheme="majorBidi" w:cstheme="majorBidi"/>
          <w:sz w:val="24"/>
          <w:szCs w:val="24"/>
        </w:rPr>
        <w:t>lima</w:t>
      </w:r>
      <w:r w:rsidRPr="00527302">
        <w:rPr>
          <w:rFonts w:asciiTheme="majorBidi" w:hAnsiTheme="majorBidi" w:cstheme="majorBidi"/>
          <w:sz w:val="24"/>
          <w:szCs w:val="24"/>
        </w:rPr>
        <w:t xml:space="preserve"> berjudul “Kekerasan Berbasis Gender di Media Sosial”.</w:t>
      </w:r>
      <w:r w:rsidR="00AE3A9A">
        <w:rPr>
          <w:rFonts w:asciiTheme="majorBidi" w:hAnsiTheme="majorBidi" w:cstheme="majorBidi"/>
          <w:sz w:val="24"/>
          <w:szCs w:val="24"/>
        </w:rPr>
        <w:t xml:space="preserve"> M</w:t>
      </w:r>
      <w:r w:rsidRPr="00527302">
        <w:rPr>
          <w:rFonts w:asciiTheme="majorBidi" w:hAnsiTheme="majorBidi" w:cstheme="majorBidi"/>
          <w:sz w:val="24"/>
          <w:szCs w:val="24"/>
        </w:rPr>
        <w:t>etode</w:t>
      </w:r>
      <w:r w:rsidR="00AE3A9A">
        <w:rPr>
          <w:rFonts w:asciiTheme="majorBidi" w:hAnsiTheme="majorBidi" w:cstheme="majorBidi"/>
          <w:sz w:val="24"/>
          <w:szCs w:val="24"/>
        </w:rPr>
        <w:t xml:space="preserve"> yang digunakan dalam jurnal ini merupakan</w:t>
      </w:r>
      <w:r w:rsidRPr="00527302">
        <w:rPr>
          <w:rFonts w:asciiTheme="majorBidi" w:hAnsiTheme="majorBidi" w:cstheme="majorBidi"/>
          <w:sz w:val="24"/>
          <w:szCs w:val="24"/>
        </w:rPr>
        <w:t xml:space="preserve"> yuridis normatif </w:t>
      </w:r>
      <w:r w:rsidR="004304FB">
        <w:rPr>
          <w:rFonts w:asciiTheme="majorBidi" w:hAnsiTheme="majorBidi" w:cstheme="majorBidi"/>
          <w:sz w:val="24"/>
          <w:szCs w:val="24"/>
        </w:rPr>
        <w:t>menggunakan</w:t>
      </w:r>
      <w:r w:rsidR="008B35CE">
        <w:rPr>
          <w:rFonts w:asciiTheme="majorBidi" w:hAnsiTheme="majorBidi" w:cstheme="majorBidi"/>
          <w:sz w:val="24"/>
          <w:szCs w:val="24"/>
        </w:rPr>
        <w:t xml:space="preserve"> tiga</w:t>
      </w:r>
      <w:r w:rsidR="00944C9E">
        <w:rPr>
          <w:rFonts w:asciiTheme="majorBidi" w:hAnsiTheme="majorBidi" w:cstheme="majorBidi"/>
          <w:sz w:val="24"/>
          <w:szCs w:val="24"/>
        </w:rPr>
        <w:t xml:space="preserve"> sumber </w:t>
      </w:r>
      <w:r w:rsidR="00B12BAA">
        <w:rPr>
          <w:rFonts w:asciiTheme="majorBidi" w:hAnsiTheme="majorBidi" w:cstheme="majorBidi"/>
          <w:sz w:val="24"/>
          <w:szCs w:val="24"/>
        </w:rPr>
        <w:t xml:space="preserve">perolehan </w:t>
      </w:r>
      <w:r w:rsidR="00944C9E">
        <w:rPr>
          <w:rFonts w:asciiTheme="majorBidi" w:hAnsiTheme="majorBidi" w:cstheme="majorBidi"/>
          <w:sz w:val="24"/>
          <w:szCs w:val="24"/>
        </w:rPr>
        <w:t>data hukum</w:t>
      </w:r>
      <w:r w:rsidR="008B35CE">
        <w:rPr>
          <w:rFonts w:asciiTheme="majorBidi" w:hAnsiTheme="majorBidi" w:cstheme="majorBidi"/>
          <w:sz w:val="24"/>
          <w:szCs w:val="24"/>
        </w:rPr>
        <w:t xml:space="preserve"> yaitu</w:t>
      </w:r>
      <w:r w:rsidRPr="00527302">
        <w:rPr>
          <w:rFonts w:asciiTheme="majorBidi" w:hAnsiTheme="majorBidi" w:cstheme="majorBidi"/>
          <w:sz w:val="24"/>
          <w:szCs w:val="24"/>
        </w:rPr>
        <w:t xml:space="preserve"> primer, sekunder</w:t>
      </w:r>
      <w:r w:rsidR="008B35CE">
        <w:rPr>
          <w:rFonts w:asciiTheme="majorBidi" w:hAnsiTheme="majorBidi" w:cstheme="majorBidi"/>
          <w:sz w:val="24"/>
          <w:szCs w:val="24"/>
        </w:rPr>
        <w:t xml:space="preserve">, </w:t>
      </w:r>
      <w:r w:rsidRPr="00527302">
        <w:rPr>
          <w:rFonts w:asciiTheme="majorBidi" w:hAnsiTheme="majorBidi" w:cstheme="majorBidi"/>
          <w:sz w:val="24"/>
          <w:szCs w:val="24"/>
        </w:rPr>
        <w:t>dan tersier</w:t>
      </w:r>
      <w:r w:rsidR="00CB1CB9">
        <w:rPr>
          <w:rFonts w:asciiTheme="majorBidi" w:hAnsiTheme="majorBidi" w:cstheme="majorBidi"/>
          <w:sz w:val="24"/>
          <w:szCs w:val="24"/>
        </w:rPr>
        <w:t xml:space="preserve"> yang </w:t>
      </w:r>
      <w:r w:rsidR="00E82317">
        <w:rPr>
          <w:rFonts w:asciiTheme="majorBidi" w:hAnsiTheme="majorBidi" w:cstheme="majorBidi"/>
          <w:sz w:val="24"/>
          <w:szCs w:val="24"/>
        </w:rPr>
        <w:t>diperkuat</w:t>
      </w:r>
      <w:r w:rsidRPr="00527302">
        <w:rPr>
          <w:rFonts w:asciiTheme="majorBidi" w:hAnsiTheme="majorBidi" w:cstheme="majorBidi"/>
          <w:sz w:val="24"/>
          <w:szCs w:val="24"/>
        </w:rPr>
        <w:t xml:space="preserve"> dengan teknik </w:t>
      </w:r>
      <w:r w:rsidR="006073DB">
        <w:rPr>
          <w:rFonts w:asciiTheme="majorBidi" w:hAnsiTheme="majorBidi" w:cstheme="majorBidi"/>
          <w:sz w:val="24"/>
          <w:szCs w:val="24"/>
        </w:rPr>
        <w:t>ke</w:t>
      </w:r>
      <w:r w:rsidRPr="00527302">
        <w:rPr>
          <w:rFonts w:asciiTheme="majorBidi" w:hAnsiTheme="majorBidi" w:cstheme="majorBidi"/>
          <w:sz w:val="24"/>
          <w:szCs w:val="24"/>
        </w:rPr>
        <w:t>pustaka</w:t>
      </w:r>
      <w:r w:rsidR="006073DB">
        <w:rPr>
          <w:rFonts w:asciiTheme="majorBidi" w:hAnsiTheme="majorBidi" w:cstheme="majorBidi"/>
          <w:sz w:val="24"/>
          <w:szCs w:val="24"/>
        </w:rPr>
        <w:t>an</w:t>
      </w:r>
      <w:r w:rsidRPr="00527302">
        <w:rPr>
          <w:rFonts w:asciiTheme="majorBidi" w:hAnsiTheme="majorBidi" w:cstheme="majorBidi"/>
          <w:sz w:val="24"/>
          <w:szCs w:val="24"/>
        </w:rPr>
        <w:t xml:space="preserve"> yang be</w:t>
      </w:r>
      <w:r w:rsidR="00944C9E">
        <w:rPr>
          <w:rFonts w:asciiTheme="majorBidi" w:hAnsiTheme="majorBidi" w:cstheme="majorBidi"/>
          <w:sz w:val="24"/>
          <w:szCs w:val="24"/>
        </w:rPr>
        <w:t>rasal dari</w:t>
      </w:r>
      <w:r w:rsidRPr="00527302">
        <w:rPr>
          <w:rFonts w:asciiTheme="majorBidi" w:hAnsiTheme="majorBidi" w:cstheme="majorBidi"/>
          <w:sz w:val="24"/>
          <w:szCs w:val="24"/>
        </w:rPr>
        <w:t xml:space="preserve"> </w:t>
      </w:r>
      <w:r w:rsidR="00B15456">
        <w:rPr>
          <w:rFonts w:asciiTheme="majorBidi" w:hAnsiTheme="majorBidi" w:cstheme="majorBidi"/>
          <w:sz w:val="24"/>
          <w:szCs w:val="24"/>
        </w:rPr>
        <w:t>aturan</w:t>
      </w:r>
      <w:r w:rsidRPr="00527302">
        <w:rPr>
          <w:rFonts w:asciiTheme="majorBidi" w:hAnsiTheme="majorBidi" w:cstheme="majorBidi"/>
          <w:sz w:val="24"/>
          <w:szCs w:val="24"/>
        </w:rPr>
        <w:t xml:space="preserve"> hukum internasional, karya dan jurnal</w:t>
      </w:r>
      <w:r w:rsidR="00252E1E">
        <w:rPr>
          <w:rFonts w:asciiTheme="majorBidi" w:hAnsiTheme="majorBidi" w:cstheme="majorBidi"/>
          <w:sz w:val="24"/>
          <w:szCs w:val="24"/>
        </w:rPr>
        <w:t xml:space="preserve"> ilmiah</w:t>
      </w:r>
      <w:r w:rsidRPr="00527302">
        <w:rPr>
          <w:rFonts w:asciiTheme="majorBidi" w:hAnsiTheme="majorBidi" w:cstheme="majorBidi"/>
          <w:sz w:val="24"/>
          <w:szCs w:val="24"/>
        </w:rPr>
        <w:t xml:space="preserve">. </w:t>
      </w:r>
      <w:r w:rsidR="007B5DCD">
        <w:rPr>
          <w:rFonts w:asciiTheme="majorBidi" w:hAnsiTheme="majorBidi" w:cstheme="majorBidi"/>
          <w:sz w:val="24"/>
          <w:szCs w:val="24"/>
        </w:rPr>
        <w:t>Pemicu terjadinya k</w:t>
      </w:r>
      <w:r w:rsidRPr="00527302">
        <w:rPr>
          <w:rFonts w:asciiTheme="majorBidi" w:hAnsiTheme="majorBidi" w:cstheme="majorBidi"/>
          <w:sz w:val="24"/>
          <w:szCs w:val="24"/>
        </w:rPr>
        <w:t xml:space="preserve">ekerasan berbasis gender di </w:t>
      </w:r>
      <w:r w:rsidR="0073619D">
        <w:rPr>
          <w:rFonts w:asciiTheme="majorBidi" w:hAnsiTheme="majorBidi" w:cstheme="majorBidi"/>
          <w:sz w:val="24"/>
          <w:szCs w:val="24"/>
        </w:rPr>
        <w:t>jejaring sosial</w:t>
      </w:r>
      <w:r w:rsidRPr="00527302">
        <w:rPr>
          <w:rFonts w:asciiTheme="majorBidi" w:hAnsiTheme="majorBidi" w:cstheme="majorBidi"/>
          <w:sz w:val="24"/>
          <w:szCs w:val="24"/>
        </w:rPr>
        <w:t xml:space="preserve"> </w:t>
      </w:r>
      <w:r w:rsidR="007B5DCD">
        <w:rPr>
          <w:rFonts w:asciiTheme="majorBidi" w:hAnsiTheme="majorBidi" w:cstheme="majorBidi"/>
          <w:sz w:val="24"/>
          <w:szCs w:val="24"/>
        </w:rPr>
        <w:t>adalah</w:t>
      </w:r>
      <w:r w:rsidRPr="00527302">
        <w:rPr>
          <w:rFonts w:asciiTheme="majorBidi" w:hAnsiTheme="majorBidi" w:cstheme="majorBidi"/>
          <w:sz w:val="24"/>
          <w:szCs w:val="24"/>
        </w:rPr>
        <w:t xml:space="preserve"> </w:t>
      </w:r>
      <w:r w:rsidR="006943E7">
        <w:rPr>
          <w:rFonts w:asciiTheme="majorBidi" w:hAnsiTheme="majorBidi" w:cstheme="majorBidi"/>
          <w:sz w:val="24"/>
          <w:szCs w:val="24"/>
        </w:rPr>
        <w:t>tidak seimbangnya hubungan</w:t>
      </w:r>
      <w:r w:rsidRPr="00527302">
        <w:rPr>
          <w:rFonts w:asciiTheme="majorBidi" w:hAnsiTheme="majorBidi" w:cstheme="majorBidi"/>
          <w:sz w:val="24"/>
          <w:szCs w:val="24"/>
        </w:rPr>
        <w:t xml:space="preserve"> antar</w:t>
      </w:r>
      <w:r w:rsidR="006943E7">
        <w:rPr>
          <w:rFonts w:asciiTheme="majorBidi" w:hAnsiTheme="majorBidi" w:cstheme="majorBidi"/>
          <w:sz w:val="24"/>
          <w:szCs w:val="24"/>
        </w:rPr>
        <w:t>ara</w:t>
      </w:r>
      <w:r w:rsidRPr="00527302">
        <w:rPr>
          <w:rFonts w:asciiTheme="majorBidi" w:hAnsiTheme="majorBidi" w:cstheme="majorBidi"/>
          <w:sz w:val="24"/>
          <w:szCs w:val="24"/>
        </w:rPr>
        <w:t xml:space="preserve"> gender </w:t>
      </w:r>
      <w:r w:rsidR="006943E7">
        <w:rPr>
          <w:rFonts w:asciiTheme="majorBidi" w:hAnsiTheme="majorBidi" w:cstheme="majorBidi"/>
          <w:sz w:val="24"/>
          <w:szCs w:val="24"/>
        </w:rPr>
        <w:t>yang selalu mengarah pada</w:t>
      </w:r>
      <w:r w:rsidRPr="00527302">
        <w:rPr>
          <w:rFonts w:asciiTheme="majorBidi" w:hAnsiTheme="majorBidi" w:cstheme="majorBidi"/>
          <w:sz w:val="24"/>
          <w:szCs w:val="24"/>
        </w:rPr>
        <w:t xml:space="preserve"> perempuan. </w:t>
      </w:r>
      <w:r w:rsidR="00CD5F57">
        <w:rPr>
          <w:rFonts w:asciiTheme="majorBidi" w:hAnsiTheme="majorBidi" w:cstheme="majorBidi"/>
          <w:sz w:val="24"/>
          <w:szCs w:val="24"/>
        </w:rPr>
        <w:t>K</w:t>
      </w:r>
      <w:r w:rsidRPr="00527302">
        <w:rPr>
          <w:rFonts w:asciiTheme="majorBidi" w:hAnsiTheme="majorBidi" w:cstheme="majorBidi"/>
          <w:sz w:val="24"/>
          <w:szCs w:val="24"/>
        </w:rPr>
        <w:t xml:space="preserve">ekerasan berbasis gender yang terjadi di </w:t>
      </w:r>
      <w:r w:rsidR="00966E21">
        <w:rPr>
          <w:rFonts w:asciiTheme="majorBidi" w:hAnsiTheme="majorBidi" w:cstheme="majorBidi"/>
          <w:sz w:val="24"/>
          <w:szCs w:val="24"/>
        </w:rPr>
        <w:t>jejaring sosial</w:t>
      </w:r>
      <w:r w:rsidR="00CD5F57">
        <w:rPr>
          <w:rFonts w:asciiTheme="majorBidi" w:hAnsiTheme="majorBidi" w:cstheme="majorBidi"/>
          <w:sz w:val="24"/>
          <w:szCs w:val="24"/>
        </w:rPr>
        <w:t xml:space="preserve"> </w:t>
      </w:r>
      <w:r w:rsidR="00CD5F57">
        <w:rPr>
          <w:rFonts w:asciiTheme="majorBidi" w:hAnsiTheme="majorBidi" w:cstheme="majorBidi"/>
          <w:sz w:val="24"/>
          <w:szCs w:val="24"/>
        </w:rPr>
        <w:lastRenderedPageBreak/>
        <w:t>mempunyai banyak jenis</w:t>
      </w:r>
      <w:r w:rsidRPr="00527302">
        <w:rPr>
          <w:rFonts w:asciiTheme="majorBidi" w:hAnsiTheme="majorBidi" w:cstheme="majorBidi"/>
          <w:sz w:val="24"/>
          <w:szCs w:val="24"/>
        </w:rPr>
        <w:t xml:space="preserve"> seperti </w:t>
      </w:r>
      <w:r w:rsidR="00150972" w:rsidRPr="00150972">
        <w:rPr>
          <w:rFonts w:asciiTheme="majorBidi" w:hAnsiTheme="majorBidi" w:cstheme="majorBidi"/>
          <w:sz w:val="24"/>
          <w:szCs w:val="24"/>
        </w:rPr>
        <w:t xml:space="preserve">mengirim pesan kepada seseorang untuk memberikan rasa takut di dunia maya </w:t>
      </w:r>
      <w:r w:rsidRPr="00527302">
        <w:rPr>
          <w:rFonts w:asciiTheme="majorBidi" w:hAnsiTheme="majorBidi" w:cstheme="majorBidi"/>
          <w:sz w:val="24"/>
          <w:szCs w:val="24"/>
        </w:rPr>
        <w:t>(</w:t>
      </w:r>
      <w:r w:rsidRPr="00527302">
        <w:rPr>
          <w:rFonts w:asciiTheme="majorBidi" w:hAnsiTheme="majorBidi" w:cstheme="majorBidi"/>
          <w:i/>
          <w:sz w:val="24"/>
          <w:szCs w:val="24"/>
        </w:rPr>
        <w:t>cyber harassment</w:t>
      </w:r>
      <w:r w:rsidRPr="00527302">
        <w:rPr>
          <w:rFonts w:asciiTheme="majorBidi" w:hAnsiTheme="majorBidi" w:cstheme="majorBidi"/>
          <w:sz w:val="24"/>
          <w:szCs w:val="24"/>
        </w:rPr>
        <w:t xml:space="preserve">), </w:t>
      </w:r>
      <w:r w:rsidR="00D20F01" w:rsidRPr="00D20F01">
        <w:rPr>
          <w:rFonts w:asciiTheme="majorBidi" w:hAnsiTheme="majorBidi" w:cstheme="majorBidi"/>
          <w:sz w:val="24"/>
          <w:szCs w:val="24"/>
        </w:rPr>
        <w:t xml:space="preserve">upaya untuk menjebak seseorang di dunia maya </w:t>
      </w:r>
      <w:r w:rsidRPr="00527302">
        <w:rPr>
          <w:rFonts w:asciiTheme="majorBidi" w:hAnsiTheme="majorBidi" w:cstheme="majorBidi"/>
          <w:sz w:val="24"/>
          <w:szCs w:val="24"/>
        </w:rPr>
        <w:t>(</w:t>
      </w:r>
      <w:r w:rsidRPr="00527302">
        <w:rPr>
          <w:rFonts w:asciiTheme="majorBidi" w:hAnsiTheme="majorBidi" w:cstheme="majorBidi"/>
          <w:i/>
          <w:sz w:val="24"/>
          <w:szCs w:val="24"/>
        </w:rPr>
        <w:t>cyber grooming</w:t>
      </w:r>
      <w:r w:rsidRPr="00527302">
        <w:rPr>
          <w:rFonts w:asciiTheme="majorBidi" w:hAnsiTheme="majorBidi" w:cstheme="majorBidi"/>
          <w:sz w:val="24"/>
          <w:szCs w:val="24"/>
        </w:rPr>
        <w:t xml:space="preserve">), </w:t>
      </w:r>
      <w:r w:rsidR="00D20F01" w:rsidRPr="00D20F01">
        <w:rPr>
          <w:rFonts w:asciiTheme="majorBidi" w:hAnsiTheme="majorBidi" w:cstheme="majorBidi"/>
          <w:sz w:val="24"/>
          <w:szCs w:val="24"/>
        </w:rPr>
        <w:t>upaya untuk mencuri akses privasi seseorang di dunia maya</w:t>
      </w:r>
      <w:r w:rsidRPr="00527302">
        <w:rPr>
          <w:rFonts w:asciiTheme="majorBidi" w:hAnsiTheme="majorBidi" w:cstheme="majorBidi"/>
          <w:sz w:val="24"/>
          <w:szCs w:val="24"/>
        </w:rPr>
        <w:t xml:space="preserve"> (</w:t>
      </w:r>
      <w:r w:rsidRPr="00527302">
        <w:rPr>
          <w:rFonts w:asciiTheme="majorBidi" w:hAnsiTheme="majorBidi" w:cstheme="majorBidi"/>
          <w:i/>
          <w:sz w:val="24"/>
          <w:szCs w:val="24"/>
        </w:rPr>
        <w:t>hacking</w:t>
      </w:r>
      <w:r w:rsidRPr="00527302">
        <w:rPr>
          <w:rFonts w:asciiTheme="majorBidi" w:hAnsiTheme="majorBidi" w:cstheme="majorBidi"/>
          <w:sz w:val="24"/>
          <w:szCs w:val="24"/>
        </w:rPr>
        <w:t xml:space="preserve">), </w:t>
      </w:r>
      <w:r w:rsidR="00D20F01">
        <w:rPr>
          <w:rFonts w:asciiTheme="majorBidi" w:hAnsiTheme="majorBidi" w:cstheme="majorBidi"/>
          <w:sz w:val="24"/>
          <w:szCs w:val="24"/>
        </w:rPr>
        <w:t>mengesampingkan</w:t>
      </w:r>
      <w:r w:rsidRPr="00527302">
        <w:rPr>
          <w:rFonts w:asciiTheme="majorBidi" w:hAnsiTheme="majorBidi" w:cstheme="majorBidi"/>
          <w:sz w:val="24"/>
          <w:szCs w:val="24"/>
        </w:rPr>
        <w:t xml:space="preserve"> privasi</w:t>
      </w:r>
      <w:r w:rsidR="00D20F01">
        <w:rPr>
          <w:rFonts w:asciiTheme="majorBidi" w:hAnsiTheme="majorBidi" w:cstheme="majorBidi"/>
          <w:sz w:val="24"/>
          <w:szCs w:val="24"/>
        </w:rPr>
        <w:t xml:space="preserve"> seseorang</w:t>
      </w:r>
      <w:r w:rsidRPr="00527302">
        <w:rPr>
          <w:rFonts w:asciiTheme="majorBidi" w:hAnsiTheme="majorBidi" w:cstheme="majorBidi"/>
          <w:sz w:val="24"/>
          <w:szCs w:val="24"/>
        </w:rPr>
        <w:t xml:space="preserve"> (</w:t>
      </w:r>
      <w:r w:rsidRPr="00527302">
        <w:rPr>
          <w:rFonts w:asciiTheme="majorBidi" w:hAnsiTheme="majorBidi" w:cstheme="majorBidi"/>
          <w:i/>
          <w:sz w:val="24"/>
          <w:szCs w:val="24"/>
        </w:rPr>
        <w:t>infringement of privacy</w:t>
      </w:r>
      <w:r w:rsidRPr="00527302">
        <w:rPr>
          <w:rFonts w:asciiTheme="majorBidi" w:hAnsiTheme="majorBidi" w:cstheme="majorBidi"/>
          <w:sz w:val="24"/>
          <w:szCs w:val="24"/>
        </w:rPr>
        <w:t xml:space="preserve">), </w:t>
      </w:r>
      <w:r w:rsidR="00E73D4F" w:rsidRPr="00E73D4F">
        <w:rPr>
          <w:rFonts w:asciiTheme="majorBidi" w:hAnsiTheme="majorBidi" w:cstheme="majorBidi"/>
          <w:sz w:val="24"/>
          <w:szCs w:val="24"/>
        </w:rPr>
        <w:t>mengancam untuk mempublikasikan foto dan video</w:t>
      </w:r>
      <w:r w:rsidR="00E73D4F">
        <w:rPr>
          <w:rFonts w:asciiTheme="majorBidi" w:hAnsiTheme="majorBidi" w:cstheme="majorBidi"/>
          <w:sz w:val="24"/>
          <w:szCs w:val="24"/>
        </w:rPr>
        <w:t xml:space="preserve"> privasi</w:t>
      </w:r>
      <w:r w:rsidR="00E73D4F" w:rsidRPr="00E73D4F">
        <w:rPr>
          <w:rFonts w:asciiTheme="majorBidi" w:hAnsiTheme="majorBidi" w:cstheme="majorBidi"/>
          <w:sz w:val="24"/>
          <w:szCs w:val="24"/>
        </w:rPr>
        <w:t xml:space="preserve"> seseorang </w:t>
      </w:r>
      <w:r w:rsidRPr="00527302">
        <w:rPr>
          <w:rFonts w:asciiTheme="majorBidi" w:hAnsiTheme="majorBidi" w:cstheme="majorBidi"/>
          <w:sz w:val="24"/>
          <w:szCs w:val="24"/>
        </w:rPr>
        <w:t>(</w:t>
      </w:r>
      <w:r w:rsidRPr="00527302">
        <w:rPr>
          <w:rFonts w:asciiTheme="majorBidi" w:hAnsiTheme="majorBidi" w:cstheme="majorBidi"/>
          <w:i/>
          <w:sz w:val="24"/>
          <w:szCs w:val="24"/>
        </w:rPr>
        <w:t>malicious distribution</w:t>
      </w:r>
      <w:r w:rsidRPr="00527302">
        <w:rPr>
          <w:rFonts w:asciiTheme="majorBidi" w:hAnsiTheme="majorBidi" w:cstheme="majorBidi"/>
          <w:sz w:val="24"/>
          <w:szCs w:val="24"/>
        </w:rPr>
        <w:t xml:space="preserve">), </w:t>
      </w:r>
      <w:r w:rsidR="00E73D4F" w:rsidRPr="00E73D4F">
        <w:rPr>
          <w:rFonts w:asciiTheme="majorBidi" w:hAnsiTheme="majorBidi" w:cstheme="majorBidi"/>
          <w:sz w:val="24"/>
          <w:szCs w:val="24"/>
        </w:rPr>
        <w:t>mempublikasikan foto atau video yang mencakup privasi seseorang secara ilegal dengan tujuan untuk membalaskan dendam</w:t>
      </w:r>
      <w:r w:rsidR="00E73D4F">
        <w:rPr>
          <w:rFonts w:asciiTheme="majorBidi" w:hAnsiTheme="majorBidi" w:cstheme="majorBidi"/>
          <w:sz w:val="24"/>
          <w:szCs w:val="24"/>
        </w:rPr>
        <w:t xml:space="preserve"> (</w:t>
      </w:r>
      <w:r w:rsidR="00E73D4F" w:rsidRPr="00215F06">
        <w:rPr>
          <w:rFonts w:asciiTheme="majorBidi" w:hAnsiTheme="majorBidi" w:cstheme="majorBidi"/>
          <w:i/>
          <w:sz w:val="24"/>
          <w:szCs w:val="24"/>
        </w:rPr>
        <w:t>revenge Porn</w:t>
      </w:r>
      <w:r w:rsidR="00E73D4F">
        <w:rPr>
          <w:rFonts w:asciiTheme="majorBidi" w:hAnsiTheme="majorBidi" w:cstheme="majorBidi"/>
          <w:sz w:val="24"/>
          <w:szCs w:val="24"/>
        </w:rPr>
        <w:t>)</w:t>
      </w:r>
      <w:r w:rsidRPr="00527302">
        <w:rPr>
          <w:rFonts w:asciiTheme="majorBidi" w:hAnsiTheme="majorBidi" w:cstheme="majorBidi"/>
          <w:sz w:val="24"/>
          <w:szCs w:val="24"/>
        </w:rPr>
        <w:t xml:space="preserve">, </w:t>
      </w:r>
      <w:r w:rsidR="00E73D4F">
        <w:rPr>
          <w:rFonts w:asciiTheme="majorBidi" w:hAnsiTheme="majorBidi" w:cstheme="majorBidi"/>
          <w:sz w:val="24"/>
          <w:szCs w:val="24"/>
        </w:rPr>
        <w:t>pemalsuan identitas (</w:t>
      </w:r>
      <w:r w:rsidRPr="00527302">
        <w:rPr>
          <w:rFonts w:asciiTheme="majorBidi" w:hAnsiTheme="majorBidi" w:cstheme="majorBidi"/>
          <w:sz w:val="24"/>
          <w:szCs w:val="24"/>
        </w:rPr>
        <w:t>i</w:t>
      </w:r>
      <w:r w:rsidRPr="00E73D4F">
        <w:rPr>
          <w:rFonts w:asciiTheme="majorBidi" w:hAnsiTheme="majorBidi" w:cstheme="majorBidi"/>
          <w:i/>
          <w:sz w:val="24"/>
          <w:szCs w:val="24"/>
        </w:rPr>
        <w:t>mpersona</w:t>
      </w:r>
      <w:r w:rsidR="00E73D4F" w:rsidRPr="00E73D4F">
        <w:rPr>
          <w:rFonts w:asciiTheme="majorBidi" w:hAnsiTheme="majorBidi" w:cstheme="majorBidi"/>
          <w:i/>
          <w:sz w:val="24"/>
          <w:szCs w:val="24"/>
        </w:rPr>
        <w:t>t</w:t>
      </w:r>
      <w:r w:rsidRPr="00E73D4F">
        <w:rPr>
          <w:rFonts w:asciiTheme="majorBidi" w:hAnsiTheme="majorBidi" w:cstheme="majorBidi"/>
          <w:i/>
          <w:sz w:val="24"/>
          <w:szCs w:val="24"/>
        </w:rPr>
        <w:t>i</w:t>
      </w:r>
      <w:r w:rsidR="00E73D4F" w:rsidRPr="00E73D4F">
        <w:rPr>
          <w:rFonts w:asciiTheme="majorBidi" w:hAnsiTheme="majorBidi" w:cstheme="majorBidi"/>
          <w:i/>
          <w:sz w:val="24"/>
          <w:szCs w:val="24"/>
        </w:rPr>
        <w:t>on</w:t>
      </w:r>
      <w:r w:rsidR="00E73D4F">
        <w:rPr>
          <w:rFonts w:asciiTheme="majorBidi" w:hAnsiTheme="majorBidi" w:cstheme="majorBidi"/>
          <w:sz w:val="24"/>
          <w:szCs w:val="24"/>
        </w:rPr>
        <w:t>)</w:t>
      </w:r>
      <w:r w:rsidRPr="00527302">
        <w:rPr>
          <w:rFonts w:asciiTheme="majorBidi" w:hAnsiTheme="majorBidi" w:cstheme="majorBidi"/>
          <w:sz w:val="24"/>
          <w:szCs w:val="24"/>
        </w:rPr>
        <w:t xml:space="preserve">, </w:t>
      </w:r>
      <w:r w:rsidR="001A3EAC">
        <w:rPr>
          <w:rFonts w:asciiTheme="majorBidi" w:hAnsiTheme="majorBidi" w:cstheme="majorBidi"/>
          <w:sz w:val="24"/>
          <w:szCs w:val="24"/>
        </w:rPr>
        <w:t>merusak nama baik seseorang</w:t>
      </w:r>
      <w:r w:rsidR="00941198">
        <w:rPr>
          <w:rFonts w:asciiTheme="majorBidi" w:hAnsiTheme="majorBidi" w:cstheme="majorBidi"/>
          <w:i/>
          <w:sz w:val="24"/>
          <w:szCs w:val="24"/>
        </w:rPr>
        <w:t xml:space="preserve"> </w:t>
      </w:r>
      <w:r w:rsidR="00941198">
        <w:rPr>
          <w:rFonts w:asciiTheme="majorBidi" w:hAnsiTheme="majorBidi" w:cstheme="majorBidi"/>
          <w:i/>
          <w:sz w:val="24"/>
          <w:szCs w:val="24"/>
        </w:rPr>
        <w:fldChar w:fldCharType="begin" w:fldLock="1"/>
      </w:r>
      <w:r w:rsidR="000E162B">
        <w:rPr>
          <w:rFonts w:asciiTheme="majorBidi" w:hAnsiTheme="majorBidi" w:cstheme="majorBidi"/>
          <w:i/>
          <w:sz w:val="24"/>
          <w:szCs w:val="24"/>
        </w:rPr>
        <w:instrText>ADDIN CSL_CITATION {"citationItems":[{"id":"ITEM-1","itemData":{"abstract":"Introduction: Gender based violence in social media has increased. The term of gender based violence can be found on the result of Convention on the Elimination of all Forms of Discrimination Against Women, however there are still not any proper effort to overcome it yet. Purposes of the Research: Knowing and analyzing gender-based violence on social media.. Methods of the Research: This study uses a normative juridical method with legal materials used in the study are primary, secondary and tertiary with the use of literature study techniques in the form of international legal regulations, scientific papers and literature. Results of the Research: There are several forms and types of gender based violence in social media like cyber grooming, hacking, infringement of privacy, malicious distribution, revenge porn, impersonation, defamation, and online recruitment. Hence as the way to overcome it, the efforts that can be used is by penal and non-penal efforts. The penal efforts are the implementation of the integrated criminal justice system with gender justice and the regulatory reform through a bill to accommodate the criminal act of gender based violence. Meanwhile the non-penal efforts are by increasing the awareness and knowledge through the campaign movement against gender based violence in social media and providing the complaint and report service accesses (hotline) that are easy to be accessed and fast to respond","author":[{"dropping-particle":"","family":"Risya","given":"Jihan","non-dropping-particle":"","parse-names":false,"suffix":""},{"dropping-particle":"","family":"Prameswari","given":"Cahyani","non-dropping-particle":"","parse-names":false,"suffix":""},{"dropping-particle":"","family":"Jacomina","given":"Deassy","non-dropping-particle":"","parse-names":false,"suffix":""},{"dropping-particle":"","family":"Hehanussa","given":"Anthoneta","non-dropping-particle":"","parse-names":false,"suffix":""}],"container-title":"PAMALI: Pattimura MagisterLaw Review","id":"ITEM-1","issue":"1","issued":{"date-parts":[["2021"]]},"page":"55-61","title":"Kekerasan Berbasis Gender Di Media Sosial","type":"article-journal","volume":"1"},"uris":["http://www.mendeley.com/documents/?uuid=d53fa24b-bc6f-448f-9e4b-e4f7aa1901a4"]}],"mendeley":{"formattedCitation":"(Risya et al., 2021)","manualFormatting":"(Risya dkk., 2021)","plainTextFormattedCitation":"(Risya et al., 2021)","previouslyFormattedCitation":"(Risya et al., 2021)"},"properties":{"noteIndex":0},"schema":"https://github.com/citation-style-language/schema/raw/master/csl-citation.json"}</w:instrText>
      </w:r>
      <w:r w:rsidR="00941198">
        <w:rPr>
          <w:rFonts w:asciiTheme="majorBidi" w:hAnsiTheme="majorBidi" w:cstheme="majorBidi"/>
          <w:i/>
          <w:sz w:val="24"/>
          <w:szCs w:val="24"/>
        </w:rPr>
        <w:fldChar w:fldCharType="separate"/>
      </w:r>
      <w:r w:rsidR="00941198">
        <w:rPr>
          <w:rFonts w:asciiTheme="majorBidi" w:hAnsiTheme="majorBidi" w:cstheme="majorBidi"/>
          <w:noProof/>
          <w:sz w:val="24"/>
          <w:szCs w:val="24"/>
        </w:rPr>
        <w:t>(Risya dkk</w:t>
      </w:r>
      <w:r w:rsidR="00941198" w:rsidRPr="00941198">
        <w:rPr>
          <w:rFonts w:asciiTheme="majorBidi" w:hAnsiTheme="majorBidi" w:cstheme="majorBidi"/>
          <w:noProof/>
          <w:sz w:val="24"/>
          <w:szCs w:val="24"/>
        </w:rPr>
        <w:t>., 2021)</w:t>
      </w:r>
      <w:r w:rsidR="00941198">
        <w:rPr>
          <w:rFonts w:asciiTheme="majorBidi" w:hAnsiTheme="majorBidi" w:cstheme="majorBidi"/>
          <w:i/>
          <w:sz w:val="24"/>
          <w:szCs w:val="24"/>
        </w:rPr>
        <w:fldChar w:fldCharType="end"/>
      </w:r>
      <w:r w:rsidRPr="00527302">
        <w:rPr>
          <w:rFonts w:asciiTheme="majorBidi" w:hAnsiTheme="majorBidi" w:cstheme="majorBidi"/>
          <w:sz w:val="24"/>
          <w:szCs w:val="24"/>
        </w:rPr>
        <w:t>.</w:t>
      </w:r>
    </w:p>
    <w:p w14:paraId="0AE79EB6" w14:textId="0F9FB4D3" w:rsidR="00A1152B" w:rsidRDefault="00FF6DEE" w:rsidP="001F68EA">
      <w:pPr>
        <w:pStyle w:val="ListParagraph"/>
        <w:spacing w:line="480" w:lineRule="auto"/>
        <w:ind w:left="851" w:firstLine="589"/>
        <w:jc w:val="both"/>
        <w:rPr>
          <w:rFonts w:asciiTheme="majorBidi" w:hAnsiTheme="majorBidi" w:cstheme="majorBidi"/>
          <w:sz w:val="24"/>
          <w:szCs w:val="24"/>
        </w:rPr>
      </w:pPr>
      <w:r>
        <w:rPr>
          <w:rFonts w:asciiTheme="majorBidi" w:hAnsiTheme="majorBidi" w:cstheme="majorBidi"/>
          <w:sz w:val="24"/>
          <w:szCs w:val="24"/>
        </w:rPr>
        <w:t>Persamaan jurnal ini dengan perancangan</w:t>
      </w:r>
      <w:r w:rsidR="00EF693A">
        <w:rPr>
          <w:rFonts w:asciiTheme="majorBidi" w:hAnsiTheme="majorBidi" w:cstheme="majorBidi"/>
          <w:sz w:val="24"/>
          <w:szCs w:val="24"/>
        </w:rPr>
        <w:t xml:space="preserve"> yang dilakukan penulis adalah mengenai fokus kajian yang dilakukan yakni sama-sama </w:t>
      </w:r>
      <w:r w:rsidR="007463A1">
        <w:rPr>
          <w:rFonts w:asciiTheme="majorBidi" w:hAnsiTheme="majorBidi" w:cstheme="majorBidi"/>
          <w:sz w:val="24"/>
          <w:szCs w:val="24"/>
        </w:rPr>
        <w:t>mempunyai topik</w:t>
      </w:r>
      <w:r w:rsidR="00EF693A">
        <w:rPr>
          <w:rFonts w:asciiTheme="majorBidi" w:hAnsiTheme="majorBidi" w:cstheme="majorBidi"/>
          <w:sz w:val="24"/>
          <w:szCs w:val="24"/>
        </w:rPr>
        <w:t xml:space="preserve"> mengenai kekerasan berbasis gender </w:t>
      </w:r>
      <w:r w:rsidR="00EF693A" w:rsidRPr="00DD6470">
        <w:rPr>
          <w:rFonts w:asciiTheme="majorBidi" w:hAnsiTheme="majorBidi" w:cstheme="majorBidi"/>
          <w:i/>
          <w:iCs/>
          <w:sz w:val="24"/>
          <w:szCs w:val="24"/>
        </w:rPr>
        <w:t>online</w:t>
      </w:r>
      <w:r w:rsidR="00EF693A">
        <w:rPr>
          <w:rFonts w:asciiTheme="majorBidi" w:hAnsiTheme="majorBidi" w:cstheme="majorBidi"/>
          <w:sz w:val="24"/>
          <w:szCs w:val="24"/>
        </w:rPr>
        <w:t>. Adapun perbedaannya jurnal tersebut membahas mengenai kekerasan</w:t>
      </w:r>
      <w:r w:rsidR="00A1152B">
        <w:rPr>
          <w:rFonts w:asciiTheme="majorBidi" w:hAnsiTheme="majorBidi" w:cstheme="majorBidi"/>
          <w:sz w:val="24"/>
          <w:szCs w:val="24"/>
        </w:rPr>
        <w:t xml:space="preserve"> berbasis gender </w:t>
      </w:r>
      <w:r w:rsidR="00A1152B" w:rsidRPr="001B71D8">
        <w:rPr>
          <w:rFonts w:asciiTheme="majorBidi" w:hAnsiTheme="majorBidi" w:cstheme="majorBidi"/>
          <w:i/>
          <w:sz w:val="24"/>
          <w:szCs w:val="24"/>
        </w:rPr>
        <w:t>online</w:t>
      </w:r>
      <w:r w:rsidR="00A1152B">
        <w:rPr>
          <w:rFonts w:asciiTheme="majorBidi" w:hAnsiTheme="majorBidi" w:cstheme="majorBidi"/>
          <w:sz w:val="24"/>
          <w:szCs w:val="24"/>
        </w:rPr>
        <w:t xml:space="preserve"> secara komprehensif sedangkan pe</w:t>
      </w:r>
      <w:r>
        <w:rPr>
          <w:rFonts w:asciiTheme="majorBidi" w:hAnsiTheme="majorBidi" w:cstheme="majorBidi"/>
          <w:sz w:val="24"/>
          <w:szCs w:val="24"/>
        </w:rPr>
        <w:t>rancangan</w:t>
      </w:r>
      <w:r w:rsidR="00A1152B">
        <w:rPr>
          <w:rFonts w:asciiTheme="majorBidi" w:hAnsiTheme="majorBidi" w:cstheme="majorBidi"/>
          <w:sz w:val="24"/>
          <w:szCs w:val="24"/>
        </w:rPr>
        <w:t xml:space="preserve"> yang dilakukan penulis </w:t>
      </w:r>
      <w:proofErr w:type="gramStart"/>
      <w:r w:rsidR="00A1152B">
        <w:rPr>
          <w:rFonts w:asciiTheme="majorBidi" w:hAnsiTheme="majorBidi" w:cstheme="majorBidi"/>
          <w:sz w:val="24"/>
          <w:szCs w:val="24"/>
        </w:rPr>
        <w:t>akan</w:t>
      </w:r>
      <w:proofErr w:type="gramEnd"/>
      <w:r w:rsidR="00A1152B">
        <w:rPr>
          <w:rFonts w:asciiTheme="majorBidi" w:hAnsiTheme="majorBidi" w:cstheme="majorBidi"/>
          <w:sz w:val="24"/>
          <w:szCs w:val="24"/>
        </w:rPr>
        <w:t xml:space="preserve"> difokuskan pada pembahasan mengenai salah satu bentuk kekerasan berbasis gender </w:t>
      </w:r>
      <w:r w:rsidR="00A1152B" w:rsidRPr="00D21EBB">
        <w:rPr>
          <w:rFonts w:asciiTheme="majorBidi" w:hAnsiTheme="majorBidi" w:cstheme="majorBidi"/>
          <w:i/>
          <w:iCs/>
          <w:sz w:val="24"/>
          <w:szCs w:val="24"/>
        </w:rPr>
        <w:t>online</w:t>
      </w:r>
      <w:r w:rsidR="00A1152B">
        <w:rPr>
          <w:rFonts w:asciiTheme="majorBidi" w:hAnsiTheme="majorBidi" w:cstheme="majorBidi"/>
          <w:sz w:val="24"/>
          <w:szCs w:val="24"/>
        </w:rPr>
        <w:t xml:space="preserve"> yakni </w:t>
      </w:r>
      <w:r w:rsidR="00A1152B" w:rsidRPr="00D21EBB">
        <w:rPr>
          <w:rFonts w:asciiTheme="majorBidi" w:hAnsiTheme="majorBidi" w:cstheme="majorBidi"/>
          <w:i/>
          <w:iCs/>
          <w:sz w:val="24"/>
          <w:szCs w:val="24"/>
        </w:rPr>
        <w:t>revenge porn</w:t>
      </w:r>
      <w:r w:rsidR="00A1152B">
        <w:rPr>
          <w:rFonts w:asciiTheme="majorBidi" w:hAnsiTheme="majorBidi" w:cstheme="majorBidi"/>
          <w:sz w:val="24"/>
          <w:szCs w:val="24"/>
        </w:rPr>
        <w:t>. Selain itu, perbedaannya juga terletak pada jenis kajiannya dimana kajian jurnal tersebut merupakan kajian hukum sedangkan pe</w:t>
      </w:r>
      <w:r>
        <w:rPr>
          <w:rFonts w:asciiTheme="majorBidi" w:hAnsiTheme="majorBidi" w:cstheme="majorBidi"/>
          <w:sz w:val="24"/>
          <w:szCs w:val="24"/>
        </w:rPr>
        <w:t>rancangan</w:t>
      </w:r>
      <w:r w:rsidR="00A1152B">
        <w:rPr>
          <w:rFonts w:asciiTheme="majorBidi" w:hAnsiTheme="majorBidi" w:cstheme="majorBidi"/>
          <w:sz w:val="24"/>
          <w:szCs w:val="24"/>
        </w:rPr>
        <w:t xml:space="preserve"> yang dilakukan penulis merupakan</w:t>
      </w:r>
      <w:r w:rsidR="00473E63">
        <w:rPr>
          <w:rFonts w:asciiTheme="majorBidi" w:hAnsiTheme="majorBidi" w:cstheme="majorBidi"/>
          <w:sz w:val="24"/>
          <w:szCs w:val="24"/>
        </w:rPr>
        <w:t xml:space="preserve"> kajian sosial yang menggunakan </w:t>
      </w:r>
      <w:r w:rsidR="00A1152B" w:rsidRPr="005021F6">
        <w:rPr>
          <w:rFonts w:asciiTheme="majorBidi" w:hAnsiTheme="majorBidi" w:cstheme="majorBidi"/>
          <w:i/>
          <w:sz w:val="24"/>
          <w:szCs w:val="24"/>
        </w:rPr>
        <w:t>motion</w:t>
      </w:r>
      <w:r w:rsidR="00A1152B">
        <w:rPr>
          <w:rFonts w:asciiTheme="majorBidi" w:hAnsiTheme="majorBidi" w:cstheme="majorBidi"/>
          <w:sz w:val="24"/>
          <w:szCs w:val="24"/>
        </w:rPr>
        <w:t xml:space="preserve"> </w:t>
      </w:r>
      <w:r w:rsidR="00A1152B" w:rsidRPr="00473E63">
        <w:rPr>
          <w:rFonts w:asciiTheme="majorBidi" w:hAnsiTheme="majorBidi" w:cstheme="majorBidi"/>
          <w:i/>
          <w:sz w:val="24"/>
          <w:szCs w:val="24"/>
        </w:rPr>
        <w:t>gra</w:t>
      </w:r>
      <w:r w:rsidR="00473E63" w:rsidRPr="00473E63">
        <w:rPr>
          <w:rFonts w:asciiTheme="majorBidi" w:hAnsiTheme="majorBidi" w:cstheme="majorBidi"/>
          <w:i/>
          <w:sz w:val="24"/>
          <w:szCs w:val="24"/>
        </w:rPr>
        <w:t>phic</w:t>
      </w:r>
      <w:r w:rsidR="00A1152B">
        <w:rPr>
          <w:rFonts w:asciiTheme="majorBidi" w:hAnsiTheme="majorBidi" w:cstheme="majorBidi"/>
          <w:sz w:val="24"/>
          <w:szCs w:val="24"/>
        </w:rPr>
        <w:t xml:space="preserve"> </w:t>
      </w:r>
      <w:r w:rsidR="00473E63">
        <w:rPr>
          <w:rFonts w:asciiTheme="majorBidi" w:hAnsiTheme="majorBidi" w:cstheme="majorBidi"/>
          <w:sz w:val="24"/>
          <w:szCs w:val="24"/>
        </w:rPr>
        <w:t xml:space="preserve">sebagai </w:t>
      </w:r>
      <w:r w:rsidR="00D554C3">
        <w:rPr>
          <w:rFonts w:asciiTheme="majorBidi" w:hAnsiTheme="majorBidi" w:cstheme="majorBidi"/>
          <w:sz w:val="24"/>
          <w:szCs w:val="24"/>
        </w:rPr>
        <w:t>upaya</w:t>
      </w:r>
      <w:r w:rsidR="00473E63">
        <w:rPr>
          <w:rFonts w:asciiTheme="majorBidi" w:hAnsiTheme="majorBidi" w:cstheme="majorBidi"/>
          <w:sz w:val="24"/>
          <w:szCs w:val="24"/>
        </w:rPr>
        <w:t xml:space="preserve"> pencegahan kekerasan</w:t>
      </w:r>
      <w:r w:rsidR="00D554C3">
        <w:rPr>
          <w:rFonts w:asciiTheme="majorBidi" w:hAnsiTheme="majorBidi" w:cstheme="majorBidi"/>
          <w:sz w:val="24"/>
          <w:szCs w:val="24"/>
        </w:rPr>
        <w:t xml:space="preserve"> berbasis</w:t>
      </w:r>
      <w:r w:rsidR="00473E63">
        <w:rPr>
          <w:rFonts w:asciiTheme="majorBidi" w:hAnsiTheme="majorBidi" w:cstheme="majorBidi"/>
          <w:sz w:val="24"/>
          <w:szCs w:val="24"/>
        </w:rPr>
        <w:t xml:space="preserve"> gender </w:t>
      </w:r>
      <w:r w:rsidR="00D554C3" w:rsidRPr="00D554C3">
        <w:rPr>
          <w:rFonts w:asciiTheme="majorBidi" w:hAnsiTheme="majorBidi" w:cstheme="majorBidi"/>
          <w:i/>
          <w:sz w:val="24"/>
          <w:szCs w:val="24"/>
        </w:rPr>
        <w:t>online</w:t>
      </w:r>
      <w:r w:rsidR="00A1152B">
        <w:rPr>
          <w:rFonts w:asciiTheme="majorBidi" w:hAnsiTheme="majorBidi" w:cstheme="majorBidi"/>
          <w:sz w:val="24"/>
          <w:szCs w:val="24"/>
        </w:rPr>
        <w:t>.</w:t>
      </w:r>
    </w:p>
    <w:p w14:paraId="25B061BE" w14:textId="73265745" w:rsidR="00187F4C" w:rsidRPr="00B91441" w:rsidRDefault="00BD1EE8" w:rsidP="00B91441">
      <w:pPr>
        <w:pStyle w:val="ListParagraph"/>
        <w:spacing w:line="480" w:lineRule="auto"/>
        <w:ind w:left="450" w:firstLine="540"/>
        <w:jc w:val="both"/>
        <w:rPr>
          <w:rFonts w:ascii="Times New Roman" w:hAnsi="Times New Roman" w:cs="Times New Roman"/>
          <w:bCs/>
          <w:sz w:val="24"/>
          <w:szCs w:val="24"/>
        </w:rPr>
      </w:pPr>
      <w:proofErr w:type="gramStart"/>
      <w:r>
        <w:rPr>
          <w:rFonts w:ascii="Times New Roman" w:hAnsi="Times New Roman" w:cs="Times New Roman"/>
          <w:sz w:val="24"/>
          <w:szCs w:val="24"/>
        </w:rPr>
        <w:t>Dalam hal ini</w:t>
      </w:r>
      <w:r w:rsidR="00A1152B" w:rsidRPr="00D21EBB">
        <w:rPr>
          <w:rFonts w:ascii="Times New Roman" w:hAnsi="Times New Roman" w:cs="Times New Roman"/>
          <w:sz w:val="24"/>
          <w:szCs w:val="24"/>
        </w:rPr>
        <w:t>, kesimpulan t</w:t>
      </w:r>
      <w:r>
        <w:rPr>
          <w:rFonts w:ascii="Times New Roman" w:hAnsi="Times New Roman" w:cs="Times New Roman"/>
          <w:sz w:val="24"/>
          <w:szCs w:val="24"/>
        </w:rPr>
        <w:t>enta</w:t>
      </w:r>
      <w:r w:rsidR="00FA1AE9">
        <w:rPr>
          <w:rFonts w:ascii="Times New Roman" w:hAnsi="Times New Roman" w:cs="Times New Roman"/>
          <w:sz w:val="24"/>
          <w:szCs w:val="24"/>
        </w:rPr>
        <w:t>ng</w:t>
      </w:r>
      <w:r w:rsidR="00A1152B" w:rsidRPr="00D21EBB">
        <w:rPr>
          <w:rFonts w:ascii="Times New Roman" w:hAnsi="Times New Roman" w:cs="Times New Roman"/>
          <w:sz w:val="24"/>
          <w:szCs w:val="24"/>
        </w:rPr>
        <w:t xml:space="preserve"> orisinalitas pe</w:t>
      </w:r>
      <w:r w:rsidR="006E5426">
        <w:rPr>
          <w:rFonts w:ascii="Times New Roman" w:hAnsi="Times New Roman" w:cs="Times New Roman"/>
          <w:sz w:val="24"/>
          <w:szCs w:val="24"/>
        </w:rPr>
        <w:t>rancangan</w:t>
      </w:r>
      <w:r w:rsidR="00A1152B" w:rsidRPr="00D21EBB">
        <w:rPr>
          <w:rFonts w:ascii="Times New Roman" w:hAnsi="Times New Roman" w:cs="Times New Roman"/>
          <w:sz w:val="24"/>
          <w:szCs w:val="24"/>
        </w:rPr>
        <w:t xml:space="preserve"> yang di</w:t>
      </w:r>
      <w:r w:rsidR="00FA1AE9">
        <w:rPr>
          <w:rFonts w:ascii="Times New Roman" w:hAnsi="Times New Roman" w:cs="Times New Roman"/>
          <w:sz w:val="24"/>
          <w:szCs w:val="24"/>
        </w:rPr>
        <w:t>jabarkan</w:t>
      </w:r>
      <w:r w:rsidR="00A1152B" w:rsidRPr="00D21EBB">
        <w:rPr>
          <w:rFonts w:ascii="Times New Roman" w:hAnsi="Times New Roman" w:cs="Times New Roman"/>
          <w:sz w:val="24"/>
          <w:szCs w:val="24"/>
        </w:rPr>
        <w:t xml:space="preserve"> di atas me</w:t>
      </w:r>
      <w:r w:rsidR="00FA1AE9">
        <w:rPr>
          <w:rFonts w:ascii="Times New Roman" w:hAnsi="Times New Roman" w:cs="Times New Roman"/>
          <w:sz w:val="24"/>
          <w:szCs w:val="24"/>
        </w:rPr>
        <w:t>perlihatkan</w:t>
      </w:r>
      <w:r w:rsidR="00A1152B" w:rsidRPr="00D21EBB">
        <w:rPr>
          <w:rFonts w:ascii="Times New Roman" w:hAnsi="Times New Roman" w:cs="Times New Roman"/>
          <w:sz w:val="24"/>
          <w:szCs w:val="24"/>
        </w:rPr>
        <w:t xml:space="preserve"> bahwa</w:t>
      </w:r>
      <w:r w:rsidR="00FA1AE9">
        <w:rPr>
          <w:rFonts w:ascii="Times New Roman" w:hAnsi="Times New Roman" w:cs="Times New Roman"/>
          <w:sz w:val="24"/>
          <w:szCs w:val="24"/>
        </w:rPr>
        <w:t xml:space="preserve"> penulis telah melakukan</w:t>
      </w:r>
      <w:r w:rsidR="00A1152B" w:rsidRPr="00D21EBB">
        <w:rPr>
          <w:rFonts w:ascii="Times New Roman" w:hAnsi="Times New Roman" w:cs="Times New Roman"/>
          <w:sz w:val="24"/>
          <w:szCs w:val="24"/>
        </w:rPr>
        <w:t xml:space="preserve"> pe</w:t>
      </w:r>
      <w:r w:rsidR="006E5426">
        <w:rPr>
          <w:rFonts w:ascii="Times New Roman" w:hAnsi="Times New Roman" w:cs="Times New Roman"/>
          <w:sz w:val="24"/>
          <w:szCs w:val="24"/>
        </w:rPr>
        <w:t>rancangan</w:t>
      </w:r>
      <w:r w:rsidR="00A1152B" w:rsidRPr="00D21EBB">
        <w:rPr>
          <w:rFonts w:ascii="Times New Roman" w:hAnsi="Times New Roman" w:cs="Times New Roman"/>
          <w:sz w:val="24"/>
          <w:szCs w:val="24"/>
        </w:rPr>
        <w:t xml:space="preserve"> </w:t>
      </w:r>
      <w:r w:rsidR="00FA1AE9">
        <w:rPr>
          <w:rFonts w:ascii="Times New Roman" w:hAnsi="Times New Roman" w:cs="Times New Roman"/>
          <w:sz w:val="24"/>
          <w:szCs w:val="24"/>
        </w:rPr>
        <w:lastRenderedPageBreak/>
        <w:t>yang memiliki per</w:t>
      </w:r>
      <w:r w:rsidR="00A1152B" w:rsidRPr="00D21EBB">
        <w:rPr>
          <w:rFonts w:ascii="Times New Roman" w:hAnsi="Times New Roman" w:cs="Times New Roman"/>
          <w:sz w:val="24"/>
          <w:szCs w:val="24"/>
        </w:rPr>
        <w:t>beda</w:t>
      </w:r>
      <w:r w:rsidR="00FA1AE9">
        <w:rPr>
          <w:rFonts w:ascii="Times New Roman" w:hAnsi="Times New Roman" w:cs="Times New Roman"/>
          <w:sz w:val="24"/>
          <w:szCs w:val="24"/>
        </w:rPr>
        <w:t>an</w:t>
      </w:r>
      <w:r w:rsidR="00A1152B" w:rsidRPr="00D21EBB">
        <w:rPr>
          <w:rFonts w:ascii="Times New Roman" w:hAnsi="Times New Roman" w:cs="Times New Roman"/>
          <w:sz w:val="24"/>
          <w:szCs w:val="24"/>
        </w:rPr>
        <w:t xml:space="preserve"> dengan penelitian-penelitian </w:t>
      </w:r>
      <w:r w:rsidR="00FA1AE9">
        <w:rPr>
          <w:rFonts w:ascii="Times New Roman" w:hAnsi="Times New Roman" w:cs="Times New Roman"/>
          <w:sz w:val="24"/>
          <w:szCs w:val="24"/>
        </w:rPr>
        <w:t>terdahulu</w:t>
      </w:r>
      <w:r w:rsidR="00A1152B" w:rsidRPr="00D21EBB">
        <w:rPr>
          <w:rFonts w:ascii="Times New Roman" w:hAnsi="Times New Roman" w:cs="Times New Roman"/>
          <w:sz w:val="24"/>
          <w:szCs w:val="24"/>
        </w:rPr>
        <w:t>.</w:t>
      </w:r>
      <w:proofErr w:type="gramEnd"/>
      <w:r w:rsidR="00A1152B" w:rsidRPr="00D21EBB">
        <w:rPr>
          <w:rFonts w:ascii="Times New Roman" w:hAnsi="Times New Roman" w:cs="Times New Roman"/>
          <w:sz w:val="24"/>
          <w:szCs w:val="24"/>
        </w:rPr>
        <w:t xml:space="preserve"> </w:t>
      </w:r>
      <w:proofErr w:type="gramStart"/>
      <w:r w:rsidR="00A1152B" w:rsidRPr="00D21EBB">
        <w:rPr>
          <w:rFonts w:ascii="Times New Roman" w:hAnsi="Times New Roman" w:cs="Times New Roman"/>
          <w:sz w:val="24"/>
          <w:szCs w:val="24"/>
        </w:rPr>
        <w:t xml:space="preserve">Sehingga </w:t>
      </w:r>
      <w:r w:rsidR="00FA1AE9">
        <w:rPr>
          <w:rFonts w:ascii="Times New Roman" w:hAnsi="Times New Roman" w:cs="Times New Roman"/>
          <w:sz w:val="24"/>
          <w:szCs w:val="24"/>
        </w:rPr>
        <w:t>tugas akhir dari penulis memiliki</w:t>
      </w:r>
      <w:r w:rsidR="00A1152B" w:rsidRPr="00D21EBB">
        <w:rPr>
          <w:rFonts w:ascii="Times New Roman" w:hAnsi="Times New Roman" w:cs="Times New Roman"/>
          <w:sz w:val="24"/>
          <w:szCs w:val="24"/>
        </w:rPr>
        <w:t xml:space="preserve"> judul </w:t>
      </w:r>
      <w:r w:rsidR="00012E84">
        <w:rPr>
          <w:rFonts w:ascii="Times New Roman" w:hAnsi="Times New Roman" w:cs="Times New Roman"/>
          <w:bCs/>
          <w:sz w:val="24"/>
          <w:szCs w:val="24"/>
        </w:rPr>
        <w:t>“</w:t>
      </w:r>
      <w:r w:rsidR="00990DE3">
        <w:rPr>
          <w:rFonts w:ascii="Times New Roman" w:hAnsi="Times New Roman" w:cs="Times New Roman"/>
          <w:bCs/>
          <w:sz w:val="24"/>
          <w:szCs w:val="24"/>
        </w:rPr>
        <w:t xml:space="preserve">Perancangan </w:t>
      </w:r>
      <w:r w:rsidR="00A1152B" w:rsidRPr="00D21EBB">
        <w:rPr>
          <w:rFonts w:ascii="Times New Roman" w:hAnsi="Times New Roman" w:cs="Times New Roman"/>
          <w:bCs/>
          <w:i/>
          <w:sz w:val="24"/>
          <w:szCs w:val="24"/>
        </w:rPr>
        <w:t>Motion Graphic</w:t>
      </w:r>
      <w:r w:rsidR="00A1152B" w:rsidRPr="00D21EBB">
        <w:rPr>
          <w:rFonts w:ascii="Times New Roman" w:hAnsi="Times New Roman" w:cs="Times New Roman"/>
          <w:bCs/>
          <w:sz w:val="24"/>
          <w:szCs w:val="24"/>
        </w:rPr>
        <w:t xml:space="preserve"> </w:t>
      </w:r>
      <w:r w:rsidR="00185400">
        <w:rPr>
          <w:rFonts w:ascii="Times New Roman" w:hAnsi="Times New Roman" w:cs="Times New Roman"/>
          <w:bCs/>
          <w:sz w:val="24"/>
          <w:szCs w:val="24"/>
        </w:rPr>
        <w:t>Pencegahan Kekerasan</w:t>
      </w:r>
      <w:r w:rsidR="00C17FCB">
        <w:rPr>
          <w:rFonts w:ascii="Times New Roman" w:hAnsi="Times New Roman" w:cs="Times New Roman"/>
          <w:bCs/>
          <w:sz w:val="24"/>
          <w:szCs w:val="24"/>
        </w:rPr>
        <w:t xml:space="preserve"> Berbasis</w:t>
      </w:r>
      <w:r w:rsidR="00185400">
        <w:rPr>
          <w:rFonts w:ascii="Times New Roman" w:hAnsi="Times New Roman" w:cs="Times New Roman"/>
          <w:bCs/>
          <w:sz w:val="24"/>
          <w:szCs w:val="24"/>
        </w:rPr>
        <w:t xml:space="preserve"> Gender </w:t>
      </w:r>
      <w:r w:rsidR="0057247C" w:rsidRPr="00D554C3">
        <w:rPr>
          <w:rFonts w:ascii="Times New Roman" w:hAnsi="Times New Roman" w:cs="Times New Roman"/>
          <w:bCs/>
          <w:i/>
          <w:sz w:val="24"/>
          <w:szCs w:val="24"/>
        </w:rPr>
        <w:t>Online</w:t>
      </w:r>
      <w:r w:rsidR="00185400">
        <w:rPr>
          <w:rFonts w:ascii="Times New Roman" w:hAnsi="Times New Roman" w:cs="Times New Roman"/>
          <w:bCs/>
          <w:sz w:val="24"/>
          <w:szCs w:val="24"/>
        </w:rPr>
        <w:t>”.</w:t>
      </w:r>
      <w:proofErr w:type="gramEnd"/>
    </w:p>
    <w:p w14:paraId="3EE8F394" w14:textId="2E22CB8C" w:rsidR="00757794" w:rsidRDefault="00BD72AD" w:rsidP="001F68EA">
      <w:pPr>
        <w:pStyle w:val="ListParagraph"/>
        <w:numPr>
          <w:ilvl w:val="1"/>
          <w:numId w:val="6"/>
        </w:numPr>
        <w:spacing w:line="480" w:lineRule="auto"/>
        <w:ind w:left="360"/>
        <w:jc w:val="both"/>
        <w:outlineLvl w:val="1"/>
        <w:rPr>
          <w:rFonts w:asciiTheme="majorBidi" w:hAnsiTheme="majorBidi" w:cstheme="majorBidi"/>
          <w:b/>
          <w:sz w:val="24"/>
          <w:szCs w:val="24"/>
        </w:rPr>
      </w:pPr>
      <w:bookmarkStart w:id="8" w:name="_Toc77867318"/>
      <w:r>
        <w:rPr>
          <w:rFonts w:asciiTheme="majorBidi" w:hAnsiTheme="majorBidi" w:cstheme="majorBidi"/>
          <w:b/>
          <w:sz w:val="24"/>
          <w:szCs w:val="24"/>
        </w:rPr>
        <w:t xml:space="preserve"> </w:t>
      </w:r>
      <w:bookmarkStart w:id="9" w:name="_Toc108849537"/>
      <w:bookmarkEnd w:id="8"/>
      <w:r w:rsidR="00A52812">
        <w:rPr>
          <w:rFonts w:asciiTheme="majorBidi" w:hAnsiTheme="majorBidi" w:cstheme="majorBidi"/>
          <w:b/>
          <w:sz w:val="24"/>
          <w:szCs w:val="24"/>
        </w:rPr>
        <w:t>Teori Terkait</w:t>
      </w:r>
      <w:bookmarkEnd w:id="9"/>
    </w:p>
    <w:p w14:paraId="09D558E0" w14:textId="13FA175A" w:rsidR="00757794" w:rsidRDefault="00AC1678" w:rsidP="001F68EA">
      <w:pPr>
        <w:pStyle w:val="ListParagraph"/>
        <w:spacing w:line="480" w:lineRule="auto"/>
        <w:ind w:left="450" w:firstLine="540"/>
        <w:jc w:val="both"/>
        <w:rPr>
          <w:rFonts w:asciiTheme="majorBidi" w:hAnsiTheme="majorBidi" w:cstheme="majorBidi"/>
          <w:bCs/>
          <w:sz w:val="24"/>
          <w:szCs w:val="24"/>
        </w:rPr>
      </w:pPr>
      <w:r>
        <w:rPr>
          <w:rFonts w:asciiTheme="majorBidi" w:hAnsiTheme="majorBidi" w:cstheme="majorBidi"/>
          <w:bCs/>
          <w:sz w:val="24"/>
          <w:szCs w:val="24"/>
        </w:rPr>
        <w:t>Berikut</w:t>
      </w:r>
      <w:r w:rsidR="00757794">
        <w:rPr>
          <w:rFonts w:asciiTheme="majorBidi" w:hAnsiTheme="majorBidi" w:cstheme="majorBidi"/>
          <w:bCs/>
          <w:sz w:val="24"/>
          <w:szCs w:val="24"/>
        </w:rPr>
        <w:t xml:space="preserve"> beberapa teori yang penulis </w:t>
      </w:r>
      <w:r>
        <w:rPr>
          <w:rFonts w:asciiTheme="majorBidi" w:hAnsiTheme="majorBidi" w:cstheme="majorBidi"/>
          <w:bCs/>
          <w:sz w:val="24"/>
          <w:szCs w:val="24"/>
        </w:rPr>
        <w:t>gunakan</w:t>
      </w:r>
      <w:r w:rsidR="00757794">
        <w:rPr>
          <w:rFonts w:asciiTheme="majorBidi" w:hAnsiTheme="majorBidi" w:cstheme="majorBidi"/>
          <w:bCs/>
          <w:sz w:val="24"/>
          <w:szCs w:val="24"/>
        </w:rPr>
        <w:t xml:space="preserve"> dalam</w:t>
      </w:r>
      <w:r>
        <w:rPr>
          <w:rFonts w:asciiTheme="majorBidi" w:hAnsiTheme="majorBidi" w:cstheme="majorBidi"/>
          <w:bCs/>
          <w:sz w:val="24"/>
          <w:szCs w:val="24"/>
        </w:rPr>
        <w:t xml:space="preserve"> mendukung</w:t>
      </w:r>
      <w:r w:rsidR="00757794">
        <w:rPr>
          <w:rFonts w:asciiTheme="majorBidi" w:hAnsiTheme="majorBidi" w:cstheme="majorBidi"/>
          <w:bCs/>
          <w:sz w:val="24"/>
          <w:szCs w:val="24"/>
        </w:rPr>
        <w:t xml:space="preserve"> perancangan </w:t>
      </w:r>
      <w:proofErr w:type="gramStart"/>
      <w:r w:rsidR="00757794">
        <w:rPr>
          <w:rFonts w:asciiTheme="majorBidi" w:hAnsiTheme="majorBidi" w:cstheme="majorBidi"/>
          <w:bCs/>
          <w:sz w:val="24"/>
          <w:szCs w:val="24"/>
        </w:rPr>
        <w:t>ini</w:t>
      </w:r>
      <w:r>
        <w:rPr>
          <w:rFonts w:asciiTheme="majorBidi" w:hAnsiTheme="majorBidi" w:cstheme="majorBidi"/>
          <w:bCs/>
          <w:sz w:val="24"/>
          <w:szCs w:val="24"/>
        </w:rPr>
        <w:t xml:space="preserve"> </w:t>
      </w:r>
      <w:r w:rsidR="00757794">
        <w:rPr>
          <w:rFonts w:asciiTheme="majorBidi" w:hAnsiTheme="majorBidi" w:cstheme="majorBidi"/>
          <w:bCs/>
          <w:sz w:val="24"/>
          <w:szCs w:val="24"/>
        </w:rPr>
        <w:t>:</w:t>
      </w:r>
      <w:proofErr w:type="gramEnd"/>
    </w:p>
    <w:p w14:paraId="58BF3043" w14:textId="77777777" w:rsidR="00757794" w:rsidRPr="00B23B02" w:rsidRDefault="00757794" w:rsidP="001F68EA">
      <w:pPr>
        <w:pStyle w:val="ListParagraph"/>
        <w:numPr>
          <w:ilvl w:val="2"/>
          <w:numId w:val="6"/>
        </w:numPr>
        <w:spacing w:line="480" w:lineRule="auto"/>
        <w:jc w:val="both"/>
        <w:outlineLvl w:val="2"/>
        <w:rPr>
          <w:rFonts w:asciiTheme="majorBidi" w:hAnsiTheme="majorBidi" w:cstheme="majorBidi"/>
          <w:i/>
          <w:sz w:val="24"/>
          <w:szCs w:val="24"/>
        </w:rPr>
      </w:pPr>
      <w:bookmarkStart w:id="10" w:name="_Toc77867319"/>
      <w:bookmarkStart w:id="11" w:name="_Toc108849538"/>
      <w:r w:rsidRPr="00B23B02">
        <w:rPr>
          <w:rFonts w:asciiTheme="majorBidi" w:hAnsiTheme="majorBidi" w:cstheme="majorBidi"/>
          <w:i/>
          <w:sz w:val="24"/>
          <w:szCs w:val="24"/>
        </w:rPr>
        <w:t>Motion Graphic</w:t>
      </w:r>
      <w:bookmarkEnd w:id="10"/>
      <w:bookmarkEnd w:id="11"/>
    </w:p>
    <w:p w14:paraId="39AB5E98" w14:textId="15D36D8A" w:rsidR="00757794" w:rsidRDefault="00757794" w:rsidP="001F68EA">
      <w:pPr>
        <w:pStyle w:val="ListParagraph"/>
        <w:spacing w:line="480" w:lineRule="auto"/>
        <w:ind w:left="450" w:firstLine="630"/>
        <w:jc w:val="both"/>
        <w:rPr>
          <w:rFonts w:asciiTheme="majorBidi" w:hAnsiTheme="majorBidi" w:cstheme="majorBidi"/>
          <w:bCs/>
          <w:sz w:val="24"/>
          <w:szCs w:val="24"/>
        </w:rPr>
      </w:pPr>
      <w:r>
        <w:rPr>
          <w:rFonts w:asciiTheme="majorBidi" w:hAnsiTheme="majorBidi" w:cstheme="majorBidi"/>
          <w:bCs/>
          <w:sz w:val="24"/>
          <w:szCs w:val="24"/>
        </w:rPr>
        <w:t>Adalah</w:t>
      </w:r>
      <w:r w:rsidR="007F3885">
        <w:rPr>
          <w:rFonts w:asciiTheme="majorBidi" w:hAnsiTheme="majorBidi" w:cstheme="majorBidi"/>
          <w:bCs/>
          <w:sz w:val="24"/>
          <w:szCs w:val="24"/>
        </w:rPr>
        <w:t xml:space="preserve"> sebuah</w:t>
      </w:r>
      <w:r>
        <w:rPr>
          <w:rFonts w:asciiTheme="majorBidi" w:hAnsiTheme="majorBidi" w:cstheme="majorBidi"/>
          <w:bCs/>
          <w:sz w:val="24"/>
          <w:szCs w:val="24"/>
        </w:rPr>
        <w:t xml:space="preserve"> </w:t>
      </w:r>
      <w:r w:rsidR="00B46ADF">
        <w:rPr>
          <w:rFonts w:asciiTheme="majorBidi" w:hAnsiTheme="majorBidi" w:cstheme="majorBidi"/>
          <w:bCs/>
          <w:sz w:val="24"/>
          <w:szCs w:val="24"/>
        </w:rPr>
        <w:t>seni yang</w:t>
      </w:r>
      <w:r w:rsidR="00E27CB0">
        <w:rPr>
          <w:rFonts w:asciiTheme="majorBidi" w:hAnsiTheme="majorBidi" w:cstheme="majorBidi"/>
          <w:bCs/>
          <w:sz w:val="24"/>
          <w:szCs w:val="24"/>
        </w:rPr>
        <w:t xml:space="preserve"> </w:t>
      </w:r>
      <w:r w:rsidR="00EB3564">
        <w:rPr>
          <w:rFonts w:asciiTheme="majorBidi" w:hAnsiTheme="majorBidi" w:cstheme="majorBidi"/>
          <w:bCs/>
          <w:sz w:val="24"/>
          <w:szCs w:val="24"/>
        </w:rPr>
        <w:t>menampilkan susunan dari berbagai</w:t>
      </w:r>
      <w:r w:rsidR="007F3885">
        <w:rPr>
          <w:rFonts w:asciiTheme="majorBidi" w:hAnsiTheme="majorBidi" w:cstheme="majorBidi"/>
          <w:bCs/>
          <w:sz w:val="24"/>
          <w:szCs w:val="24"/>
        </w:rPr>
        <w:t xml:space="preserve"> </w:t>
      </w:r>
      <w:r w:rsidR="00EB3564">
        <w:rPr>
          <w:rFonts w:asciiTheme="majorBidi" w:hAnsiTheme="majorBidi" w:cstheme="majorBidi"/>
          <w:bCs/>
          <w:sz w:val="24"/>
          <w:szCs w:val="24"/>
        </w:rPr>
        <w:t>unsur</w:t>
      </w:r>
      <w:r w:rsidRPr="00954437">
        <w:rPr>
          <w:rFonts w:asciiTheme="majorBidi" w:hAnsiTheme="majorBidi" w:cstheme="majorBidi"/>
          <w:bCs/>
          <w:sz w:val="24"/>
          <w:szCs w:val="24"/>
        </w:rPr>
        <w:t xml:space="preserve"> seperti animasi 2D</w:t>
      </w:r>
      <w:r>
        <w:rPr>
          <w:rFonts w:asciiTheme="majorBidi" w:hAnsiTheme="majorBidi" w:cstheme="majorBidi"/>
          <w:bCs/>
          <w:sz w:val="24"/>
          <w:szCs w:val="24"/>
        </w:rPr>
        <w:t xml:space="preserve"> </w:t>
      </w:r>
      <w:r w:rsidRPr="00954437">
        <w:rPr>
          <w:rFonts w:asciiTheme="majorBidi" w:hAnsiTheme="majorBidi" w:cstheme="majorBidi"/>
          <w:bCs/>
          <w:sz w:val="24"/>
          <w:szCs w:val="24"/>
        </w:rPr>
        <w:t>dan 3D, video</w:t>
      </w:r>
      <w:r w:rsidR="0012709E">
        <w:rPr>
          <w:rFonts w:asciiTheme="majorBidi" w:hAnsiTheme="majorBidi" w:cstheme="majorBidi"/>
          <w:bCs/>
          <w:sz w:val="24"/>
          <w:szCs w:val="24"/>
        </w:rPr>
        <w:t>grafi</w:t>
      </w:r>
      <w:r w:rsidRPr="00954437">
        <w:rPr>
          <w:rFonts w:asciiTheme="majorBidi" w:hAnsiTheme="majorBidi" w:cstheme="majorBidi"/>
          <w:bCs/>
          <w:sz w:val="24"/>
          <w:szCs w:val="24"/>
        </w:rPr>
        <w:t xml:space="preserve">, </w:t>
      </w:r>
      <w:proofErr w:type="gramStart"/>
      <w:r w:rsidR="0012709E">
        <w:rPr>
          <w:rFonts w:asciiTheme="majorBidi" w:hAnsiTheme="majorBidi" w:cstheme="majorBidi"/>
          <w:bCs/>
          <w:sz w:val="24"/>
          <w:szCs w:val="24"/>
        </w:rPr>
        <w:t>gaya</w:t>
      </w:r>
      <w:proofErr w:type="gramEnd"/>
      <w:r w:rsidR="0012709E">
        <w:rPr>
          <w:rFonts w:asciiTheme="majorBidi" w:hAnsiTheme="majorBidi" w:cstheme="majorBidi"/>
          <w:bCs/>
          <w:sz w:val="24"/>
          <w:szCs w:val="24"/>
        </w:rPr>
        <w:t xml:space="preserve"> tulisan</w:t>
      </w:r>
      <w:r w:rsidRPr="00954437">
        <w:rPr>
          <w:rFonts w:asciiTheme="majorBidi" w:hAnsiTheme="majorBidi" w:cstheme="majorBidi"/>
          <w:bCs/>
          <w:sz w:val="24"/>
          <w:szCs w:val="24"/>
        </w:rPr>
        <w:t xml:space="preserve">, </w:t>
      </w:r>
      <w:r w:rsidR="0012709E">
        <w:rPr>
          <w:rFonts w:asciiTheme="majorBidi" w:hAnsiTheme="majorBidi" w:cstheme="majorBidi"/>
          <w:bCs/>
          <w:sz w:val="24"/>
          <w:szCs w:val="24"/>
        </w:rPr>
        <w:t>gambar</w:t>
      </w:r>
      <w:r w:rsidRPr="00954437">
        <w:rPr>
          <w:rFonts w:asciiTheme="majorBidi" w:hAnsiTheme="majorBidi" w:cstheme="majorBidi"/>
          <w:bCs/>
          <w:sz w:val="24"/>
          <w:szCs w:val="24"/>
        </w:rPr>
        <w:t>, dan</w:t>
      </w:r>
      <w:r>
        <w:rPr>
          <w:rFonts w:asciiTheme="majorBidi" w:hAnsiTheme="majorBidi" w:cstheme="majorBidi"/>
          <w:bCs/>
          <w:sz w:val="24"/>
          <w:szCs w:val="24"/>
        </w:rPr>
        <w:t xml:space="preserve"> musik</w:t>
      </w:r>
      <w:r w:rsidRPr="00954437">
        <w:rPr>
          <w:rFonts w:asciiTheme="majorBidi" w:hAnsiTheme="majorBidi" w:cstheme="majorBidi"/>
          <w:bCs/>
          <w:sz w:val="24"/>
          <w:szCs w:val="24"/>
        </w:rPr>
        <w:t xml:space="preserve">. </w:t>
      </w:r>
      <w:proofErr w:type="gramStart"/>
      <w:r w:rsidRPr="00D67C32">
        <w:rPr>
          <w:rFonts w:asciiTheme="majorBidi" w:hAnsiTheme="majorBidi" w:cstheme="majorBidi"/>
          <w:bCs/>
          <w:i/>
          <w:sz w:val="24"/>
          <w:szCs w:val="24"/>
        </w:rPr>
        <w:t>Motion graphic</w:t>
      </w:r>
      <w:r w:rsidRPr="00954437">
        <w:rPr>
          <w:rFonts w:asciiTheme="majorBidi" w:hAnsiTheme="majorBidi" w:cstheme="majorBidi"/>
          <w:bCs/>
          <w:sz w:val="24"/>
          <w:szCs w:val="24"/>
        </w:rPr>
        <w:t xml:space="preserve"> </w:t>
      </w:r>
      <w:r w:rsidR="00E27CB0">
        <w:rPr>
          <w:rFonts w:asciiTheme="majorBidi" w:hAnsiTheme="majorBidi" w:cstheme="majorBidi"/>
          <w:bCs/>
          <w:sz w:val="24"/>
          <w:szCs w:val="24"/>
        </w:rPr>
        <w:t>me</w:t>
      </w:r>
      <w:r w:rsidR="007F3885">
        <w:rPr>
          <w:rFonts w:asciiTheme="majorBidi" w:hAnsiTheme="majorBidi" w:cstheme="majorBidi"/>
          <w:bCs/>
          <w:sz w:val="24"/>
          <w:szCs w:val="24"/>
        </w:rPr>
        <w:t>mpunyai</w:t>
      </w:r>
      <w:r w:rsidR="00E27CB0">
        <w:rPr>
          <w:rFonts w:asciiTheme="majorBidi" w:hAnsiTheme="majorBidi" w:cstheme="majorBidi"/>
          <w:bCs/>
          <w:sz w:val="24"/>
          <w:szCs w:val="24"/>
        </w:rPr>
        <w:t xml:space="preserve"> </w:t>
      </w:r>
      <w:r w:rsidR="007F3885">
        <w:rPr>
          <w:rFonts w:asciiTheme="majorBidi" w:hAnsiTheme="majorBidi" w:cstheme="majorBidi"/>
          <w:bCs/>
          <w:sz w:val="24"/>
          <w:szCs w:val="24"/>
        </w:rPr>
        <w:t>berbagai macam</w:t>
      </w:r>
      <w:r w:rsidR="00E27CB0">
        <w:rPr>
          <w:rFonts w:asciiTheme="majorBidi" w:hAnsiTheme="majorBidi" w:cstheme="majorBidi"/>
          <w:bCs/>
          <w:sz w:val="24"/>
          <w:szCs w:val="24"/>
        </w:rPr>
        <w:t xml:space="preserve"> ke</w:t>
      </w:r>
      <w:r w:rsidR="00AF4167">
        <w:rPr>
          <w:rFonts w:asciiTheme="majorBidi" w:hAnsiTheme="majorBidi" w:cstheme="majorBidi"/>
          <w:bCs/>
          <w:sz w:val="24"/>
          <w:szCs w:val="24"/>
        </w:rPr>
        <w:t>istimewaan</w:t>
      </w:r>
      <w:r w:rsidR="00BB15C8">
        <w:rPr>
          <w:rFonts w:asciiTheme="majorBidi" w:hAnsiTheme="majorBidi" w:cstheme="majorBidi"/>
          <w:bCs/>
          <w:sz w:val="24"/>
          <w:szCs w:val="24"/>
        </w:rPr>
        <w:t>,</w:t>
      </w:r>
      <w:r w:rsidRPr="00954437">
        <w:rPr>
          <w:rFonts w:asciiTheme="majorBidi" w:hAnsiTheme="majorBidi" w:cstheme="majorBidi"/>
          <w:bCs/>
          <w:sz w:val="24"/>
          <w:szCs w:val="24"/>
        </w:rPr>
        <w:t xml:space="preserve"> </w:t>
      </w:r>
      <w:r w:rsidR="00CA60DB">
        <w:rPr>
          <w:rFonts w:asciiTheme="majorBidi" w:hAnsiTheme="majorBidi" w:cstheme="majorBidi"/>
          <w:bCs/>
          <w:sz w:val="24"/>
          <w:szCs w:val="24"/>
        </w:rPr>
        <w:t>salah satunya adalah dalam penyampaian</w:t>
      </w:r>
      <w:r w:rsidR="007F3885">
        <w:rPr>
          <w:rFonts w:asciiTheme="majorBidi" w:hAnsiTheme="majorBidi" w:cstheme="majorBidi"/>
          <w:bCs/>
          <w:sz w:val="24"/>
          <w:szCs w:val="24"/>
        </w:rPr>
        <w:t xml:space="preserve"> </w:t>
      </w:r>
      <w:r w:rsidRPr="00954437">
        <w:rPr>
          <w:rFonts w:asciiTheme="majorBidi" w:hAnsiTheme="majorBidi" w:cstheme="majorBidi"/>
          <w:bCs/>
          <w:sz w:val="24"/>
          <w:szCs w:val="24"/>
        </w:rPr>
        <w:t>informasi</w:t>
      </w:r>
      <w:r w:rsidR="00CA60DB">
        <w:rPr>
          <w:rFonts w:asciiTheme="majorBidi" w:hAnsiTheme="majorBidi" w:cstheme="majorBidi"/>
          <w:bCs/>
          <w:sz w:val="24"/>
          <w:szCs w:val="24"/>
        </w:rPr>
        <w:t>nya</w:t>
      </w:r>
      <w:r w:rsidRPr="00954437">
        <w:rPr>
          <w:rFonts w:asciiTheme="majorBidi" w:hAnsiTheme="majorBidi" w:cstheme="majorBidi"/>
          <w:bCs/>
          <w:sz w:val="24"/>
          <w:szCs w:val="24"/>
        </w:rPr>
        <w:t xml:space="preserve"> </w:t>
      </w:r>
      <w:r w:rsidR="00CA60DB">
        <w:rPr>
          <w:rFonts w:asciiTheme="majorBidi" w:hAnsiTheme="majorBidi" w:cstheme="majorBidi"/>
          <w:bCs/>
          <w:sz w:val="24"/>
          <w:szCs w:val="24"/>
        </w:rPr>
        <w:t xml:space="preserve">bisa lebih </w:t>
      </w:r>
      <w:r w:rsidRPr="00954437">
        <w:rPr>
          <w:rFonts w:asciiTheme="majorBidi" w:hAnsiTheme="majorBidi" w:cstheme="majorBidi"/>
          <w:bCs/>
          <w:sz w:val="24"/>
          <w:szCs w:val="24"/>
        </w:rPr>
        <w:t>mudah</w:t>
      </w:r>
      <w:r w:rsidR="00CA60DB">
        <w:rPr>
          <w:rFonts w:asciiTheme="majorBidi" w:hAnsiTheme="majorBidi" w:cstheme="majorBidi"/>
          <w:bCs/>
          <w:sz w:val="24"/>
          <w:szCs w:val="24"/>
        </w:rPr>
        <w:t xml:space="preserve"> untuk</w:t>
      </w:r>
      <w:r>
        <w:rPr>
          <w:rFonts w:asciiTheme="majorBidi" w:hAnsiTheme="majorBidi" w:cstheme="majorBidi"/>
          <w:bCs/>
          <w:sz w:val="24"/>
          <w:szCs w:val="24"/>
        </w:rPr>
        <w:t xml:space="preserve"> </w:t>
      </w:r>
      <w:r w:rsidRPr="00954437">
        <w:rPr>
          <w:rFonts w:asciiTheme="majorBidi" w:hAnsiTheme="majorBidi" w:cstheme="majorBidi"/>
          <w:bCs/>
          <w:sz w:val="24"/>
          <w:szCs w:val="24"/>
        </w:rPr>
        <w:t>di</w:t>
      </w:r>
      <w:r>
        <w:rPr>
          <w:rFonts w:asciiTheme="majorBidi" w:hAnsiTheme="majorBidi" w:cstheme="majorBidi"/>
          <w:bCs/>
          <w:sz w:val="24"/>
          <w:szCs w:val="24"/>
        </w:rPr>
        <w:t>pahami</w:t>
      </w:r>
      <w:r w:rsidRPr="00954437">
        <w:rPr>
          <w:rFonts w:asciiTheme="majorBidi" w:hAnsiTheme="majorBidi" w:cstheme="majorBidi"/>
          <w:bCs/>
          <w:sz w:val="24"/>
          <w:szCs w:val="24"/>
        </w:rPr>
        <w:t>.</w:t>
      </w:r>
      <w:proofErr w:type="gramEnd"/>
      <w:r w:rsidRPr="00954437">
        <w:rPr>
          <w:rFonts w:asciiTheme="majorBidi" w:hAnsiTheme="majorBidi" w:cstheme="majorBidi"/>
          <w:bCs/>
          <w:sz w:val="24"/>
          <w:szCs w:val="24"/>
        </w:rPr>
        <w:t xml:space="preserve"> </w:t>
      </w:r>
      <w:proofErr w:type="gramStart"/>
      <w:r w:rsidR="00B54AF3">
        <w:rPr>
          <w:rFonts w:asciiTheme="majorBidi" w:hAnsiTheme="majorBidi" w:cstheme="majorBidi"/>
          <w:bCs/>
          <w:i/>
          <w:sz w:val="24"/>
          <w:szCs w:val="24"/>
        </w:rPr>
        <w:t>M</w:t>
      </w:r>
      <w:r w:rsidRPr="00D67C32">
        <w:rPr>
          <w:rFonts w:asciiTheme="majorBidi" w:hAnsiTheme="majorBidi" w:cstheme="majorBidi"/>
          <w:bCs/>
          <w:i/>
          <w:sz w:val="24"/>
          <w:szCs w:val="24"/>
        </w:rPr>
        <w:t>otion graphic</w:t>
      </w:r>
      <w:r w:rsidRPr="00954437">
        <w:rPr>
          <w:rFonts w:asciiTheme="majorBidi" w:hAnsiTheme="majorBidi" w:cstheme="majorBidi"/>
          <w:bCs/>
          <w:sz w:val="24"/>
          <w:szCs w:val="24"/>
        </w:rPr>
        <w:t xml:space="preserve"> </w:t>
      </w:r>
      <w:r w:rsidR="00FF2530">
        <w:rPr>
          <w:rFonts w:asciiTheme="majorBidi" w:hAnsiTheme="majorBidi" w:cstheme="majorBidi"/>
          <w:bCs/>
          <w:sz w:val="24"/>
          <w:szCs w:val="24"/>
        </w:rPr>
        <w:t>bisa berfungsi</w:t>
      </w:r>
      <w:r w:rsidR="00B54AF3">
        <w:rPr>
          <w:rFonts w:asciiTheme="majorBidi" w:hAnsiTheme="majorBidi" w:cstheme="majorBidi"/>
          <w:bCs/>
          <w:sz w:val="24"/>
          <w:szCs w:val="24"/>
        </w:rPr>
        <w:t xml:space="preserve"> untuk</w:t>
      </w:r>
      <w:r w:rsidR="00DA725C">
        <w:rPr>
          <w:rFonts w:asciiTheme="majorBidi" w:hAnsiTheme="majorBidi" w:cstheme="majorBidi"/>
          <w:bCs/>
          <w:sz w:val="24"/>
          <w:szCs w:val="24"/>
        </w:rPr>
        <w:t xml:space="preserve"> memudahkan</w:t>
      </w:r>
      <w:r w:rsidR="00A21D14">
        <w:rPr>
          <w:rFonts w:asciiTheme="majorBidi" w:hAnsiTheme="majorBidi" w:cstheme="majorBidi"/>
          <w:bCs/>
          <w:sz w:val="24"/>
          <w:szCs w:val="24"/>
        </w:rPr>
        <w:t xml:space="preserve"> dalam</w:t>
      </w:r>
      <w:r w:rsidR="00B54AF3">
        <w:rPr>
          <w:rFonts w:asciiTheme="majorBidi" w:hAnsiTheme="majorBidi" w:cstheme="majorBidi"/>
          <w:bCs/>
          <w:sz w:val="24"/>
          <w:szCs w:val="24"/>
        </w:rPr>
        <w:t xml:space="preserve"> </w:t>
      </w:r>
      <w:r w:rsidR="00FF2530">
        <w:rPr>
          <w:rFonts w:asciiTheme="majorBidi" w:hAnsiTheme="majorBidi" w:cstheme="majorBidi"/>
          <w:bCs/>
          <w:sz w:val="24"/>
          <w:szCs w:val="24"/>
        </w:rPr>
        <w:t>merangkum</w:t>
      </w:r>
      <w:r>
        <w:rPr>
          <w:rFonts w:asciiTheme="majorBidi" w:hAnsiTheme="majorBidi" w:cstheme="majorBidi"/>
          <w:bCs/>
          <w:sz w:val="24"/>
          <w:szCs w:val="24"/>
        </w:rPr>
        <w:t xml:space="preserve"> </w:t>
      </w:r>
      <w:r w:rsidRPr="00954437">
        <w:rPr>
          <w:rFonts w:asciiTheme="majorBidi" w:hAnsiTheme="majorBidi" w:cstheme="majorBidi"/>
          <w:bCs/>
          <w:sz w:val="24"/>
          <w:szCs w:val="24"/>
        </w:rPr>
        <w:t>pesan</w:t>
      </w:r>
      <w:r w:rsidR="00FF2530">
        <w:rPr>
          <w:rFonts w:asciiTheme="majorBidi" w:hAnsiTheme="majorBidi" w:cstheme="majorBidi"/>
          <w:bCs/>
          <w:sz w:val="24"/>
          <w:szCs w:val="24"/>
        </w:rPr>
        <w:t xml:space="preserve"> atau informasi</w:t>
      </w:r>
      <w:r w:rsidRPr="00954437">
        <w:rPr>
          <w:rFonts w:asciiTheme="majorBidi" w:hAnsiTheme="majorBidi" w:cstheme="majorBidi"/>
          <w:bCs/>
          <w:sz w:val="24"/>
          <w:szCs w:val="24"/>
        </w:rPr>
        <w:t xml:space="preserve"> </w:t>
      </w:r>
      <w:r>
        <w:rPr>
          <w:rFonts w:asciiTheme="majorBidi" w:hAnsiTheme="majorBidi" w:cstheme="majorBidi"/>
          <w:bCs/>
          <w:sz w:val="24"/>
          <w:szCs w:val="24"/>
        </w:rPr>
        <w:t>yang</w:t>
      </w:r>
      <w:r w:rsidR="00FF2530">
        <w:rPr>
          <w:rFonts w:asciiTheme="majorBidi" w:hAnsiTheme="majorBidi" w:cstheme="majorBidi"/>
          <w:bCs/>
          <w:sz w:val="24"/>
          <w:szCs w:val="24"/>
        </w:rPr>
        <w:t xml:space="preserve"> ingin</w:t>
      </w:r>
      <w:r>
        <w:rPr>
          <w:rFonts w:asciiTheme="majorBidi" w:hAnsiTheme="majorBidi" w:cstheme="majorBidi"/>
          <w:bCs/>
          <w:sz w:val="24"/>
          <w:szCs w:val="24"/>
        </w:rPr>
        <w:t xml:space="preserve"> disampaikan</w:t>
      </w:r>
      <w:r w:rsidR="00FF2530">
        <w:rPr>
          <w:rFonts w:asciiTheme="majorBidi" w:hAnsiTheme="majorBidi" w:cstheme="majorBidi"/>
          <w:bCs/>
          <w:sz w:val="24"/>
          <w:szCs w:val="24"/>
        </w:rPr>
        <w:t xml:space="preserve"> dengan m</w:t>
      </w:r>
      <w:r>
        <w:rPr>
          <w:rFonts w:asciiTheme="majorBidi" w:hAnsiTheme="majorBidi" w:cstheme="majorBidi"/>
          <w:bCs/>
          <w:sz w:val="24"/>
          <w:szCs w:val="24"/>
        </w:rPr>
        <w:t>embagi se</w:t>
      </w:r>
      <w:r w:rsidR="00FF2530">
        <w:rPr>
          <w:rFonts w:asciiTheme="majorBidi" w:hAnsiTheme="majorBidi" w:cstheme="majorBidi"/>
          <w:bCs/>
          <w:sz w:val="24"/>
          <w:szCs w:val="24"/>
        </w:rPr>
        <w:t>luruh</w:t>
      </w:r>
      <w:r>
        <w:rPr>
          <w:rFonts w:asciiTheme="majorBidi" w:hAnsiTheme="majorBidi" w:cstheme="majorBidi"/>
          <w:bCs/>
          <w:sz w:val="24"/>
          <w:szCs w:val="24"/>
        </w:rPr>
        <w:t xml:space="preserve"> </w:t>
      </w:r>
      <w:r w:rsidR="00FF2530">
        <w:rPr>
          <w:rFonts w:asciiTheme="majorBidi" w:hAnsiTheme="majorBidi" w:cstheme="majorBidi"/>
          <w:bCs/>
          <w:sz w:val="24"/>
          <w:szCs w:val="24"/>
        </w:rPr>
        <w:t>data</w:t>
      </w:r>
      <w:r w:rsidRPr="00954437">
        <w:rPr>
          <w:rFonts w:asciiTheme="majorBidi" w:hAnsiTheme="majorBidi" w:cstheme="majorBidi"/>
          <w:bCs/>
          <w:sz w:val="24"/>
          <w:szCs w:val="24"/>
        </w:rPr>
        <w:t xml:space="preserve"> </w:t>
      </w:r>
      <w:r>
        <w:rPr>
          <w:rFonts w:asciiTheme="majorBidi" w:hAnsiTheme="majorBidi" w:cstheme="majorBidi"/>
          <w:bCs/>
          <w:sz w:val="24"/>
          <w:szCs w:val="24"/>
        </w:rPr>
        <w:t>menjadi beberapa</w:t>
      </w:r>
      <w:r w:rsidRPr="00954437">
        <w:rPr>
          <w:rFonts w:asciiTheme="majorBidi" w:hAnsiTheme="majorBidi" w:cstheme="majorBidi"/>
          <w:bCs/>
          <w:sz w:val="24"/>
          <w:szCs w:val="24"/>
        </w:rPr>
        <w:t xml:space="preserve"> bagian </w:t>
      </w:r>
      <w:r w:rsidR="00FF2530">
        <w:rPr>
          <w:rFonts w:asciiTheme="majorBidi" w:hAnsiTheme="majorBidi" w:cstheme="majorBidi"/>
          <w:bCs/>
          <w:sz w:val="24"/>
          <w:szCs w:val="24"/>
        </w:rPr>
        <w:t>dalam</w:t>
      </w:r>
      <w:r w:rsidRPr="00954437">
        <w:rPr>
          <w:rFonts w:asciiTheme="majorBidi" w:hAnsiTheme="majorBidi" w:cstheme="majorBidi"/>
          <w:bCs/>
          <w:sz w:val="24"/>
          <w:szCs w:val="24"/>
        </w:rPr>
        <w:t xml:space="preserve"> </w:t>
      </w:r>
      <w:r w:rsidR="00FF2530">
        <w:rPr>
          <w:rFonts w:asciiTheme="majorBidi" w:hAnsiTheme="majorBidi" w:cstheme="majorBidi"/>
          <w:bCs/>
          <w:sz w:val="24"/>
          <w:szCs w:val="24"/>
        </w:rPr>
        <w:t>penyajian</w:t>
      </w:r>
      <w:r w:rsidRPr="00954437">
        <w:rPr>
          <w:rFonts w:asciiTheme="majorBidi" w:hAnsiTheme="majorBidi" w:cstheme="majorBidi"/>
          <w:bCs/>
          <w:sz w:val="24"/>
          <w:szCs w:val="24"/>
        </w:rPr>
        <w:t xml:space="preserve"> informasi</w:t>
      </w:r>
      <w:r w:rsidR="00FF2530">
        <w:rPr>
          <w:rFonts w:asciiTheme="majorBidi" w:hAnsiTheme="majorBidi" w:cstheme="majorBidi"/>
          <w:bCs/>
          <w:sz w:val="24"/>
          <w:szCs w:val="24"/>
        </w:rPr>
        <w:t>nya</w:t>
      </w:r>
      <w:r w:rsidRPr="00954437">
        <w:rPr>
          <w:rFonts w:asciiTheme="majorBidi" w:hAnsiTheme="majorBidi" w:cstheme="majorBidi"/>
          <w:bCs/>
          <w:sz w:val="24"/>
          <w:szCs w:val="24"/>
        </w:rPr>
        <w:t>.</w:t>
      </w:r>
      <w:proofErr w:type="gramEnd"/>
      <w:r w:rsidRPr="00954437">
        <w:rPr>
          <w:rFonts w:asciiTheme="majorBidi" w:hAnsiTheme="majorBidi" w:cstheme="majorBidi"/>
          <w:bCs/>
          <w:sz w:val="24"/>
          <w:szCs w:val="24"/>
        </w:rPr>
        <w:t xml:space="preserve"> Selain itu</w:t>
      </w:r>
      <w:r>
        <w:rPr>
          <w:rFonts w:asciiTheme="majorBidi" w:hAnsiTheme="majorBidi" w:cstheme="majorBidi"/>
          <w:bCs/>
          <w:sz w:val="24"/>
          <w:szCs w:val="24"/>
        </w:rPr>
        <w:t xml:space="preserve"> </w:t>
      </w:r>
      <w:r w:rsidRPr="00954437">
        <w:rPr>
          <w:rFonts w:asciiTheme="majorBidi" w:hAnsiTheme="majorBidi" w:cstheme="majorBidi"/>
          <w:bCs/>
          <w:sz w:val="24"/>
          <w:szCs w:val="24"/>
        </w:rPr>
        <w:t>manusia</w:t>
      </w:r>
      <w:r w:rsidR="00E76452">
        <w:rPr>
          <w:rFonts w:asciiTheme="majorBidi" w:hAnsiTheme="majorBidi" w:cstheme="majorBidi"/>
          <w:bCs/>
          <w:sz w:val="24"/>
          <w:szCs w:val="24"/>
        </w:rPr>
        <w:t xml:space="preserve"> juga bisa</w:t>
      </w:r>
      <w:r w:rsidR="00306567">
        <w:rPr>
          <w:rFonts w:asciiTheme="majorBidi" w:hAnsiTheme="majorBidi" w:cstheme="majorBidi"/>
          <w:bCs/>
          <w:sz w:val="24"/>
          <w:szCs w:val="24"/>
        </w:rPr>
        <w:t xml:space="preserve"> menerima</w:t>
      </w:r>
      <w:r w:rsidRPr="00954437">
        <w:rPr>
          <w:rFonts w:asciiTheme="majorBidi" w:hAnsiTheme="majorBidi" w:cstheme="majorBidi"/>
          <w:bCs/>
          <w:sz w:val="24"/>
          <w:szCs w:val="24"/>
        </w:rPr>
        <w:t xml:space="preserve"> lebih banyak informasi</w:t>
      </w:r>
      <w:r>
        <w:rPr>
          <w:rFonts w:asciiTheme="majorBidi" w:hAnsiTheme="majorBidi" w:cstheme="majorBidi"/>
          <w:bCs/>
          <w:sz w:val="24"/>
          <w:szCs w:val="24"/>
        </w:rPr>
        <w:t xml:space="preserve"> melalui </w:t>
      </w:r>
      <w:r w:rsidR="00E76452">
        <w:rPr>
          <w:rFonts w:asciiTheme="majorBidi" w:hAnsiTheme="majorBidi" w:cstheme="majorBidi"/>
          <w:bCs/>
          <w:sz w:val="24"/>
          <w:szCs w:val="24"/>
        </w:rPr>
        <w:t>berbagai data yang ditampilkan secara</w:t>
      </w:r>
      <w:r>
        <w:rPr>
          <w:rFonts w:asciiTheme="majorBidi" w:hAnsiTheme="majorBidi" w:cstheme="majorBidi"/>
          <w:bCs/>
          <w:sz w:val="24"/>
          <w:szCs w:val="24"/>
        </w:rPr>
        <w:t xml:space="preserve"> visual</w:t>
      </w:r>
      <w:r w:rsidR="000E162B">
        <w:rPr>
          <w:rFonts w:asciiTheme="majorBidi" w:hAnsiTheme="majorBidi" w:cstheme="majorBidi"/>
          <w:bCs/>
          <w:sz w:val="24"/>
          <w:szCs w:val="24"/>
        </w:rPr>
        <w:t xml:space="preserve"> </w:t>
      </w:r>
      <w:r w:rsidR="000E162B">
        <w:rPr>
          <w:rFonts w:asciiTheme="majorBidi" w:hAnsiTheme="majorBidi" w:cstheme="majorBidi"/>
          <w:bCs/>
          <w:sz w:val="24"/>
          <w:szCs w:val="24"/>
        </w:rPr>
        <w:fldChar w:fldCharType="begin" w:fldLock="1"/>
      </w:r>
      <w:r w:rsidR="002F5576">
        <w:rPr>
          <w:rFonts w:asciiTheme="majorBidi" w:hAnsiTheme="majorBidi" w:cstheme="majorBidi"/>
          <w:bCs/>
          <w:sz w:val="24"/>
          <w:szCs w:val="24"/>
        </w:rPr>
        <w:instrText>ADDIN CSL_CITATION {"citationItems":[{"id":"ITEM-1","itemData":{"DOI":"10.31598/bahasarupa.v3i1.432","ISSN":"2581-0502","abstract":"Adolescence is a transition from children to adulthood, usually this is a very vulnerable period for parents because at this age children begin to look for identity. Teenagers begin to want to have their own desires and no longer want to be regulated by parents because they already feel as adults. Environmental factors in the residence and school environment are very influential on the stability of development in adolescence. Teenagers who are out of control and unable to control themselves will very easily fall into social behavior deviations such as fighting with friends, brawl to drug abuse. To help the school and parents in overcoming this problem, media education needs to be deviated social behavior in adolescents based on visual multimedia. Visual multimedia technology was chosen because this media tendency is much easier to be accepted and understood by teenagers compared to just a lecture or seminar. The making of educational media for social behavior deviations in adolescents was built using motion graphic techniques. Then for the development method used is the Multimedia Development Life Cycle. The results obtained in this study in the form of motion graphics with the title of Morals with duration 00: 02:20.","author":[{"dropping-particle":"","family":"Aprianto","given":"Heki","non-dropping-particle":"","parse-names":false,"suffix":""}],"container-title":"Jurnal Bahasa Rupa","id":"ITEM-1","issue":"1","issued":{"date-parts":[["2019"]]},"page":"60-67","title":"Motion Graphic \"Akhlak\" Sebagai Media Edukasi Penyimpangan Perilaku Sosial Pada Remaja","type":"article-journal","volume":"3"},"uris":["http://www.mendeley.com/documents/?uuid=6b95be8c-22b2-4ca7-9f98-6c224516b563"]}],"mendeley":{"formattedCitation":"(Aprianto, 2019)","manualFormatting":"(Aprianto, 2019:61)","plainTextFormattedCitation":"(Aprianto, 2019)","previouslyFormattedCitation":"(Aprianto, 2019)"},"properties":{"noteIndex":0},"schema":"https://github.com/citation-style-language/schema/raw/master/csl-citation.json"}</w:instrText>
      </w:r>
      <w:r w:rsidR="000E162B">
        <w:rPr>
          <w:rFonts w:asciiTheme="majorBidi" w:hAnsiTheme="majorBidi" w:cstheme="majorBidi"/>
          <w:bCs/>
          <w:sz w:val="24"/>
          <w:szCs w:val="24"/>
        </w:rPr>
        <w:fldChar w:fldCharType="separate"/>
      </w:r>
      <w:r w:rsidR="000E162B" w:rsidRPr="000E162B">
        <w:rPr>
          <w:rFonts w:asciiTheme="majorBidi" w:hAnsiTheme="majorBidi" w:cstheme="majorBidi"/>
          <w:bCs/>
          <w:noProof/>
          <w:sz w:val="24"/>
          <w:szCs w:val="24"/>
        </w:rPr>
        <w:t>(Aprianto, 2019</w:t>
      </w:r>
      <w:r w:rsidR="000475DC">
        <w:rPr>
          <w:rFonts w:asciiTheme="majorBidi" w:hAnsiTheme="majorBidi" w:cstheme="majorBidi"/>
          <w:bCs/>
          <w:noProof/>
          <w:sz w:val="24"/>
          <w:szCs w:val="24"/>
        </w:rPr>
        <w:t>:61</w:t>
      </w:r>
      <w:r w:rsidR="000E162B" w:rsidRPr="000E162B">
        <w:rPr>
          <w:rFonts w:asciiTheme="majorBidi" w:hAnsiTheme="majorBidi" w:cstheme="majorBidi"/>
          <w:bCs/>
          <w:noProof/>
          <w:sz w:val="24"/>
          <w:szCs w:val="24"/>
        </w:rPr>
        <w:t>)</w:t>
      </w:r>
      <w:r w:rsidR="000E162B">
        <w:rPr>
          <w:rFonts w:asciiTheme="majorBidi" w:hAnsiTheme="majorBidi" w:cstheme="majorBidi"/>
          <w:bCs/>
          <w:sz w:val="24"/>
          <w:szCs w:val="24"/>
        </w:rPr>
        <w:fldChar w:fldCharType="end"/>
      </w:r>
      <w:r w:rsidRPr="00954437">
        <w:rPr>
          <w:rFonts w:asciiTheme="majorBidi" w:hAnsiTheme="majorBidi" w:cstheme="majorBidi"/>
          <w:bCs/>
          <w:sz w:val="24"/>
          <w:szCs w:val="24"/>
        </w:rPr>
        <w:t>.</w:t>
      </w:r>
      <w:r>
        <w:rPr>
          <w:rFonts w:asciiTheme="majorBidi" w:hAnsiTheme="majorBidi" w:cstheme="majorBidi"/>
          <w:bCs/>
          <w:sz w:val="24"/>
          <w:szCs w:val="24"/>
        </w:rPr>
        <w:t xml:space="preserve"> </w:t>
      </w:r>
      <w:proofErr w:type="gramStart"/>
      <w:r>
        <w:rPr>
          <w:rFonts w:asciiTheme="majorBidi" w:hAnsiTheme="majorBidi" w:cstheme="majorBidi"/>
          <w:bCs/>
          <w:sz w:val="24"/>
          <w:szCs w:val="24"/>
        </w:rPr>
        <w:t xml:space="preserve">Pada era digital seperti ini </w:t>
      </w:r>
      <w:r w:rsidRPr="009A2654">
        <w:rPr>
          <w:rFonts w:asciiTheme="majorBidi" w:hAnsiTheme="majorBidi" w:cstheme="majorBidi"/>
          <w:bCs/>
          <w:i/>
          <w:sz w:val="24"/>
          <w:szCs w:val="24"/>
        </w:rPr>
        <w:t>motion graphic</w:t>
      </w:r>
      <w:r>
        <w:rPr>
          <w:rFonts w:asciiTheme="majorBidi" w:hAnsiTheme="majorBidi" w:cstheme="majorBidi"/>
          <w:bCs/>
          <w:sz w:val="24"/>
          <w:szCs w:val="24"/>
        </w:rPr>
        <w:t xml:space="preserve"> bisa menjadi salah satu media paling efektif dalam menyampaikan informasi, terutama melalui sosial media.</w:t>
      </w:r>
      <w:proofErr w:type="gramEnd"/>
      <w:r>
        <w:rPr>
          <w:rFonts w:asciiTheme="majorBidi" w:hAnsiTheme="majorBidi" w:cstheme="majorBidi"/>
          <w:bCs/>
          <w:sz w:val="24"/>
          <w:szCs w:val="24"/>
        </w:rPr>
        <w:t xml:space="preserve"> Adapun </w:t>
      </w:r>
      <w:r w:rsidR="00D0549A">
        <w:rPr>
          <w:rFonts w:asciiTheme="majorBidi" w:hAnsiTheme="majorBidi" w:cstheme="majorBidi"/>
          <w:bCs/>
          <w:sz w:val="24"/>
          <w:szCs w:val="24"/>
        </w:rPr>
        <w:t>12</w:t>
      </w:r>
      <w:r w:rsidRPr="0048146D">
        <w:rPr>
          <w:rFonts w:asciiTheme="majorBidi" w:hAnsiTheme="majorBidi" w:cstheme="majorBidi"/>
          <w:bCs/>
          <w:sz w:val="24"/>
          <w:szCs w:val="24"/>
        </w:rPr>
        <w:t xml:space="preserve"> prinsip animasi</w:t>
      </w:r>
      <w:r>
        <w:rPr>
          <w:rFonts w:asciiTheme="majorBidi" w:hAnsiTheme="majorBidi" w:cstheme="majorBidi"/>
          <w:bCs/>
          <w:sz w:val="24"/>
          <w:szCs w:val="24"/>
        </w:rPr>
        <w:t xml:space="preserve"> yang </w:t>
      </w:r>
      <w:r w:rsidR="00D0549A">
        <w:rPr>
          <w:rFonts w:asciiTheme="majorBidi" w:hAnsiTheme="majorBidi" w:cstheme="majorBidi"/>
          <w:bCs/>
          <w:sz w:val="24"/>
          <w:szCs w:val="24"/>
        </w:rPr>
        <w:t xml:space="preserve">dapat diaplikasikan </w:t>
      </w:r>
      <w:r>
        <w:rPr>
          <w:rFonts w:asciiTheme="majorBidi" w:hAnsiTheme="majorBidi" w:cstheme="majorBidi"/>
          <w:bCs/>
          <w:sz w:val="24"/>
          <w:szCs w:val="24"/>
        </w:rPr>
        <w:t xml:space="preserve">dalam pembuatan </w:t>
      </w:r>
      <w:r w:rsidRPr="0048146D">
        <w:rPr>
          <w:rFonts w:asciiTheme="majorBidi" w:hAnsiTheme="majorBidi" w:cstheme="majorBidi"/>
          <w:bCs/>
          <w:i/>
          <w:sz w:val="24"/>
          <w:szCs w:val="24"/>
        </w:rPr>
        <w:t>motion graphic</w:t>
      </w:r>
      <w:r w:rsidR="000B4B09">
        <w:rPr>
          <w:rFonts w:asciiTheme="majorBidi" w:hAnsiTheme="majorBidi" w:cstheme="majorBidi"/>
          <w:bCs/>
          <w:sz w:val="24"/>
          <w:szCs w:val="24"/>
        </w:rPr>
        <w:t>,</w:t>
      </w:r>
      <w:r w:rsidR="00944E9E">
        <w:rPr>
          <w:rFonts w:asciiTheme="majorBidi" w:hAnsiTheme="majorBidi" w:cstheme="majorBidi"/>
          <w:bCs/>
          <w:sz w:val="24"/>
          <w:szCs w:val="24"/>
        </w:rPr>
        <w:t xml:space="preserve"> </w:t>
      </w:r>
      <w:proofErr w:type="gramStart"/>
      <w:r>
        <w:rPr>
          <w:rFonts w:asciiTheme="majorBidi" w:hAnsiTheme="majorBidi" w:cstheme="majorBidi"/>
          <w:bCs/>
          <w:sz w:val="24"/>
          <w:szCs w:val="24"/>
        </w:rPr>
        <w:t>seperti :</w:t>
      </w:r>
      <w:proofErr w:type="gramEnd"/>
    </w:p>
    <w:p w14:paraId="7E58C867" w14:textId="3DB44E84" w:rsidR="00757794" w:rsidRPr="002761CE" w:rsidRDefault="00757794" w:rsidP="001F68EA">
      <w:pPr>
        <w:pStyle w:val="ListParagraph"/>
        <w:numPr>
          <w:ilvl w:val="0"/>
          <w:numId w:val="16"/>
        </w:numPr>
        <w:spacing w:line="480" w:lineRule="auto"/>
        <w:ind w:hanging="294"/>
        <w:jc w:val="both"/>
        <w:rPr>
          <w:rFonts w:asciiTheme="majorBidi" w:hAnsiTheme="majorBidi" w:cstheme="majorBidi"/>
          <w:bCs/>
          <w:i/>
          <w:sz w:val="24"/>
          <w:szCs w:val="24"/>
        </w:rPr>
      </w:pPr>
      <w:r w:rsidRPr="002761CE">
        <w:rPr>
          <w:rFonts w:asciiTheme="majorBidi" w:hAnsiTheme="majorBidi" w:cstheme="majorBidi"/>
          <w:bCs/>
          <w:i/>
          <w:sz w:val="24"/>
          <w:szCs w:val="24"/>
        </w:rPr>
        <w:t>Timing and Spacing</w:t>
      </w:r>
    </w:p>
    <w:p w14:paraId="626A68B5" w14:textId="2F93DB4C" w:rsidR="005C4724" w:rsidRPr="008004F3" w:rsidRDefault="003A1A7C" w:rsidP="008004F3">
      <w:pPr>
        <w:pStyle w:val="ListParagraph"/>
        <w:spacing w:line="480" w:lineRule="auto"/>
        <w:ind w:left="990"/>
        <w:jc w:val="both"/>
        <w:rPr>
          <w:rFonts w:asciiTheme="majorBidi" w:hAnsiTheme="majorBidi" w:cstheme="majorBidi"/>
          <w:bCs/>
          <w:sz w:val="24"/>
          <w:szCs w:val="24"/>
        </w:rPr>
      </w:pPr>
      <w:r>
        <w:rPr>
          <w:noProof/>
        </w:rPr>
        <w:pict w14:anchorId="2A43F469">
          <v:shape id="_x0000_s1030" type="#_x0000_t75" style="position:absolute;left:0;text-align:left;margin-left:43.2pt;margin-top:51.75pt;width:336pt;height:108pt;z-index:-251732992;mso-position-horizontal-relative:text;mso-position-vertical-relative:text;mso-width-relative:page;mso-height-relative:page">
            <v:imagedata r:id="rId13" o:title="Timing &amp; spacing"/>
          </v:shape>
        </w:pict>
      </w:r>
      <w:proofErr w:type="gramStart"/>
      <w:r w:rsidR="00757794">
        <w:rPr>
          <w:rFonts w:asciiTheme="majorBidi" w:hAnsiTheme="majorBidi" w:cstheme="majorBidi"/>
          <w:bCs/>
          <w:sz w:val="24"/>
          <w:szCs w:val="24"/>
        </w:rPr>
        <w:t>Prinsip ini digunakan</w:t>
      </w:r>
      <w:r w:rsidR="003E3CFB">
        <w:rPr>
          <w:rFonts w:asciiTheme="majorBidi" w:hAnsiTheme="majorBidi" w:cstheme="majorBidi"/>
          <w:bCs/>
          <w:sz w:val="24"/>
          <w:szCs w:val="24"/>
        </w:rPr>
        <w:t xml:space="preserve"> penulis</w:t>
      </w:r>
      <w:r w:rsidR="00757794">
        <w:rPr>
          <w:rFonts w:asciiTheme="majorBidi" w:hAnsiTheme="majorBidi" w:cstheme="majorBidi"/>
          <w:bCs/>
          <w:sz w:val="24"/>
          <w:szCs w:val="24"/>
        </w:rPr>
        <w:t xml:space="preserve"> untuk menentukan seberapa cepat atau lambat pergerakan sebuah objek atau karakter.</w:t>
      </w:r>
      <w:proofErr w:type="gramEnd"/>
    </w:p>
    <w:p w14:paraId="0F27AA92" w14:textId="4C35EDE1" w:rsidR="005C4724" w:rsidRDefault="005C4724" w:rsidP="00A758A6">
      <w:pPr>
        <w:pStyle w:val="ListParagraph"/>
        <w:spacing w:line="360" w:lineRule="auto"/>
        <w:ind w:left="990"/>
        <w:jc w:val="both"/>
        <w:rPr>
          <w:rFonts w:asciiTheme="majorBidi" w:hAnsiTheme="majorBidi" w:cstheme="majorBidi"/>
          <w:bCs/>
          <w:sz w:val="24"/>
          <w:szCs w:val="24"/>
        </w:rPr>
      </w:pPr>
    </w:p>
    <w:p w14:paraId="5B85E4FA" w14:textId="071E46EE" w:rsidR="005C4724" w:rsidRDefault="005C4724" w:rsidP="00A758A6">
      <w:pPr>
        <w:pStyle w:val="ListParagraph"/>
        <w:spacing w:line="360" w:lineRule="auto"/>
        <w:ind w:left="990"/>
        <w:jc w:val="both"/>
        <w:rPr>
          <w:rFonts w:asciiTheme="majorBidi" w:hAnsiTheme="majorBidi" w:cstheme="majorBidi"/>
          <w:bCs/>
          <w:sz w:val="24"/>
          <w:szCs w:val="24"/>
        </w:rPr>
      </w:pPr>
    </w:p>
    <w:p w14:paraId="2FA9550A" w14:textId="61551B61" w:rsidR="005C4724" w:rsidRDefault="005C4724" w:rsidP="00E605C3">
      <w:pPr>
        <w:spacing w:line="360" w:lineRule="auto"/>
        <w:jc w:val="both"/>
        <w:rPr>
          <w:rFonts w:asciiTheme="majorBidi" w:hAnsiTheme="majorBidi" w:cstheme="majorBidi"/>
          <w:bCs/>
          <w:sz w:val="24"/>
          <w:szCs w:val="24"/>
        </w:rPr>
      </w:pPr>
    </w:p>
    <w:p w14:paraId="1A924E1F" w14:textId="42407EDA" w:rsidR="001F68EA" w:rsidRDefault="001F68EA" w:rsidP="001F68EA">
      <w:pPr>
        <w:spacing w:line="360" w:lineRule="auto"/>
        <w:jc w:val="both"/>
        <w:rPr>
          <w:rFonts w:asciiTheme="majorBidi" w:hAnsiTheme="majorBidi" w:cstheme="majorBidi"/>
          <w:bCs/>
          <w:sz w:val="24"/>
          <w:szCs w:val="24"/>
        </w:rPr>
      </w:pPr>
    </w:p>
    <w:p w14:paraId="5F059581" w14:textId="148F7B4B" w:rsidR="001F68EA" w:rsidRDefault="001F68EA" w:rsidP="001F68EA">
      <w:pPr>
        <w:spacing w:line="360" w:lineRule="auto"/>
        <w:jc w:val="both"/>
        <w:rPr>
          <w:rFonts w:asciiTheme="majorBidi" w:hAnsiTheme="majorBidi" w:cstheme="majorBidi"/>
          <w:bCs/>
          <w:sz w:val="24"/>
          <w:szCs w:val="24"/>
        </w:rPr>
      </w:pPr>
    </w:p>
    <w:p w14:paraId="03D101AC" w14:textId="7ABB3707" w:rsidR="001F68EA" w:rsidRPr="001F68EA" w:rsidRDefault="00B91441" w:rsidP="001F68EA">
      <w:pPr>
        <w:spacing w:line="360" w:lineRule="auto"/>
        <w:jc w:val="both"/>
        <w:rPr>
          <w:rFonts w:asciiTheme="majorBidi" w:hAnsiTheme="majorBidi" w:cstheme="majorBidi"/>
          <w:bCs/>
          <w:sz w:val="24"/>
          <w:szCs w:val="24"/>
        </w:rPr>
      </w:pPr>
      <w:r>
        <w:rPr>
          <w:noProof/>
          <w:lang w:val="id-ID" w:eastAsia="id-ID"/>
        </w:rPr>
        <mc:AlternateContent>
          <mc:Choice Requires="wps">
            <w:drawing>
              <wp:anchor distT="0" distB="0" distL="114300" distR="114300" simplePos="0" relativeHeight="251636736" behindDoc="0" locked="0" layoutInCell="1" allowOverlap="1" wp14:anchorId="06114429" wp14:editId="1D198EE1">
                <wp:simplePos x="0" y="0"/>
                <wp:positionH relativeFrom="column">
                  <wp:posOffset>586740</wp:posOffset>
                </wp:positionH>
                <wp:positionV relativeFrom="page">
                  <wp:posOffset>1677093</wp:posOffset>
                </wp:positionV>
                <wp:extent cx="4145280" cy="175260"/>
                <wp:effectExtent l="0" t="0" r="7620" b="0"/>
                <wp:wrapNone/>
                <wp:docPr id="86" name="Text Box 86"/>
                <wp:cNvGraphicFramePr/>
                <a:graphic xmlns:a="http://schemas.openxmlformats.org/drawingml/2006/main">
                  <a:graphicData uri="http://schemas.microsoft.com/office/word/2010/wordprocessingShape">
                    <wps:wsp>
                      <wps:cNvSpPr txBox="1"/>
                      <wps:spPr>
                        <a:xfrm>
                          <a:off x="0" y="0"/>
                          <a:ext cx="4145280" cy="175260"/>
                        </a:xfrm>
                        <a:prstGeom prst="rect">
                          <a:avLst/>
                        </a:prstGeom>
                        <a:solidFill>
                          <a:prstClr val="white"/>
                        </a:solidFill>
                        <a:ln>
                          <a:noFill/>
                        </a:ln>
                      </wps:spPr>
                      <wps:txbx>
                        <w:txbxContent>
                          <w:p w14:paraId="23E3FB20" w14:textId="7AE59373" w:rsidR="004F6288" w:rsidRPr="00C32627" w:rsidRDefault="004F6288" w:rsidP="00004C08">
                            <w:pPr>
                              <w:pStyle w:val="CaptionGambar"/>
                              <w:rPr>
                                <w:rFonts w:eastAsiaTheme="minorHAnsi"/>
                                <w:i/>
                                <w:noProof/>
                              </w:rPr>
                            </w:pPr>
                            <w:bookmarkStart w:id="12" w:name="_Toc108850193"/>
                            <w:proofErr w:type="gramStart"/>
                            <w:r>
                              <w:rPr>
                                <w:b/>
                              </w:rPr>
                              <w:t>Gambar 2.</w:t>
                            </w:r>
                            <w:proofErr w:type="gramEnd"/>
                            <w:r w:rsidRPr="00C32627">
                              <w:rPr>
                                <w:b/>
                              </w:rPr>
                              <w:fldChar w:fldCharType="begin"/>
                            </w:r>
                            <w:r w:rsidRPr="00C32627">
                              <w:rPr>
                                <w:b/>
                              </w:rPr>
                              <w:instrText xml:space="preserve"> SEQ Gambar_2. \* ARABIC </w:instrText>
                            </w:r>
                            <w:r w:rsidRPr="00C32627">
                              <w:rPr>
                                <w:b/>
                              </w:rPr>
                              <w:fldChar w:fldCharType="separate"/>
                            </w:r>
                            <w:r w:rsidR="003D35A0">
                              <w:rPr>
                                <w:b/>
                                <w:noProof/>
                              </w:rPr>
                              <w:t>5</w:t>
                            </w:r>
                            <w:r w:rsidRPr="00C32627">
                              <w:rPr>
                                <w:b/>
                              </w:rPr>
                              <w:fldChar w:fldCharType="end"/>
                            </w:r>
                            <w:r>
                              <w:t xml:space="preserve"> </w:t>
                            </w:r>
                            <w:r w:rsidRPr="00C32627">
                              <w:rPr>
                                <w:i/>
                              </w:rPr>
                              <w:t>Timing and Spacing</w:t>
                            </w:r>
                            <w:bookmarkEnd w:id="12"/>
                          </w:p>
                          <w:p w14:paraId="3C0766C8" w14:textId="64A31E28" w:rsidR="004F6288" w:rsidRPr="00C32627" w:rsidRDefault="004F6288" w:rsidP="00745C28">
                            <w:pPr>
                              <w:pStyle w:val="CaptionGambar"/>
                              <w:jc w:val="left"/>
                              <w:rPr>
                                <w:rFonts w:eastAsiaTheme="minorHAnsi"/>
                                <w:i/>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6114429" id="Text Box 86" o:spid="_x0000_s1031" type="#_x0000_t202" style="position:absolute;left:0;text-align:left;margin-left:46.2pt;margin-top:132.05pt;width:326.4pt;height:13.8pt;z-index:251636736;visibility:visible;mso-wrap-style:square;mso-height-percent:0;mso-wrap-distance-left:9pt;mso-wrap-distance-top:0;mso-wrap-distance-right:9pt;mso-wrap-distance-bottom:0;mso-position-horizontal:absolute;mso-position-horizontal-relative:text;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" stroked="f">
                <v:textbox inset="0,0,0,0">
                  <w:txbxContent>
                    <w:p w14:paraId="23E3FB20" w14:textId="7AE59373" w:rsidR="004F6288" w:rsidRPr="00C32627" w:rsidRDefault="004F6288" w:rsidP="00004C08">
                      <w:pPr>
                        <w:pStyle w:val="CaptionGambar"/>
                        <w:rPr>
                          <w:rFonts w:eastAsiaTheme="minorHAnsi"/>
                          <w:i/>
                          <w:noProof/>
                        </w:rPr>
                      </w:pPr>
                      <w:bookmarkStart w:id="54" w:name="_Toc108850193"/>
                      <w:r>
                        <w:rPr>
                          <w:b/>
                        </w:rPr>
                        <w:t>Gambar 2.</w:t>
                      </w:r>
                      <w:r w:rsidRPr="00C32627">
                        <w:rPr>
                          <w:b/>
                        </w:rPr>
                        <w:fldChar w:fldCharType="begin"/>
                      </w:r>
                      <w:r w:rsidRPr="00C32627">
                        <w:rPr>
                          <w:b/>
                        </w:rPr>
                        <w:instrText xml:space="preserve"> SEQ Gambar_2. \* ARABIC </w:instrText>
                      </w:r>
                      <w:r w:rsidRPr="00C32627">
                        <w:rPr>
                          <w:b/>
                        </w:rPr>
                        <w:fldChar w:fldCharType="separate"/>
                      </w:r>
                      <w:r w:rsidR="003D35A0">
                        <w:rPr>
                          <w:b/>
                          <w:noProof/>
                        </w:rPr>
                        <w:t>5</w:t>
                      </w:r>
                      <w:r w:rsidRPr="00C32627">
                        <w:rPr>
                          <w:b/>
                        </w:rPr>
                        <w:fldChar w:fldCharType="end"/>
                      </w:r>
                      <w:r>
                        <w:t xml:space="preserve"> </w:t>
                      </w:r>
                      <w:r w:rsidRPr="00C32627">
                        <w:rPr>
                          <w:i/>
                        </w:rPr>
                        <w:t>Timing and Spacing</w:t>
                      </w:r>
                      <w:bookmarkEnd w:id="54"/>
                    </w:p>
                    <w:p w14:paraId="3C0766C8" w14:textId="64A31E28" w:rsidR="004F6288" w:rsidRPr="00C32627" w:rsidRDefault="004F6288" w:rsidP="00745C28">
                      <w:pPr>
                        <w:pStyle w:val="CaptionGambar"/>
                        <w:jc w:val="left"/>
                        <w:rPr>
                          <w:rFonts w:eastAsiaTheme="minorHAnsi"/>
                          <w:i/>
                          <w:noProof/>
                        </w:rPr>
                      </w:pPr>
                    </w:p>
                  </w:txbxContent>
                </v:textbox>
                <w10:wrap anchory="page"/>
              </v:shape>
            </w:pict>
          </mc:Fallback>
        </mc:AlternateContent>
      </w:r>
    </w:p>
    <w:p w14:paraId="7FFD3195" w14:textId="41C341AC" w:rsidR="001F68EA" w:rsidRDefault="00A02740" w:rsidP="00C431CE">
      <w:pPr>
        <w:spacing w:line="360" w:lineRule="auto"/>
        <w:ind w:firstLine="270"/>
        <w:jc w:val="center"/>
        <w:rPr>
          <w:rFonts w:ascii="Times New Roman" w:hAnsi="Times New Roman" w:cs="Times New Roman"/>
          <w:sz w:val="20"/>
          <w:szCs w:val="20"/>
        </w:rPr>
      </w:pPr>
      <w:r w:rsidRPr="007C3C8A">
        <w:rPr>
          <w:rFonts w:ascii="Times New Roman" w:hAnsi="Times New Roman" w:cs="Times New Roman"/>
          <w:sz w:val="20"/>
          <w:szCs w:val="20"/>
        </w:rPr>
        <w:t xml:space="preserve"> </w:t>
      </w:r>
      <w:r w:rsidR="007C3C8A" w:rsidRPr="007C3C8A">
        <w:rPr>
          <w:rFonts w:ascii="Times New Roman" w:hAnsi="Times New Roman" w:cs="Times New Roman"/>
          <w:sz w:val="20"/>
          <w:szCs w:val="20"/>
        </w:rPr>
        <w:t>(</w:t>
      </w:r>
      <w:r w:rsidR="004244DC">
        <w:rPr>
          <w:rFonts w:ascii="Times New Roman" w:hAnsi="Times New Roman" w:cs="Times New Roman"/>
          <w:sz w:val="20"/>
          <w:szCs w:val="20"/>
        </w:rPr>
        <w:t>S</w:t>
      </w:r>
      <w:r w:rsidR="002D4F81">
        <w:rPr>
          <w:rFonts w:ascii="Times New Roman" w:hAnsi="Times New Roman" w:cs="Times New Roman"/>
          <w:sz w:val="20"/>
          <w:szCs w:val="20"/>
        </w:rPr>
        <w:t xml:space="preserve">umber: </w:t>
      </w:r>
      <w:r w:rsidR="007C3C8A" w:rsidRPr="007C3C8A">
        <w:rPr>
          <w:rFonts w:ascii="Times New Roman" w:hAnsi="Times New Roman" w:cs="Times New Roman"/>
          <w:sz w:val="20"/>
          <w:szCs w:val="20"/>
        </w:rPr>
        <w:t>The Animator’</w:t>
      </w:r>
      <w:r w:rsidR="00611EC2">
        <w:rPr>
          <w:rFonts w:ascii="Times New Roman" w:hAnsi="Times New Roman" w:cs="Times New Roman"/>
          <w:sz w:val="20"/>
          <w:szCs w:val="20"/>
        </w:rPr>
        <w:t>s Survival K</w:t>
      </w:r>
      <w:r w:rsidR="007C3C8A" w:rsidRPr="007C3C8A">
        <w:rPr>
          <w:rFonts w:ascii="Times New Roman" w:hAnsi="Times New Roman" w:cs="Times New Roman"/>
          <w:sz w:val="20"/>
          <w:szCs w:val="20"/>
        </w:rPr>
        <w:t>it, 2001</w:t>
      </w:r>
      <w:r w:rsidR="00DD45AD">
        <w:rPr>
          <w:rFonts w:ascii="Times New Roman" w:hAnsi="Times New Roman" w:cs="Times New Roman"/>
          <w:sz w:val="20"/>
          <w:szCs w:val="20"/>
        </w:rPr>
        <w:t xml:space="preserve">: </w:t>
      </w:r>
      <w:r w:rsidR="002315A8">
        <w:rPr>
          <w:rFonts w:ascii="Times New Roman" w:hAnsi="Times New Roman" w:cs="Times New Roman"/>
          <w:sz w:val="20"/>
          <w:szCs w:val="20"/>
        </w:rPr>
        <w:t>94</w:t>
      </w:r>
      <w:r w:rsidR="007C3C8A" w:rsidRPr="007C3C8A">
        <w:rPr>
          <w:rFonts w:ascii="Times New Roman" w:hAnsi="Times New Roman" w:cs="Times New Roman"/>
          <w:sz w:val="20"/>
          <w:szCs w:val="20"/>
        </w:rPr>
        <w:t>)</w:t>
      </w:r>
    </w:p>
    <w:p w14:paraId="5067A75D" w14:textId="614784D6" w:rsidR="003D37DB" w:rsidRPr="007C3C8A" w:rsidRDefault="003D37DB" w:rsidP="003D37DB">
      <w:pPr>
        <w:spacing w:after="0" w:line="480" w:lineRule="auto"/>
        <w:ind w:firstLine="270"/>
        <w:jc w:val="center"/>
        <w:rPr>
          <w:rFonts w:ascii="Times New Roman" w:hAnsi="Times New Roman" w:cs="Times New Roman"/>
          <w:sz w:val="20"/>
          <w:szCs w:val="20"/>
        </w:rPr>
      </w:pPr>
    </w:p>
    <w:p w14:paraId="7905518C" w14:textId="5F514758" w:rsidR="00DE6643" w:rsidRPr="00293301" w:rsidRDefault="00757794" w:rsidP="00C431CE">
      <w:pPr>
        <w:pStyle w:val="ListParagraph"/>
        <w:numPr>
          <w:ilvl w:val="0"/>
          <w:numId w:val="16"/>
        </w:numPr>
        <w:spacing w:line="480" w:lineRule="auto"/>
        <w:ind w:hanging="294"/>
        <w:jc w:val="both"/>
        <w:rPr>
          <w:rFonts w:asciiTheme="majorBidi" w:hAnsiTheme="majorBidi" w:cstheme="majorBidi"/>
          <w:bCs/>
          <w:i/>
          <w:sz w:val="24"/>
          <w:szCs w:val="24"/>
        </w:rPr>
      </w:pPr>
      <w:r w:rsidRPr="002761CE">
        <w:rPr>
          <w:rFonts w:asciiTheme="majorBidi" w:hAnsiTheme="majorBidi" w:cstheme="majorBidi"/>
          <w:bCs/>
          <w:i/>
          <w:sz w:val="24"/>
          <w:szCs w:val="24"/>
        </w:rPr>
        <w:t>Anticipation</w:t>
      </w:r>
    </w:p>
    <w:p w14:paraId="78522E3F" w14:textId="4AE65104" w:rsidR="00293301" w:rsidRDefault="003A1A7C" w:rsidP="00C431CE">
      <w:pPr>
        <w:pStyle w:val="ListParagraph"/>
        <w:spacing w:line="480" w:lineRule="auto"/>
        <w:ind w:left="990"/>
        <w:jc w:val="both"/>
        <w:rPr>
          <w:rFonts w:asciiTheme="majorBidi" w:hAnsiTheme="majorBidi" w:cstheme="majorBidi"/>
          <w:bCs/>
          <w:sz w:val="24"/>
          <w:szCs w:val="24"/>
        </w:rPr>
      </w:pPr>
      <w:r>
        <w:rPr>
          <w:noProof/>
        </w:rPr>
        <w:pict w14:anchorId="47037568">
          <v:shape id="_x0000_s1031" type="#_x0000_t75" style="position:absolute;left:0;text-align:left;margin-left:83.4pt;margin-top:40.3pt;width:265.2pt;height:192.6pt;z-index:-251730944;mso-position-horizontal-relative:text;mso-position-vertical-relative:text;mso-width-relative:page;mso-height-relative:page">
            <v:imagedata r:id="rId14" o:title="Anticipation"/>
          </v:shape>
        </w:pict>
      </w:r>
      <w:proofErr w:type="gramStart"/>
      <w:r w:rsidR="00293301">
        <w:rPr>
          <w:rFonts w:asciiTheme="majorBidi" w:hAnsiTheme="majorBidi" w:cstheme="majorBidi"/>
          <w:bCs/>
          <w:sz w:val="24"/>
          <w:szCs w:val="24"/>
        </w:rPr>
        <w:t>Prinsip ini digunakan</w:t>
      </w:r>
      <w:r w:rsidR="00DC2D63">
        <w:rPr>
          <w:rFonts w:asciiTheme="majorBidi" w:hAnsiTheme="majorBidi" w:cstheme="majorBidi"/>
          <w:bCs/>
          <w:sz w:val="24"/>
          <w:szCs w:val="24"/>
        </w:rPr>
        <w:t xml:space="preserve"> penulis</w:t>
      </w:r>
      <w:r w:rsidR="00293301">
        <w:rPr>
          <w:rFonts w:asciiTheme="majorBidi" w:hAnsiTheme="majorBidi" w:cstheme="majorBidi"/>
          <w:bCs/>
          <w:sz w:val="24"/>
          <w:szCs w:val="24"/>
        </w:rPr>
        <w:t xml:space="preserve"> untuk memberikan sebuah ancang-ancang sebelum melakukan suatu gerakan.</w:t>
      </w:r>
      <w:proofErr w:type="gramEnd"/>
    </w:p>
    <w:p w14:paraId="39A12EFF" w14:textId="7A4048B0" w:rsidR="00FB54AE" w:rsidRDefault="00FB54AE" w:rsidP="00A758A6">
      <w:pPr>
        <w:pStyle w:val="ListParagraph"/>
        <w:spacing w:line="360" w:lineRule="auto"/>
        <w:ind w:left="990"/>
        <w:jc w:val="both"/>
        <w:rPr>
          <w:rFonts w:asciiTheme="majorBidi" w:hAnsiTheme="majorBidi" w:cstheme="majorBidi"/>
          <w:bCs/>
          <w:sz w:val="24"/>
          <w:szCs w:val="24"/>
        </w:rPr>
      </w:pPr>
    </w:p>
    <w:p w14:paraId="6AB6D663" w14:textId="3DFE249A" w:rsidR="00FB54AE" w:rsidRDefault="00FB54AE" w:rsidP="00A758A6">
      <w:pPr>
        <w:pStyle w:val="ListParagraph"/>
        <w:spacing w:line="360" w:lineRule="auto"/>
        <w:ind w:left="990"/>
        <w:jc w:val="both"/>
        <w:rPr>
          <w:rFonts w:asciiTheme="majorBidi" w:hAnsiTheme="majorBidi" w:cstheme="majorBidi"/>
          <w:bCs/>
          <w:sz w:val="24"/>
          <w:szCs w:val="24"/>
        </w:rPr>
      </w:pPr>
    </w:p>
    <w:p w14:paraId="3DEF6C3C" w14:textId="72D5D33B" w:rsidR="00FB54AE" w:rsidRDefault="00FB54AE" w:rsidP="00A758A6">
      <w:pPr>
        <w:pStyle w:val="ListParagraph"/>
        <w:spacing w:line="360" w:lineRule="auto"/>
        <w:ind w:left="990"/>
        <w:jc w:val="both"/>
        <w:rPr>
          <w:rFonts w:asciiTheme="majorBidi" w:hAnsiTheme="majorBidi" w:cstheme="majorBidi"/>
          <w:bCs/>
          <w:sz w:val="24"/>
          <w:szCs w:val="24"/>
        </w:rPr>
      </w:pPr>
    </w:p>
    <w:p w14:paraId="013C4EF1" w14:textId="7B5B610B" w:rsidR="00FB54AE" w:rsidRDefault="00FB54AE" w:rsidP="00A758A6">
      <w:pPr>
        <w:pStyle w:val="ListParagraph"/>
        <w:spacing w:line="360" w:lineRule="auto"/>
        <w:ind w:left="990"/>
        <w:jc w:val="both"/>
        <w:rPr>
          <w:rFonts w:asciiTheme="majorBidi" w:hAnsiTheme="majorBidi" w:cstheme="majorBidi"/>
          <w:bCs/>
          <w:sz w:val="24"/>
          <w:szCs w:val="24"/>
        </w:rPr>
      </w:pPr>
    </w:p>
    <w:p w14:paraId="6DEE47B7" w14:textId="3F1073F1" w:rsidR="00FB54AE" w:rsidRDefault="00FB54AE" w:rsidP="00A758A6">
      <w:pPr>
        <w:pStyle w:val="ListParagraph"/>
        <w:spacing w:line="360" w:lineRule="auto"/>
        <w:ind w:left="990"/>
        <w:jc w:val="both"/>
        <w:rPr>
          <w:rFonts w:asciiTheme="majorBidi" w:hAnsiTheme="majorBidi" w:cstheme="majorBidi"/>
          <w:bCs/>
          <w:sz w:val="24"/>
          <w:szCs w:val="24"/>
        </w:rPr>
      </w:pPr>
    </w:p>
    <w:p w14:paraId="7C3BA92F" w14:textId="48639833" w:rsidR="00FB54AE" w:rsidRDefault="00FB54AE" w:rsidP="00A758A6">
      <w:pPr>
        <w:pStyle w:val="ListParagraph"/>
        <w:spacing w:line="360" w:lineRule="auto"/>
        <w:ind w:left="990"/>
        <w:jc w:val="both"/>
        <w:rPr>
          <w:rFonts w:asciiTheme="majorBidi" w:hAnsiTheme="majorBidi" w:cstheme="majorBidi"/>
          <w:bCs/>
          <w:sz w:val="24"/>
          <w:szCs w:val="24"/>
        </w:rPr>
      </w:pPr>
    </w:p>
    <w:p w14:paraId="2548A1D5" w14:textId="60ADB6C1" w:rsidR="00FB54AE" w:rsidRPr="00E458FF" w:rsidRDefault="00FB54AE" w:rsidP="00E458FF">
      <w:pPr>
        <w:spacing w:after="0" w:line="360" w:lineRule="auto"/>
        <w:jc w:val="both"/>
        <w:rPr>
          <w:rFonts w:asciiTheme="majorBidi" w:hAnsiTheme="majorBidi" w:cstheme="majorBidi"/>
          <w:bCs/>
          <w:sz w:val="24"/>
          <w:szCs w:val="24"/>
        </w:rPr>
      </w:pPr>
    </w:p>
    <w:p w14:paraId="79D4E554" w14:textId="406012DA" w:rsidR="00427852" w:rsidRDefault="00427852" w:rsidP="00733AAC">
      <w:pPr>
        <w:jc w:val="center"/>
        <w:rPr>
          <w:rFonts w:ascii="Times New Roman" w:hAnsi="Times New Roman" w:cs="Times New Roman"/>
          <w:sz w:val="20"/>
          <w:szCs w:val="20"/>
        </w:rPr>
      </w:pPr>
    </w:p>
    <w:p w14:paraId="6715E73C" w14:textId="4F74A8C8" w:rsidR="00E458FF" w:rsidRDefault="00E458FF" w:rsidP="008004F3">
      <w:pPr>
        <w:spacing w:after="0"/>
        <w:jc w:val="center"/>
        <w:rPr>
          <w:rFonts w:ascii="Times New Roman" w:hAnsi="Times New Roman" w:cs="Times New Roman"/>
          <w:sz w:val="20"/>
          <w:szCs w:val="20"/>
        </w:rPr>
      </w:pPr>
    </w:p>
    <w:p w14:paraId="506F7E3A" w14:textId="712B641C" w:rsidR="00187F4C" w:rsidRDefault="00187F4C" w:rsidP="00187F4C">
      <w:pPr>
        <w:spacing w:after="0"/>
        <w:jc w:val="center"/>
        <w:rPr>
          <w:rFonts w:ascii="Times New Roman" w:hAnsi="Times New Roman" w:cs="Times New Roman"/>
          <w:sz w:val="20"/>
          <w:szCs w:val="20"/>
        </w:rPr>
      </w:pPr>
    </w:p>
    <w:p w14:paraId="411EBFFA" w14:textId="0D469B66" w:rsidR="00CD0CA5" w:rsidRDefault="00B91441" w:rsidP="00CD0CA5">
      <w:pPr>
        <w:jc w:val="center"/>
        <w:rPr>
          <w:rFonts w:ascii="Times New Roman" w:hAnsi="Times New Roman" w:cs="Times New Roman"/>
          <w:sz w:val="20"/>
          <w:szCs w:val="20"/>
        </w:rPr>
      </w:pPr>
      <w:r>
        <w:rPr>
          <w:noProof/>
          <w:lang w:val="id-ID" w:eastAsia="id-ID"/>
        </w:rPr>
        <mc:AlternateContent>
          <mc:Choice Requires="wps">
            <w:drawing>
              <wp:anchor distT="0" distB="0" distL="114300" distR="114300" simplePos="0" relativeHeight="251638784" behindDoc="1" locked="0" layoutInCell="1" allowOverlap="1" wp14:anchorId="2BD338D0" wp14:editId="1B5711E2">
                <wp:simplePos x="0" y="0"/>
                <wp:positionH relativeFrom="column">
                  <wp:posOffset>1043305</wp:posOffset>
                </wp:positionH>
                <wp:positionV relativeFrom="page">
                  <wp:posOffset>6304800</wp:posOffset>
                </wp:positionV>
                <wp:extent cx="3118485" cy="258445"/>
                <wp:effectExtent l="0" t="0" r="5715" b="9525"/>
                <wp:wrapNone/>
                <wp:docPr id="87" name="Text Box 87"/>
                <wp:cNvGraphicFramePr/>
                <a:graphic xmlns:a="http://schemas.openxmlformats.org/drawingml/2006/main">
                  <a:graphicData uri="http://schemas.microsoft.com/office/word/2010/wordprocessingShape">
                    <wps:wsp>
                      <wps:cNvSpPr txBox="1"/>
                      <wps:spPr>
                        <a:xfrm>
                          <a:off x="0" y="0"/>
                          <a:ext cx="3118485" cy="258445"/>
                        </a:xfrm>
                        <a:prstGeom prst="rect">
                          <a:avLst/>
                        </a:prstGeom>
                        <a:solidFill>
                          <a:prstClr val="white"/>
                        </a:solidFill>
                        <a:ln>
                          <a:noFill/>
                        </a:ln>
                      </wps:spPr>
                      <wps:txbx>
                        <w:txbxContent>
                          <w:p w14:paraId="1231BEE2" w14:textId="53804715" w:rsidR="004F6288" w:rsidRPr="00D03983" w:rsidRDefault="004F6288" w:rsidP="00EA1D74">
                            <w:pPr>
                              <w:pStyle w:val="CaptionGambar"/>
                              <w:rPr>
                                <w:rFonts w:eastAsiaTheme="minorHAnsi"/>
                                <w:i/>
                                <w:noProof/>
                              </w:rPr>
                            </w:pPr>
                            <w:bookmarkStart w:id="13" w:name="_Toc108850194"/>
                            <w:proofErr w:type="gramStart"/>
                            <w:r>
                              <w:rPr>
                                <w:b/>
                              </w:rPr>
                              <w:t>Gambar 2.</w:t>
                            </w:r>
                            <w:proofErr w:type="gramEnd"/>
                            <w:r w:rsidRPr="00D03983">
                              <w:rPr>
                                <w:b/>
                              </w:rPr>
                              <w:fldChar w:fldCharType="begin"/>
                            </w:r>
                            <w:r w:rsidRPr="00D03983">
                              <w:rPr>
                                <w:b/>
                              </w:rPr>
                              <w:instrText xml:space="preserve"> SEQ Gambar_2. \* ARABIC </w:instrText>
                            </w:r>
                            <w:r w:rsidRPr="00D03983">
                              <w:rPr>
                                <w:b/>
                              </w:rPr>
                              <w:fldChar w:fldCharType="separate"/>
                            </w:r>
                            <w:proofErr w:type="gramStart"/>
                            <w:r w:rsidR="003D35A0">
                              <w:rPr>
                                <w:b/>
                                <w:noProof/>
                              </w:rPr>
                              <w:t>6</w:t>
                            </w:r>
                            <w:r w:rsidRPr="00D03983">
                              <w:rPr>
                                <w:b/>
                              </w:rPr>
                              <w:fldChar w:fldCharType="end"/>
                            </w:r>
                            <w:r>
                              <w:t xml:space="preserve"> </w:t>
                            </w:r>
                            <w:r w:rsidRPr="00D03983">
                              <w:rPr>
                                <w:i/>
                              </w:rPr>
                              <w:t>Anticipation</w:t>
                            </w:r>
                            <w:bookmarkEnd w:id="13"/>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BD338D0" id="Text Box 87" o:spid="_x0000_s1032" type="#_x0000_t202" style="position:absolute;left:0;text-align:left;margin-left:82.15pt;margin-top:496.45pt;width:245.55pt;height:20.35pt;z-index:-251677696;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" stroked="f">
                <v:textbox style="mso-fit-shape-to-text:t" inset="0,0,0,0">
                  <w:txbxContent>
                    <w:p w14:paraId="1231BEE2" w14:textId="53804715" w:rsidR="004F6288" w:rsidRPr="00D03983" w:rsidRDefault="004F6288" w:rsidP="00EA1D74">
                      <w:pPr>
                        <w:pStyle w:val="CaptionGambar"/>
                        <w:rPr>
                          <w:rFonts w:eastAsiaTheme="minorHAnsi"/>
                          <w:i/>
                          <w:noProof/>
                        </w:rPr>
                      </w:pPr>
                      <w:bookmarkStart w:id="56" w:name="_Toc108850194"/>
                      <w:r>
                        <w:rPr>
                          <w:b/>
                        </w:rPr>
                        <w:t>Gambar 2.</w:t>
                      </w:r>
                      <w:r w:rsidRPr="00D03983">
                        <w:rPr>
                          <w:b/>
                        </w:rPr>
                        <w:fldChar w:fldCharType="begin"/>
                      </w:r>
                      <w:r w:rsidRPr="00D03983">
                        <w:rPr>
                          <w:b/>
                        </w:rPr>
                        <w:instrText xml:space="preserve"> SEQ Gambar_2. \* ARABIC </w:instrText>
                      </w:r>
                      <w:r w:rsidRPr="00D03983">
                        <w:rPr>
                          <w:b/>
                        </w:rPr>
                        <w:fldChar w:fldCharType="separate"/>
                      </w:r>
                      <w:r w:rsidR="003D35A0">
                        <w:rPr>
                          <w:b/>
                          <w:noProof/>
                        </w:rPr>
                        <w:t>6</w:t>
                      </w:r>
                      <w:r w:rsidRPr="00D03983">
                        <w:rPr>
                          <w:b/>
                        </w:rPr>
                        <w:fldChar w:fldCharType="end"/>
                      </w:r>
                      <w:r>
                        <w:t xml:space="preserve"> </w:t>
                      </w:r>
                      <w:r w:rsidRPr="00D03983">
                        <w:rPr>
                          <w:i/>
                        </w:rPr>
                        <w:t>Anticipation</w:t>
                      </w:r>
                      <w:bookmarkEnd w:id="56"/>
                    </w:p>
                  </w:txbxContent>
                </v:textbox>
                <w10:wrap anchory="page"/>
              </v:shape>
            </w:pict>
          </mc:Fallback>
        </mc:AlternateContent>
      </w:r>
    </w:p>
    <w:p w14:paraId="1A8A8D3C" w14:textId="0EA93AEF" w:rsidR="00E458FF" w:rsidRDefault="00A4111F" w:rsidP="003D37DB">
      <w:pPr>
        <w:spacing w:line="360" w:lineRule="auto"/>
        <w:jc w:val="center"/>
        <w:rPr>
          <w:rFonts w:ascii="Times New Roman" w:hAnsi="Times New Roman" w:cs="Times New Roman"/>
          <w:sz w:val="20"/>
          <w:szCs w:val="20"/>
        </w:rPr>
      </w:pPr>
      <w:r w:rsidRPr="007C3C8A">
        <w:rPr>
          <w:rFonts w:ascii="Times New Roman" w:hAnsi="Times New Roman" w:cs="Times New Roman"/>
          <w:sz w:val="20"/>
          <w:szCs w:val="20"/>
        </w:rPr>
        <w:t xml:space="preserve"> </w:t>
      </w:r>
      <w:r w:rsidR="00A0187A" w:rsidRPr="007C3C8A">
        <w:rPr>
          <w:rFonts w:ascii="Times New Roman" w:hAnsi="Times New Roman" w:cs="Times New Roman"/>
          <w:sz w:val="20"/>
          <w:szCs w:val="20"/>
        </w:rPr>
        <w:t>(</w:t>
      </w:r>
      <w:r w:rsidR="00A0187A">
        <w:rPr>
          <w:rFonts w:ascii="Times New Roman" w:hAnsi="Times New Roman" w:cs="Times New Roman"/>
          <w:sz w:val="20"/>
          <w:szCs w:val="20"/>
        </w:rPr>
        <w:t xml:space="preserve">Sumber: </w:t>
      </w:r>
      <w:r w:rsidR="00A0187A" w:rsidRPr="007C3C8A">
        <w:rPr>
          <w:rFonts w:ascii="Times New Roman" w:hAnsi="Times New Roman" w:cs="Times New Roman"/>
          <w:sz w:val="20"/>
          <w:szCs w:val="20"/>
        </w:rPr>
        <w:t>The Animator’</w:t>
      </w:r>
      <w:r w:rsidR="00A0187A">
        <w:rPr>
          <w:rFonts w:ascii="Times New Roman" w:hAnsi="Times New Roman" w:cs="Times New Roman"/>
          <w:sz w:val="20"/>
          <w:szCs w:val="20"/>
        </w:rPr>
        <w:t>s Survival K</w:t>
      </w:r>
      <w:r w:rsidR="00A0187A" w:rsidRPr="007C3C8A">
        <w:rPr>
          <w:rFonts w:ascii="Times New Roman" w:hAnsi="Times New Roman" w:cs="Times New Roman"/>
          <w:sz w:val="20"/>
          <w:szCs w:val="20"/>
        </w:rPr>
        <w:t>it, 2001</w:t>
      </w:r>
      <w:r w:rsidR="00A0187A">
        <w:rPr>
          <w:rFonts w:ascii="Times New Roman" w:hAnsi="Times New Roman" w:cs="Times New Roman"/>
          <w:sz w:val="20"/>
          <w:szCs w:val="20"/>
        </w:rPr>
        <w:t xml:space="preserve">: </w:t>
      </w:r>
      <w:r w:rsidR="00F763A7">
        <w:rPr>
          <w:rFonts w:ascii="Times New Roman" w:hAnsi="Times New Roman" w:cs="Times New Roman"/>
          <w:sz w:val="20"/>
          <w:szCs w:val="20"/>
        </w:rPr>
        <w:t>214</w:t>
      </w:r>
      <w:r w:rsidR="00A0187A" w:rsidRPr="007C3C8A">
        <w:rPr>
          <w:rFonts w:ascii="Times New Roman" w:hAnsi="Times New Roman" w:cs="Times New Roman"/>
          <w:sz w:val="20"/>
          <w:szCs w:val="20"/>
        </w:rPr>
        <w:t>)</w:t>
      </w:r>
    </w:p>
    <w:p w14:paraId="0C436056" w14:textId="2B97D4F7" w:rsidR="003D37DB" w:rsidRPr="00A0187A" w:rsidRDefault="003D37DB" w:rsidP="003D37DB">
      <w:pPr>
        <w:spacing w:after="0" w:line="480" w:lineRule="auto"/>
        <w:jc w:val="center"/>
        <w:rPr>
          <w:rFonts w:ascii="Times New Roman" w:hAnsi="Times New Roman" w:cs="Times New Roman"/>
          <w:sz w:val="20"/>
          <w:szCs w:val="20"/>
        </w:rPr>
      </w:pPr>
    </w:p>
    <w:p w14:paraId="29C03E2A" w14:textId="31F3EC4C" w:rsidR="00293301" w:rsidRPr="00746BAA" w:rsidRDefault="00293301" w:rsidP="0065235D">
      <w:pPr>
        <w:pStyle w:val="ListParagraph"/>
        <w:numPr>
          <w:ilvl w:val="0"/>
          <w:numId w:val="16"/>
        </w:numPr>
        <w:spacing w:line="480" w:lineRule="auto"/>
        <w:ind w:hanging="294"/>
        <w:jc w:val="both"/>
        <w:rPr>
          <w:rFonts w:asciiTheme="majorBidi" w:hAnsiTheme="majorBidi" w:cstheme="majorBidi"/>
          <w:bCs/>
          <w:i/>
          <w:sz w:val="24"/>
          <w:szCs w:val="24"/>
        </w:rPr>
      </w:pPr>
      <w:r w:rsidRPr="00746BAA">
        <w:rPr>
          <w:rFonts w:asciiTheme="majorBidi" w:hAnsiTheme="majorBidi" w:cstheme="majorBidi"/>
          <w:bCs/>
          <w:i/>
          <w:sz w:val="24"/>
          <w:szCs w:val="24"/>
        </w:rPr>
        <w:t>Stretch</w:t>
      </w:r>
      <w:r w:rsidR="004D542B">
        <w:rPr>
          <w:rFonts w:asciiTheme="majorBidi" w:hAnsiTheme="majorBidi" w:cstheme="majorBidi"/>
          <w:bCs/>
          <w:i/>
          <w:sz w:val="24"/>
          <w:szCs w:val="24"/>
        </w:rPr>
        <w:t xml:space="preserve"> and Squash</w:t>
      </w:r>
    </w:p>
    <w:p w14:paraId="256209EE" w14:textId="587E2A4A" w:rsidR="00C027C8" w:rsidRDefault="00293301" w:rsidP="0065235D">
      <w:pPr>
        <w:pStyle w:val="ListParagraph"/>
        <w:spacing w:line="480" w:lineRule="auto"/>
        <w:ind w:left="990"/>
        <w:jc w:val="both"/>
        <w:rPr>
          <w:rFonts w:asciiTheme="majorBidi" w:hAnsiTheme="majorBidi" w:cstheme="majorBidi"/>
          <w:bCs/>
          <w:sz w:val="24"/>
          <w:szCs w:val="24"/>
        </w:rPr>
      </w:pPr>
      <w:proofErr w:type="gramStart"/>
      <w:r>
        <w:rPr>
          <w:rFonts w:asciiTheme="majorBidi" w:hAnsiTheme="majorBidi" w:cstheme="majorBidi"/>
          <w:bCs/>
          <w:sz w:val="24"/>
          <w:szCs w:val="24"/>
        </w:rPr>
        <w:t>Prinsip ini digunakan</w:t>
      </w:r>
      <w:r w:rsidR="00DC2D63">
        <w:rPr>
          <w:rFonts w:asciiTheme="majorBidi" w:hAnsiTheme="majorBidi" w:cstheme="majorBidi"/>
          <w:bCs/>
          <w:sz w:val="24"/>
          <w:szCs w:val="24"/>
        </w:rPr>
        <w:t xml:space="preserve"> penulis</w:t>
      </w:r>
      <w:r>
        <w:rPr>
          <w:rFonts w:asciiTheme="majorBidi" w:hAnsiTheme="majorBidi" w:cstheme="majorBidi"/>
          <w:bCs/>
          <w:sz w:val="24"/>
          <w:szCs w:val="24"/>
        </w:rPr>
        <w:t xml:space="preserve"> untuk memberikan efek elasti</w:t>
      </w:r>
      <w:r w:rsidR="008000F3">
        <w:rPr>
          <w:rFonts w:asciiTheme="majorBidi" w:hAnsiTheme="majorBidi" w:cstheme="majorBidi"/>
          <w:bCs/>
          <w:sz w:val="24"/>
          <w:szCs w:val="24"/>
        </w:rPr>
        <w:t>s pada karakter atau objek, agar</w:t>
      </w:r>
      <w:r>
        <w:rPr>
          <w:rFonts w:asciiTheme="majorBidi" w:hAnsiTheme="majorBidi" w:cstheme="majorBidi"/>
          <w:bCs/>
          <w:sz w:val="24"/>
          <w:szCs w:val="24"/>
        </w:rPr>
        <w:t xml:space="preserve"> tidak terlihat kaku saat melakukan pergerakan.</w:t>
      </w:r>
      <w:proofErr w:type="gramEnd"/>
    </w:p>
    <w:p w14:paraId="62BC9589" w14:textId="7ED89FC5" w:rsidR="00E6703E" w:rsidRDefault="00E6703E" w:rsidP="00A758A6">
      <w:pPr>
        <w:pStyle w:val="ListParagraph"/>
        <w:spacing w:line="360" w:lineRule="auto"/>
        <w:ind w:left="990"/>
        <w:jc w:val="both"/>
        <w:rPr>
          <w:rFonts w:asciiTheme="majorBidi" w:hAnsiTheme="majorBidi" w:cstheme="majorBidi"/>
          <w:bCs/>
          <w:sz w:val="24"/>
          <w:szCs w:val="24"/>
        </w:rPr>
      </w:pPr>
    </w:p>
    <w:p w14:paraId="0E9DB130" w14:textId="20489CB3" w:rsidR="00E6703E" w:rsidRDefault="00E6703E" w:rsidP="00A758A6">
      <w:pPr>
        <w:pStyle w:val="ListParagraph"/>
        <w:spacing w:line="360" w:lineRule="auto"/>
        <w:ind w:left="990"/>
        <w:jc w:val="both"/>
        <w:rPr>
          <w:rFonts w:asciiTheme="majorBidi" w:hAnsiTheme="majorBidi" w:cstheme="majorBidi"/>
          <w:bCs/>
          <w:sz w:val="24"/>
          <w:szCs w:val="24"/>
        </w:rPr>
      </w:pPr>
    </w:p>
    <w:p w14:paraId="1CB051FA" w14:textId="33459A38" w:rsidR="004F6288" w:rsidRDefault="004F6288" w:rsidP="00A758A6">
      <w:pPr>
        <w:pStyle w:val="ListParagraph"/>
        <w:spacing w:line="360" w:lineRule="auto"/>
        <w:ind w:left="990"/>
        <w:jc w:val="both"/>
        <w:rPr>
          <w:rFonts w:asciiTheme="majorBidi" w:hAnsiTheme="majorBidi" w:cstheme="majorBidi"/>
          <w:bCs/>
          <w:sz w:val="24"/>
          <w:szCs w:val="24"/>
        </w:rPr>
      </w:pPr>
    </w:p>
    <w:p w14:paraId="103A2B3E" w14:textId="77777777" w:rsidR="004F6288" w:rsidRDefault="004F6288" w:rsidP="00A758A6">
      <w:pPr>
        <w:pStyle w:val="ListParagraph"/>
        <w:spacing w:line="360" w:lineRule="auto"/>
        <w:ind w:left="990"/>
        <w:jc w:val="both"/>
        <w:rPr>
          <w:rFonts w:asciiTheme="majorBidi" w:hAnsiTheme="majorBidi" w:cstheme="majorBidi"/>
          <w:bCs/>
          <w:sz w:val="24"/>
          <w:szCs w:val="24"/>
        </w:rPr>
      </w:pPr>
    </w:p>
    <w:p w14:paraId="30F7BD5A" w14:textId="0AE1B208" w:rsidR="004F6288" w:rsidRDefault="003A1A7C" w:rsidP="00A758A6">
      <w:pPr>
        <w:pStyle w:val="ListParagraph"/>
        <w:spacing w:line="360" w:lineRule="auto"/>
        <w:ind w:left="990"/>
        <w:jc w:val="both"/>
        <w:rPr>
          <w:rFonts w:asciiTheme="majorBidi" w:hAnsiTheme="majorBidi" w:cstheme="majorBidi"/>
          <w:bCs/>
          <w:sz w:val="24"/>
          <w:szCs w:val="24"/>
        </w:rPr>
      </w:pPr>
      <w:r>
        <w:rPr>
          <w:noProof/>
        </w:rPr>
        <w:pict w14:anchorId="28EEB824">
          <v:shape id="_x0000_s1032" type="#_x0000_t75" style="position:absolute;left:0;text-align:left;margin-left:25.8pt;margin-top:10.3pt;width:375.6pt;height:156.3pt;z-index:-251728896;mso-position-horizontal-relative:text;mso-position-vertical-relative:text;mso-width-relative:page;mso-height-relative:page">
            <v:imagedata r:id="rId15" o:title="Strech and squash"/>
          </v:shape>
        </w:pict>
      </w:r>
    </w:p>
    <w:p w14:paraId="38048222" w14:textId="77777777" w:rsidR="004F6288" w:rsidRDefault="004F6288" w:rsidP="00A758A6">
      <w:pPr>
        <w:pStyle w:val="ListParagraph"/>
        <w:spacing w:line="360" w:lineRule="auto"/>
        <w:ind w:left="990"/>
        <w:jc w:val="both"/>
        <w:rPr>
          <w:rFonts w:asciiTheme="majorBidi" w:hAnsiTheme="majorBidi" w:cstheme="majorBidi"/>
          <w:bCs/>
          <w:sz w:val="24"/>
          <w:szCs w:val="24"/>
        </w:rPr>
      </w:pPr>
    </w:p>
    <w:p w14:paraId="6665785A" w14:textId="77777777" w:rsidR="004F6288" w:rsidRDefault="004F6288" w:rsidP="00A758A6">
      <w:pPr>
        <w:pStyle w:val="ListParagraph"/>
        <w:spacing w:line="360" w:lineRule="auto"/>
        <w:ind w:left="990"/>
        <w:jc w:val="both"/>
        <w:rPr>
          <w:rFonts w:asciiTheme="majorBidi" w:hAnsiTheme="majorBidi" w:cstheme="majorBidi"/>
          <w:bCs/>
          <w:sz w:val="24"/>
          <w:szCs w:val="24"/>
        </w:rPr>
      </w:pPr>
    </w:p>
    <w:p w14:paraId="1F25BB08" w14:textId="5353D24A" w:rsidR="00E6703E" w:rsidRDefault="00E6703E" w:rsidP="00A758A6">
      <w:pPr>
        <w:pStyle w:val="ListParagraph"/>
        <w:spacing w:line="360" w:lineRule="auto"/>
        <w:ind w:left="990"/>
        <w:jc w:val="both"/>
        <w:rPr>
          <w:rFonts w:asciiTheme="majorBidi" w:hAnsiTheme="majorBidi" w:cstheme="majorBidi"/>
          <w:bCs/>
          <w:sz w:val="24"/>
          <w:szCs w:val="24"/>
        </w:rPr>
      </w:pPr>
    </w:p>
    <w:p w14:paraId="64B48B07" w14:textId="1216A10E" w:rsidR="00E6703E" w:rsidRDefault="00E6703E" w:rsidP="0056515F">
      <w:pPr>
        <w:spacing w:line="360" w:lineRule="auto"/>
        <w:jc w:val="both"/>
        <w:rPr>
          <w:rFonts w:asciiTheme="majorBidi" w:hAnsiTheme="majorBidi" w:cstheme="majorBidi"/>
          <w:bCs/>
          <w:sz w:val="24"/>
          <w:szCs w:val="24"/>
        </w:rPr>
      </w:pPr>
    </w:p>
    <w:p w14:paraId="793B4DA6" w14:textId="723C9E15" w:rsidR="004F6288" w:rsidRDefault="004F6288" w:rsidP="00B91441">
      <w:pPr>
        <w:rPr>
          <w:rFonts w:ascii="Times New Roman" w:hAnsi="Times New Roman" w:cs="Times New Roman"/>
          <w:sz w:val="20"/>
          <w:szCs w:val="20"/>
        </w:rPr>
      </w:pPr>
    </w:p>
    <w:p w14:paraId="016E6345" w14:textId="6A78370D" w:rsidR="004F6288" w:rsidRDefault="004F6288" w:rsidP="00B91441">
      <w:pPr>
        <w:rPr>
          <w:rFonts w:ascii="Times New Roman" w:hAnsi="Times New Roman" w:cs="Times New Roman"/>
          <w:sz w:val="20"/>
          <w:szCs w:val="20"/>
        </w:rPr>
      </w:pPr>
    </w:p>
    <w:p w14:paraId="5B2932DF" w14:textId="6512AFED" w:rsidR="004F6288" w:rsidRDefault="004F6288" w:rsidP="004F6288">
      <w:pPr>
        <w:spacing w:line="360" w:lineRule="auto"/>
        <w:rPr>
          <w:rFonts w:ascii="Times New Roman" w:hAnsi="Times New Roman" w:cs="Times New Roman"/>
          <w:sz w:val="20"/>
          <w:szCs w:val="20"/>
        </w:rPr>
      </w:pPr>
    </w:p>
    <w:p w14:paraId="571EBB10" w14:textId="18F41534" w:rsidR="00F019F9" w:rsidRDefault="004F6288" w:rsidP="00B91441">
      <w:pPr>
        <w:rPr>
          <w:rFonts w:ascii="Times New Roman" w:hAnsi="Times New Roman" w:cs="Times New Roman"/>
          <w:sz w:val="20"/>
          <w:szCs w:val="20"/>
        </w:rPr>
      </w:pPr>
      <w:r>
        <w:rPr>
          <w:noProof/>
          <w:lang w:val="id-ID" w:eastAsia="id-ID"/>
        </w:rPr>
        <mc:AlternateContent>
          <mc:Choice Requires="wps">
            <w:drawing>
              <wp:anchor distT="0" distB="0" distL="114300" distR="114300" simplePos="0" relativeHeight="251640832" behindDoc="1" locked="0" layoutInCell="1" allowOverlap="1" wp14:anchorId="02BA264B" wp14:editId="6BB8E19B">
                <wp:simplePos x="0" y="0"/>
                <wp:positionH relativeFrom="column">
                  <wp:posOffset>495300</wp:posOffset>
                </wp:positionH>
                <wp:positionV relativeFrom="page">
                  <wp:posOffset>3731260</wp:posOffset>
                </wp:positionV>
                <wp:extent cx="4725035" cy="190500"/>
                <wp:effectExtent l="0" t="0" r="0" b="0"/>
                <wp:wrapNone/>
                <wp:docPr id="88" name="Text Box 88"/>
                <wp:cNvGraphicFramePr/>
                <a:graphic xmlns:a="http://schemas.openxmlformats.org/drawingml/2006/main">
                  <a:graphicData uri="http://schemas.microsoft.com/office/word/2010/wordprocessingShape">
                    <wps:wsp>
                      <wps:cNvSpPr txBox="1"/>
                      <wps:spPr>
                        <a:xfrm>
                          <a:off x="0" y="0"/>
                          <a:ext cx="4725035" cy="190500"/>
                        </a:xfrm>
                        <a:prstGeom prst="rect">
                          <a:avLst/>
                        </a:prstGeom>
                        <a:solidFill>
                          <a:prstClr val="white"/>
                        </a:solidFill>
                        <a:ln>
                          <a:noFill/>
                        </a:ln>
                      </wps:spPr>
                      <wps:txbx>
                        <w:txbxContent>
                          <w:p w14:paraId="6C4C62C0" w14:textId="39AA572C" w:rsidR="004F6288" w:rsidRPr="0056515F" w:rsidRDefault="004F6288" w:rsidP="0056515F">
                            <w:pPr>
                              <w:pStyle w:val="CaptionGambar"/>
                              <w:rPr>
                                <w:rFonts w:eastAsiaTheme="minorHAnsi"/>
                                <w:i/>
                                <w:noProof/>
                              </w:rPr>
                            </w:pPr>
                            <w:bookmarkStart w:id="14" w:name="_Toc108850195"/>
                            <w:proofErr w:type="gramStart"/>
                            <w:r>
                              <w:rPr>
                                <w:b/>
                              </w:rPr>
                              <w:t>Gambar 2.</w:t>
                            </w:r>
                            <w:proofErr w:type="gramEnd"/>
                            <w:r w:rsidRPr="0056515F">
                              <w:rPr>
                                <w:b/>
                              </w:rPr>
                              <w:fldChar w:fldCharType="begin"/>
                            </w:r>
                            <w:r w:rsidRPr="0056515F">
                              <w:rPr>
                                <w:b/>
                              </w:rPr>
                              <w:instrText xml:space="preserve"> SEQ Gambar_2. \* ARABIC </w:instrText>
                            </w:r>
                            <w:r w:rsidRPr="0056515F">
                              <w:rPr>
                                <w:b/>
                              </w:rPr>
                              <w:fldChar w:fldCharType="separate"/>
                            </w:r>
                            <w:r w:rsidR="003D35A0">
                              <w:rPr>
                                <w:b/>
                                <w:noProof/>
                              </w:rPr>
                              <w:t>7</w:t>
                            </w:r>
                            <w:r w:rsidRPr="0056515F">
                              <w:rPr>
                                <w:b/>
                              </w:rPr>
                              <w:fldChar w:fldCharType="end"/>
                            </w:r>
                            <w:r>
                              <w:t xml:space="preserve"> </w:t>
                            </w:r>
                            <w:r w:rsidRPr="0056515F">
                              <w:rPr>
                                <w:i/>
                              </w:rPr>
                              <w:t>Squash and Stretch</w:t>
                            </w:r>
                            <w:bookmarkEnd w:id="14"/>
                          </w:p>
                          <w:p w14:paraId="35EC852C" w14:textId="779E2621" w:rsidR="004F6288" w:rsidRPr="0056515F" w:rsidRDefault="004F6288" w:rsidP="0056515F">
                            <w:pPr>
                              <w:pStyle w:val="CaptionGambar"/>
                              <w:rPr>
                                <w:rFonts w:eastAsiaTheme="minorHAnsi"/>
                                <w:i/>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2BA264B" id="Text Box 88" o:spid="_x0000_s1033" type="#_x0000_t202" style="position:absolute;margin-left:39pt;margin-top:293.8pt;width:372.05pt;height:15pt;z-index:-251675648;visibility:visible;mso-wrap-style:square;mso-height-percent:0;mso-wrap-distance-left:9pt;mso-wrap-distance-top:0;mso-wrap-distance-right:9pt;mso-wrap-distance-bottom:0;mso-position-horizontal:absolute;mso-position-horizontal-relative:text;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" stroked="f">
                <v:textbox inset="0,0,0,0">
                  <w:txbxContent>
                    <w:p w14:paraId="6C4C62C0" w14:textId="39AA572C" w:rsidR="004F6288" w:rsidRPr="0056515F" w:rsidRDefault="004F6288" w:rsidP="0056515F">
                      <w:pPr>
                        <w:pStyle w:val="CaptionGambar"/>
                        <w:rPr>
                          <w:rFonts w:eastAsiaTheme="minorHAnsi"/>
                          <w:i/>
                          <w:noProof/>
                        </w:rPr>
                      </w:pPr>
                      <w:bookmarkStart w:id="58" w:name="_Toc108850195"/>
                      <w:r>
                        <w:rPr>
                          <w:b/>
                        </w:rPr>
                        <w:t>Gambar 2.</w:t>
                      </w:r>
                      <w:r w:rsidRPr="0056515F">
                        <w:rPr>
                          <w:b/>
                        </w:rPr>
                        <w:fldChar w:fldCharType="begin"/>
                      </w:r>
                      <w:r w:rsidRPr="0056515F">
                        <w:rPr>
                          <w:b/>
                        </w:rPr>
                        <w:instrText xml:space="preserve"> SEQ Gambar_2. \* ARABIC </w:instrText>
                      </w:r>
                      <w:r w:rsidRPr="0056515F">
                        <w:rPr>
                          <w:b/>
                        </w:rPr>
                        <w:fldChar w:fldCharType="separate"/>
                      </w:r>
                      <w:r w:rsidR="003D35A0">
                        <w:rPr>
                          <w:b/>
                          <w:noProof/>
                        </w:rPr>
                        <w:t>7</w:t>
                      </w:r>
                      <w:r w:rsidRPr="0056515F">
                        <w:rPr>
                          <w:b/>
                        </w:rPr>
                        <w:fldChar w:fldCharType="end"/>
                      </w:r>
                      <w:r>
                        <w:t xml:space="preserve"> </w:t>
                      </w:r>
                      <w:r w:rsidRPr="0056515F">
                        <w:rPr>
                          <w:i/>
                        </w:rPr>
                        <w:t>Squash and Stretch</w:t>
                      </w:r>
                      <w:bookmarkEnd w:id="58"/>
                    </w:p>
                    <w:p w14:paraId="35EC852C" w14:textId="779E2621" w:rsidR="004F6288" w:rsidRPr="0056515F" w:rsidRDefault="004F6288" w:rsidP="0056515F">
                      <w:pPr>
                        <w:pStyle w:val="CaptionGambar"/>
                        <w:rPr>
                          <w:rFonts w:eastAsiaTheme="minorHAnsi"/>
                          <w:i/>
                          <w:noProof/>
                        </w:rPr>
                      </w:pPr>
                    </w:p>
                  </w:txbxContent>
                </v:textbox>
                <w10:wrap anchory="page"/>
              </v:shape>
            </w:pict>
          </mc:Fallback>
        </mc:AlternateContent>
      </w:r>
    </w:p>
    <w:p w14:paraId="2E6A9F4F" w14:textId="779869C6" w:rsidR="00F61ADB" w:rsidRDefault="00FB099C" w:rsidP="002632F1">
      <w:pPr>
        <w:spacing w:line="360" w:lineRule="auto"/>
        <w:ind w:firstLine="900"/>
        <w:jc w:val="center"/>
        <w:rPr>
          <w:rFonts w:ascii="Times New Roman" w:hAnsi="Times New Roman" w:cs="Times New Roman"/>
          <w:sz w:val="20"/>
          <w:szCs w:val="20"/>
        </w:rPr>
      </w:pPr>
      <w:r w:rsidRPr="007C3C8A">
        <w:rPr>
          <w:rFonts w:ascii="Times New Roman" w:hAnsi="Times New Roman" w:cs="Times New Roman"/>
          <w:sz w:val="20"/>
          <w:szCs w:val="20"/>
        </w:rPr>
        <w:t xml:space="preserve"> </w:t>
      </w:r>
      <w:r w:rsidR="00F61ADB" w:rsidRPr="007C3C8A">
        <w:rPr>
          <w:rFonts w:ascii="Times New Roman" w:hAnsi="Times New Roman" w:cs="Times New Roman"/>
          <w:sz w:val="20"/>
          <w:szCs w:val="20"/>
        </w:rPr>
        <w:t>(</w:t>
      </w:r>
      <w:r w:rsidR="00F61ADB">
        <w:rPr>
          <w:rFonts w:ascii="Times New Roman" w:hAnsi="Times New Roman" w:cs="Times New Roman"/>
          <w:sz w:val="20"/>
          <w:szCs w:val="20"/>
        </w:rPr>
        <w:t xml:space="preserve">Sumber: </w:t>
      </w:r>
      <w:r w:rsidR="00F61ADB" w:rsidRPr="007C3C8A">
        <w:rPr>
          <w:rFonts w:ascii="Times New Roman" w:hAnsi="Times New Roman" w:cs="Times New Roman"/>
          <w:sz w:val="20"/>
          <w:szCs w:val="20"/>
        </w:rPr>
        <w:t>The Animator’</w:t>
      </w:r>
      <w:r w:rsidR="00F61ADB">
        <w:rPr>
          <w:rFonts w:ascii="Times New Roman" w:hAnsi="Times New Roman" w:cs="Times New Roman"/>
          <w:sz w:val="20"/>
          <w:szCs w:val="20"/>
        </w:rPr>
        <w:t>s Survival K</w:t>
      </w:r>
      <w:r w:rsidR="00F61ADB" w:rsidRPr="007C3C8A">
        <w:rPr>
          <w:rFonts w:ascii="Times New Roman" w:hAnsi="Times New Roman" w:cs="Times New Roman"/>
          <w:sz w:val="20"/>
          <w:szCs w:val="20"/>
        </w:rPr>
        <w:t>it, 2001</w:t>
      </w:r>
      <w:r w:rsidR="00F61ADB">
        <w:rPr>
          <w:rFonts w:ascii="Times New Roman" w:hAnsi="Times New Roman" w:cs="Times New Roman"/>
          <w:sz w:val="20"/>
          <w:szCs w:val="20"/>
        </w:rPr>
        <w:t xml:space="preserve">: </w:t>
      </w:r>
      <w:r w:rsidR="002315A8">
        <w:rPr>
          <w:rFonts w:ascii="Times New Roman" w:hAnsi="Times New Roman" w:cs="Times New Roman"/>
          <w:sz w:val="20"/>
          <w:szCs w:val="20"/>
        </w:rPr>
        <w:t>95</w:t>
      </w:r>
      <w:r w:rsidR="00F61ADB" w:rsidRPr="007C3C8A">
        <w:rPr>
          <w:rFonts w:ascii="Times New Roman" w:hAnsi="Times New Roman" w:cs="Times New Roman"/>
          <w:sz w:val="20"/>
          <w:szCs w:val="20"/>
        </w:rPr>
        <w:t>)</w:t>
      </w:r>
    </w:p>
    <w:p w14:paraId="23403032" w14:textId="4FF973A0" w:rsidR="0065235D" w:rsidRPr="002315A8" w:rsidRDefault="0065235D" w:rsidP="0065235D">
      <w:pPr>
        <w:spacing w:after="0" w:line="480" w:lineRule="auto"/>
        <w:ind w:firstLine="900"/>
        <w:jc w:val="center"/>
        <w:rPr>
          <w:rFonts w:ascii="Times New Roman" w:hAnsi="Times New Roman" w:cs="Times New Roman"/>
          <w:sz w:val="20"/>
          <w:szCs w:val="20"/>
        </w:rPr>
      </w:pPr>
    </w:p>
    <w:p w14:paraId="4B1F33DE" w14:textId="219B5696" w:rsidR="00293301" w:rsidRPr="00BB3BB4" w:rsidRDefault="00293301" w:rsidP="0065235D">
      <w:pPr>
        <w:pStyle w:val="ListParagraph"/>
        <w:numPr>
          <w:ilvl w:val="0"/>
          <w:numId w:val="16"/>
        </w:numPr>
        <w:spacing w:line="480" w:lineRule="auto"/>
        <w:ind w:hanging="294"/>
        <w:jc w:val="both"/>
        <w:rPr>
          <w:rFonts w:asciiTheme="majorBidi" w:hAnsiTheme="majorBidi" w:cstheme="majorBidi"/>
          <w:bCs/>
          <w:i/>
          <w:sz w:val="24"/>
          <w:szCs w:val="24"/>
        </w:rPr>
      </w:pPr>
      <w:r w:rsidRPr="00BB3BB4">
        <w:rPr>
          <w:rFonts w:asciiTheme="majorBidi" w:hAnsiTheme="majorBidi" w:cstheme="majorBidi"/>
          <w:bCs/>
          <w:i/>
          <w:sz w:val="24"/>
          <w:szCs w:val="24"/>
        </w:rPr>
        <w:t>Staging</w:t>
      </w:r>
    </w:p>
    <w:p w14:paraId="59961C6E" w14:textId="1377C7D5" w:rsidR="00293301" w:rsidRDefault="003A1A7C" w:rsidP="0065235D">
      <w:pPr>
        <w:pStyle w:val="ListParagraph"/>
        <w:spacing w:line="480" w:lineRule="auto"/>
        <w:ind w:left="990"/>
        <w:jc w:val="both"/>
        <w:rPr>
          <w:rFonts w:asciiTheme="majorBidi" w:hAnsiTheme="majorBidi" w:cstheme="majorBidi"/>
          <w:bCs/>
          <w:sz w:val="24"/>
          <w:szCs w:val="24"/>
        </w:rPr>
      </w:pPr>
      <w:r>
        <w:rPr>
          <w:noProof/>
        </w:rPr>
        <w:pict w14:anchorId="4131BD7C">
          <v:shape id="_x0000_s1033" type="#_x0000_t75" style="position:absolute;left:0;text-align:left;margin-left:61.5pt;margin-top:57.6pt;width:330.75pt;height:187.45pt;z-index:-251726848;mso-position-horizontal-relative:text;mso-position-vertical-relative:text;mso-width-relative:page;mso-height-relative:page">
            <v:imagedata r:id="rId16" o:title="staging"/>
          </v:shape>
        </w:pict>
      </w:r>
      <w:r w:rsidR="00293301">
        <w:rPr>
          <w:rFonts w:asciiTheme="majorBidi" w:hAnsiTheme="majorBidi" w:cstheme="majorBidi"/>
          <w:bCs/>
          <w:sz w:val="24"/>
          <w:szCs w:val="24"/>
        </w:rPr>
        <w:t>Prinsip ini digunakan</w:t>
      </w:r>
      <w:r w:rsidR="00DC2D63">
        <w:rPr>
          <w:rFonts w:asciiTheme="majorBidi" w:hAnsiTheme="majorBidi" w:cstheme="majorBidi"/>
          <w:bCs/>
          <w:sz w:val="24"/>
          <w:szCs w:val="24"/>
        </w:rPr>
        <w:t xml:space="preserve"> penulis</w:t>
      </w:r>
      <w:r w:rsidR="00293301">
        <w:rPr>
          <w:rFonts w:asciiTheme="majorBidi" w:hAnsiTheme="majorBidi" w:cstheme="majorBidi"/>
          <w:bCs/>
          <w:sz w:val="24"/>
          <w:szCs w:val="24"/>
        </w:rPr>
        <w:t xml:space="preserve"> untuk mengatur komposisi elemen yang ada, untuk memudahkan audiens agar lebih memahami adegan </w:t>
      </w:r>
      <w:proofErr w:type="gramStart"/>
      <w:r w:rsidR="00293301">
        <w:rPr>
          <w:rFonts w:asciiTheme="majorBidi" w:hAnsiTheme="majorBidi" w:cstheme="majorBidi"/>
          <w:bCs/>
          <w:sz w:val="24"/>
          <w:szCs w:val="24"/>
        </w:rPr>
        <w:t>apa</w:t>
      </w:r>
      <w:proofErr w:type="gramEnd"/>
      <w:r w:rsidR="00293301">
        <w:rPr>
          <w:rFonts w:asciiTheme="majorBidi" w:hAnsiTheme="majorBidi" w:cstheme="majorBidi"/>
          <w:bCs/>
          <w:sz w:val="24"/>
          <w:szCs w:val="24"/>
        </w:rPr>
        <w:t xml:space="preserve"> yang sedang dilakukan. </w:t>
      </w:r>
    </w:p>
    <w:p w14:paraId="4807D1F8" w14:textId="5C54D872" w:rsidR="00F47229" w:rsidRDefault="00F47229" w:rsidP="00A758A6">
      <w:pPr>
        <w:pStyle w:val="ListParagraph"/>
        <w:spacing w:line="360" w:lineRule="auto"/>
        <w:ind w:left="990"/>
        <w:jc w:val="both"/>
        <w:rPr>
          <w:rFonts w:asciiTheme="majorBidi" w:hAnsiTheme="majorBidi" w:cstheme="majorBidi"/>
          <w:bCs/>
          <w:sz w:val="24"/>
          <w:szCs w:val="24"/>
        </w:rPr>
      </w:pPr>
    </w:p>
    <w:p w14:paraId="4D334C2B" w14:textId="6C4CD127" w:rsidR="00F47229" w:rsidRDefault="00F47229" w:rsidP="00A758A6">
      <w:pPr>
        <w:pStyle w:val="ListParagraph"/>
        <w:spacing w:line="360" w:lineRule="auto"/>
        <w:ind w:left="990"/>
        <w:jc w:val="both"/>
        <w:rPr>
          <w:rFonts w:asciiTheme="majorBidi" w:hAnsiTheme="majorBidi" w:cstheme="majorBidi"/>
          <w:bCs/>
          <w:sz w:val="24"/>
          <w:szCs w:val="24"/>
        </w:rPr>
      </w:pPr>
    </w:p>
    <w:p w14:paraId="44589D32" w14:textId="3BC19BC4" w:rsidR="00F47229" w:rsidRDefault="00F47229" w:rsidP="00A758A6">
      <w:pPr>
        <w:pStyle w:val="ListParagraph"/>
        <w:spacing w:line="360" w:lineRule="auto"/>
        <w:ind w:left="990"/>
        <w:jc w:val="both"/>
        <w:rPr>
          <w:rFonts w:asciiTheme="majorBidi" w:hAnsiTheme="majorBidi" w:cstheme="majorBidi"/>
          <w:bCs/>
          <w:sz w:val="24"/>
          <w:szCs w:val="24"/>
        </w:rPr>
      </w:pPr>
    </w:p>
    <w:p w14:paraId="12529EF6" w14:textId="3478A104" w:rsidR="00F47229" w:rsidRDefault="00F47229" w:rsidP="00A758A6">
      <w:pPr>
        <w:pStyle w:val="ListParagraph"/>
        <w:spacing w:line="360" w:lineRule="auto"/>
        <w:ind w:left="990"/>
        <w:jc w:val="both"/>
        <w:rPr>
          <w:rFonts w:asciiTheme="majorBidi" w:hAnsiTheme="majorBidi" w:cstheme="majorBidi"/>
          <w:bCs/>
          <w:sz w:val="24"/>
          <w:szCs w:val="24"/>
        </w:rPr>
      </w:pPr>
    </w:p>
    <w:p w14:paraId="5432A139" w14:textId="370A6A09" w:rsidR="00F47229" w:rsidRDefault="00F47229" w:rsidP="00A758A6">
      <w:pPr>
        <w:pStyle w:val="ListParagraph"/>
        <w:spacing w:line="360" w:lineRule="auto"/>
        <w:ind w:left="990"/>
        <w:jc w:val="both"/>
        <w:rPr>
          <w:rFonts w:asciiTheme="majorBidi" w:hAnsiTheme="majorBidi" w:cstheme="majorBidi"/>
          <w:bCs/>
          <w:sz w:val="24"/>
          <w:szCs w:val="24"/>
        </w:rPr>
      </w:pPr>
    </w:p>
    <w:p w14:paraId="39CAC627" w14:textId="6F08F2F2" w:rsidR="00F47229" w:rsidRDefault="00F47229" w:rsidP="00A758A6">
      <w:pPr>
        <w:pStyle w:val="ListParagraph"/>
        <w:spacing w:line="360" w:lineRule="auto"/>
        <w:ind w:left="990"/>
        <w:jc w:val="both"/>
        <w:rPr>
          <w:rFonts w:asciiTheme="majorBidi" w:hAnsiTheme="majorBidi" w:cstheme="majorBidi"/>
          <w:bCs/>
          <w:sz w:val="24"/>
          <w:szCs w:val="24"/>
        </w:rPr>
      </w:pPr>
    </w:p>
    <w:p w14:paraId="3E59FAB8" w14:textId="09F6F258" w:rsidR="00F47229" w:rsidRDefault="00F47229" w:rsidP="00A758A6">
      <w:pPr>
        <w:pStyle w:val="ListParagraph"/>
        <w:spacing w:line="360" w:lineRule="auto"/>
        <w:ind w:left="990"/>
        <w:jc w:val="both"/>
        <w:rPr>
          <w:rFonts w:asciiTheme="majorBidi" w:hAnsiTheme="majorBidi" w:cstheme="majorBidi"/>
          <w:bCs/>
          <w:sz w:val="24"/>
          <w:szCs w:val="24"/>
        </w:rPr>
      </w:pPr>
    </w:p>
    <w:p w14:paraId="3A35D9E2" w14:textId="2ABE2BCA" w:rsidR="008004F3" w:rsidRDefault="008004F3" w:rsidP="00705311">
      <w:pPr>
        <w:rPr>
          <w:rFonts w:ascii="Times New Roman" w:hAnsi="Times New Roman" w:cs="Times New Roman"/>
          <w:sz w:val="20"/>
          <w:szCs w:val="20"/>
        </w:rPr>
      </w:pPr>
    </w:p>
    <w:p w14:paraId="440CB680" w14:textId="1A740543" w:rsidR="008004F3" w:rsidRDefault="008004F3" w:rsidP="00705311">
      <w:pPr>
        <w:rPr>
          <w:rFonts w:ascii="Times New Roman" w:hAnsi="Times New Roman" w:cs="Times New Roman"/>
          <w:sz w:val="20"/>
          <w:szCs w:val="20"/>
        </w:rPr>
      </w:pPr>
    </w:p>
    <w:p w14:paraId="6133DD4A" w14:textId="6FFAA464" w:rsidR="00705311" w:rsidRDefault="004F6288" w:rsidP="00705311">
      <w:pPr>
        <w:rPr>
          <w:rFonts w:ascii="Times New Roman" w:hAnsi="Times New Roman" w:cs="Times New Roman"/>
          <w:sz w:val="20"/>
          <w:szCs w:val="20"/>
        </w:rPr>
      </w:pPr>
      <w:r>
        <w:rPr>
          <w:noProof/>
          <w:lang w:val="id-ID" w:eastAsia="id-ID"/>
        </w:rPr>
        <w:lastRenderedPageBreak/>
        <mc:AlternateContent>
          <mc:Choice Requires="wps">
            <w:drawing>
              <wp:anchor distT="0" distB="0" distL="114300" distR="114300" simplePos="0" relativeHeight="251642880" behindDoc="0" locked="0" layoutInCell="1" allowOverlap="1" wp14:anchorId="710B368D" wp14:editId="4BBB2466">
                <wp:simplePos x="0" y="0"/>
                <wp:positionH relativeFrom="column">
                  <wp:posOffset>800100</wp:posOffset>
                </wp:positionH>
                <wp:positionV relativeFrom="page">
                  <wp:posOffset>8612505</wp:posOffset>
                </wp:positionV>
                <wp:extent cx="4030980" cy="160020"/>
                <wp:effectExtent l="0" t="0" r="7620" b="0"/>
                <wp:wrapNone/>
                <wp:docPr id="89" name="Text Box 89"/>
                <wp:cNvGraphicFramePr/>
                <a:graphic xmlns:a="http://schemas.openxmlformats.org/drawingml/2006/main">
                  <a:graphicData uri="http://schemas.microsoft.com/office/word/2010/wordprocessingShape">
                    <wps:wsp>
                      <wps:cNvSpPr txBox="1"/>
                      <wps:spPr>
                        <a:xfrm>
                          <a:off x="0" y="0"/>
                          <a:ext cx="4030980" cy="160020"/>
                        </a:xfrm>
                        <a:prstGeom prst="rect">
                          <a:avLst/>
                        </a:prstGeom>
                        <a:solidFill>
                          <a:prstClr val="white"/>
                        </a:solidFill>
                        <a:ln>
                          <a:noFill/>
                        </a:ln>
                      </wps:spPr>
                      <wps:txbx>
                        <w:txbxContent>
                          <w:p w14:paraId="10785F95" w14:textId="38C87C2A" w:rsidR="004F6288" w:rsidRPr="008F1427" w:rsidRDefault="004F6288" w:rsidP="00316DE0">
                            <w:pPr>
                              <w:pStyle w:val="CaptionGambar"/>
                              <w:rPr>
                                <w:rFonts w:eastAsiaTheme="minorHAnsi"/>
                                <w:noProof/>
                              </w:rPr>
                            </w:pPr>
                            <w:bookmarkStart w:id="15" w:name="_Toc108850196"/>
                            <w:proofErr w:type="gramStart"/>
                            <w:r>
                              <w:rPr>
                                <w:b/>
                              </w:rPr>
                              <w:t>Gambar 2.</w:t>
                            </w:r>
                            <w:proofErr w:type="gramEnd"/>
                            <w:r w:rsidRPr="00316DE0">
                              <w:rPr>
                                <w:b/>
                              </w:rPr>
                              <w:fldChar w:fldCharType="begin"/>
                            </w:r>
                            <w:r w:rsidRPr="00316DE0">
                              <w:rPr>
                                <w:b/>
                              </w:rPr>
                              <w:instrText xml:space="preserve"> SEQ Gambar_2. \* ARABIC </w:instrText>
                            </w:r>
                            <w:r w:rsidRPr="00316DE0">
                              <w:rPr>
                                <w:b/>
                              </w:rPr>
                              <w:fldChar w:fldCharType="separate"/>
                            </w:r>
                            <w:r w:rsidR="003D35A0">
                              <w:rPr>
                                <w:b/>
                                <w:noProof/>
                              </w:rPr>
                              <w:t>8</w:t>
                            </w:r>
                            <w:r w:rsidRPr="00316DE0">
                              <w:rPr>
                                <w:b/>
                              </w:rPr>
                              <w:fldChar w:fldCharType="end"/>
                            </w:r>
                            <w:r>
                              <w:t xml:space="preserve"> </w:t>
                            </w:r>
                            <w:r w:rsidRPr="00316DE0">
                              <w:rPr>
                                <w:i/>
                              </w:rPr>
                              <w:t>Staging</w:t>
                            </w:r>
                            <w:bookmarkEnd w:id="15"/>
                          </w:p>
                          <w:p w14:paraId="1B98CF4B" w14:textId="7E20C62E" w:rsidR="004F6288" w:rsidRPr="008F1427" w:rsidRDefault="004F6288" w:rsidP="00745C28">
                            <w:pPr>
                              <w:pStyle w:val="CaptionGambar"/>
                              <w:jc w:val="left"/>
                              <w:rPr>
                                <w:rFonts w:eastAsiaTheme="minorHAnsi"/>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10B368D" id="Text Box 89" o:spid="_x0000_s1034" type="#_x0000_t202" style="position:absolute;margin-left:63pt;margin-top:678.15pt;width:317.4pt;height:12.6pt;z-index:251642880;visibility:visible;mso-wrap-style:square;mso-height-percent:0;mso-wrap-distance-left:9pt;mso-wrap-distance-top:0;mso-wrap-distance-right:9pt;mso-wrap-distance-bottom:0;mso-position-horizontal:absolute;mso-position-horizontal-relative:text;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" stroked="f">
                <v:textbox inset="0,0,0,0">
                  <w:txbxContent>
                    <w:p w14:paraId="10785F95" w14:textId="38C87C2A" w:rsidR="004F6288" w:rsidRPr="008F1427" w:rsidRDefault="004F6288" w:rsidP="00316DE0">
                      <w:pPr>
                        <w:pStyle w:val="CaptionGambar"/>
                        <w:rPr>
                          <w:rFonts w:eastAsiaTheme="minorHAnsi"/>
                          <w:noProof/>
                        </w:rPr>
                      </w:pPr>
                      <w:bookmarkStart w:id="60" w:name="_Toc108850196"/>
                      <w:r>
                        <w:rPr>
                          <w:b/>
                        </w:rPr>
                        <w:t>Gambar 2.</w:t>
                      </w:r>
                      <w:r w:rsidRPr="00316DE0">
                        <w:rPr>
                          <w:b/>
                        </w:rPr>
                        <w:fldChar w:fldCharType="begin"/>
                      </w:r>
                      <w:r w:rsidRPr="00316DE0">
                        <w:rPr>
                          <w:b/>
                        </w:rPr>
                        <w:instrText xml:space="preserve"> SEQ Gambar_2. \* ARABIC </w:instrText>
                      </w:r>
                      <w:r w:rsidRPr="00316DE0">
                        <w:rPr>
                          <w:b/>
                        </w:rPr>
                        <w:fldChar w:fldCharType="separate"/>
                      </w:r>
                      <w:r w:rsidR="003D35A0">
                        <w:rPr>
                          <w:b/>
                          <w:noProof/>
                        </w:rPr>
                        <w:t>8</w:t>
                      </w:r>
                      <w:r w:rsidRPr="00316DE0">
                        <w:rPr>
                          <w:b/>
                        </w:rPr>
                        <w:fldChar w:fldCharType="end"/>
                      </w:r>
                      <w:r>
                        <w:t xml:space="preserve"> </w:t>
                      </w:r>
                      <w:r w:rsidRPr="00316DE0">
                        <w:rPr>
                          <w:i/>
                        </w:rPr>
                        <w:t>Staging</w:t>
                      </w:r>
                      <w:bookmarkEnd w:id="60"/>
                    </w:p>
                    <w:p w14:paraId="1B98CF4B" w14:textId="7E20C62E" w:rsidR="004F6288" w:rsidRPr="008F1427" w:rsidRDefault="004F6288" w:rsidP="00745C28">
                      <w:pPr>
                        <w:pStyle w:val="CaptionGambar"/>
                        <w:jc w:val="left"/>
                        <w:rPr>
                          <w:rFonts w:eastAsiaTheme="minorHAnsi"/>
                          <w:noProof/>
                        </w:rPr>
                      </w:pPr>
                    </w:p>
                  </w:txbxContent>
                </v:textbox>
                <w10:wrap anchory="page"/>
              </v:shape>
            </w:pict>
          </mc:Fallback>
        </mc:AlternateContent>
      </w:r>
    </w:p>
    <w:p w14:paraId="346D04A8" w14:textId="02899567" w:rsidR="00E028DF" w:rsidRPr="003E6D42" w:rsidRDefault="00705311" w:rsidP="004F6288">
      <w:pPr>
        <w:spacing w:line="360" w:lineRule="auto"/>
        <w:ind w:firstLine="720"/>
        <w:jc w:val="center"/>
        <w:rPr>
          <w:rFonts w:ascii="Times New Roman" w:hAnsi="Times New Roman" w:cs="Times New Roman"/>
          <w:sz w:val="20"/>
          <w:szCs w:val="20"/>
        </w:rPr>
      </w:pPr>
      <w:r w:rsidRPr="007C3C8A">
        <w:rPr>
          <w:rFonts w:ascii="Times New Roman" w:hAnsi="Times New Roman" w:cs="Times New Roman"/>
          <w:sz w:val="20"/>
          <w:szCs w:val="20"/>
        </w:rPr>
        <w:t xml:space="preserve"> </w:t>
      </w:r>
      <w:r w:rsidR="003E6D42" w:rsidRPr="007C3C8A">
        <w:rPr>
          <w:rFonts w:ascii="Times New Roman" w:hAnsi="Times New Roman" w:cs="Times New Roman"/>
          <w:sz w:val="20"/>
          <w:szCs w:val="20"/>
        </w:rPr>
        <w:t>(</w:t>
      </w:r>
      <w:r w:rsidR="003E6D42">
        <w:rPr>
          <w:rFonts w:ascii="Times New Roman" w:hAnsi="Times New Roman" w:cs="Times New Roman"/>
          <w:sz w:val="20"/>
          <w:szCs w:val="20"/>
        </w:rPr>
        <w:t xml:space="preserve">Sumber: </w:t>
      </w:r>
      <w:r w:rsidR="003E6D42" w:rsidRPr="007C3C8A">
        <w:rPr>
          <w:rFonts w:ascii="Times New Roman" w:hAnsi="Times New Roman" w:cs="Times New Roman"/>
          <w:sz w:val="20"/>
          <w:szCs w:val="20"/>
        </w:rPr>
        <w:t>The Animator’</w:t>
      </w:r>
      <w:r w:rsidR="003E6D42">
        <w:rPr>
          <w:rFonts w:ascii="Times New Roman" w:hAnsi="Times New Roman" w:cs="Times New Roman"/>
          <w:sz w:val="20"/>
          <w:szCs w:val="20"/>
        </w:rPr>
        <w:t>s Survival K</w:t>
      </w:r>
      <w:r w:rsidR="003E6D42" w:rsidRPr="007C3C8A">
        <w:rPr>
          <w:rFonts w:ascii="Times New Roman" w:hAnsi="Times New Roman" w:cs="Times New Roman"/>
          <w:sz w:val="20"/>
          <w:szCs w:val="20"/>
        </w:rPr>
        <w:t>it, 2001</w:t>
      </w:r>
      <w:r w:rsidR="003E6D42">
        <w:rPr>
          <w:rFonts w:ascii="Times New Roman" w:hAnsi="Times New Roman" w:cs="Times New Roman"/>
          <w:sz w:val="20"/>
          <w:szCs w:val="20"/>
        </w:rPr>
        <w:t>: 176</w:t>
      </w:r>
      <w:r w:rsidR="003E6D42" w:rsidRPr="007C3C8A">
        <w:rPr>
          <w:rFonts w:ascii="Times New Roman" w:hAnsi="Times New Roman" w:cs="Times New Roman"/>
          <w:sz w:val="20"/>
          <w:szCs w:val="20"/>
        </w:rPr>
        <w:t>)</w:t>
      </w:r>
    </w:p>
    <w:p w14:paraId="4F2AA82A" w14:textId="7ABF3273" w:rsidR="006C72CE" w:rsidRPr="003866AC" w:rsidRDefault="006C72CE" w:rsidP="0065235D">
      <w:pPr>
        <w:pStyle w:val="ListParagraph"/>
        <w:numPr>
          <w:ilvl w:val="0"/>
          <w:numId w:val="16"/>
        </w:numPr>
        <w:spacing w:line="480" w:lineRule="auto"/>
        <w:ind w:hanging="294"/>
        <w:jc w:val="both"/>
        <w:rPr>
          <w:rFonts w:asciiTheme="majorBidi" w:hAnsiTheme="majorBidi" w:cstheme="majorBidi"/>
          <w:bCs/>
          <w:i/>
          <w:sz w:val="24"/>
          <w:szCs w:val="24"/>
        </w:rPr>
      </w:pPr>
      <w:r>
        <w:rPr>
          <w:rFonts w:asciiTheme="majorBidi" w:hAnsiTheme="majorBidi" w:cstheme="majorBidi"/>
          <w:bCs/>
          <w:i/>
          <w:sz w:val="24"/>
          <w:szCs w:val="24"/>
        </w:rPr>
        <w:t>Arcs</w:t>
      </w:r>
    </w:p>
    <w:p w14:paraId="17B6B7E1" w14:textId="265DDB5F" w:rsidR="00722762" w:rsidRPr="003E6D42" w:rsidRDefault="003A1A7C" w:rsidP="0065235D">
      <w:pPr>
        <w:pStyle w:val="ListParagraph"/>
        <w:spacing w:line="480" w:lineRule="auto"/>
        <w:ind w:left="990"/>
        <w:jc w:val="both"/>
        <w:rPr>
          <w:rFonts w:asciiTheme="majorBidi" w:hAnsiTheme="majorBidi" w:cstheme="majorBidi"/>
          <w:bCs/>
          <w:sz w:val="24"/>
          <w:szCs w:val="24"/>
        </w:rPr>
      </w:pPr>
      <w:r>
        <w:rPr>
          <w:noProof/>
        </w:rPr>
        <w:pict w14:anchorId="6A45B6FF">
          <v:shape id="_x0000_s1034" type="#_x0000_t75" style="position:absolute;left:0;text-align:left;margin-left:48.6pt;margin-top:78.9pt;width:327pt;height:119.75pt;z-index:-251724800;mso-position-horizontal-relative:text;mso-position-vertical-relative:text;mso-width-relative:page;mso-height-relative:page">
            <v:imagedata r:id="rId17" o:title="arcs"/>
          </v:shape>
        </w:pict>
      </w:r>
      <w:proofErr w:type="gramStart"/>
      <w:r w:rsidR="00DD23C6">
        <w:rPr>
          <w:rFonts w:asciiTheme="majorBidi" w:hAnsiTheme="majorBidi" w:cstheme="majorBidi"/>
          <w:bCs/>
          <w:sz w:val="24"/>
          <w:szCs w:val="24"/>
        </w:rPr>
        <w:t xml:space="preserve">Prinsip </w:t>
      </w:r>
      <w:r w:rsidR="008000F3">
        <w:rPr>
          <w:rFonts w:asciiTheme="majorBidi" w:hAnsiTheme="majorBidi" w:cstheme="majorBidi"/>
          <w:bCs/>
          <w:sz w:val="24"/>
          <w:szCs w:val="24"/>
        </w:rPr>
        <w:t>ini digunakan penulis untuk mengatur</w:t>
      </w:r>
      <w:r w:rsidR="00DD23C6">
        <w:rPr>
          <w:rFonts w:asciiTheme="majorBidi" w:hAnsiTheme="majorBidi" w:cstheme="majorBidi"/>
          <w:bCs/>
          <w:sz w:val="24"/>
          <w:szCs w:val="24"/>
        </w:rPr>
        <w:t xml:space="preserve"> pergerakan objek atau karakter</w:t>
      </w:r>
      <w:r w:rsidR="003B0456">
        <w:rPr>
          <w:rFonts w:asciiTheme="majorBidi" w:hAnsiTheme="majorBidi" w:cstheme="majorBidi"/>
          <w:bCs/>
          <w:sz w:val="24"/>
          <w:szCs w:val="24"/>
        </w:rPr>
        <w:t xml:space="preserve"> mengikuti sebuah pola.</w:t>
      </w:r>
      <w:proofErr w:type="gramEnd"/>
      <w:r w:rsidR="003B0456">
        <w:rPr>
          <w:rFonts w:asciiTheme="majorBidi" w:hAnsiTheme="majorBidi" w:cstheme="majorBidi"/>
          <w:bCs/>
          <w:sz w:val="24"/>
          <w:szCs w:val="24"/>
        </w:rPr>
        <w:t xml:space="preserve"> </w:t>
      </w:r>
      <w:proofErr w:type="gramStart"/>
      <w:r w:rsidR="003B0456">
        <w:rPr>
          <w:rFonts w:asciiTheme="majorBidi" w:hAnsiTheme="majorBidi" w:cstheme="majorBidi"/>
          <w:bCs/>
          <w:sz w:val="24"/>
          <w:szCs w:val="24"/>
        </w:rPr>
        <w:t xml:space="preserve">Sehingga gerakan yang dihasilkan bisa rapi dan </w:t>
      </w:r>
      <w:r w:rsidR="003B0456" w:rsidRPr="00DC0597">
        <w:rPr>
          <w:rFonts w:asciiTheme="majorBidi" w:hAnsiTheme="majorBidi" w:cstheme="majorBidi"/>
          <w:bCs/>
          <w:i/>
          <w:sz w:val="24"/>
          <w:szCs w:val="24"/>
        </w:rPr>
        <w:t>smooth</w:t>
      </w:r>
      <w:r w:rsidR="00CF60AF">
        <w:rPr>
          <w:rFonts w:asciiTheme="majorBidi" w:hAnsiTheme="majorBidi" w:cstheme="majorBidi"/>
          <w:bCs/>
          <w:sz w:val="24"/>
          <w:szCs w:val="24"/>
        </w:rPr>
        <w:t>.</w:t>
      </w:r>
      <w:proofErr w:type="gramEnd"/>
    </w:p>
    <w:p w14:paraId="06159C30" w14:textId="4E4CD4CF" w:rsidR="00176C1D" w:rsidRPr="009B51E7" w:rsidRDefault="00176C1D" w:rsidP="009B51E7">
      <w:pPr>
        <w:spacing w:line="360" w:lineRule="auto"/>
        <w:jc w:val="both"/>
        <w:rPr>
          <w:rFonts w:asciiTheme="majorBidi" w:hAnsiTheme="majorBidi" w:cstheme="majorBidi"/>
          <w:bCs/>
          <w:sz w:val="24"/>
          <w:szCs w:val="24"/>
        </w:rPr>
      </w:pPr>
    </w:p>
    <w:p w14:paraId="3D90F781" w14:textId="6932278F" w:rsidR="00176C1D" w:rsidRDefault="00176C1D" w:rsidP="00A758A6">
      <w:pPr>
        <w:pStyle w:val="ListParagraph"/>
        <w:spacing w:line="360" w:lineRule="auto"/>
        <w:ind w:left="990"/>
        <w:jc w:val="both"/>
        <w:rPr>
          <w:rFonts w:asciiTheme="majorBidi" w:hAnsiTheme="majorBidi" w:cstheme="majorBidi"/>
          <w:bCs/>
          <w:sz w:val="24"/>
          <w:szCs w:val="24"/>
        </w:rPr>
      </w:pPr>
    </w:p>
    <w:p w14:paraId="1AF43804" w14:textId="2736FF40" w:rsidR="004F6288" w:rsidRDefault="004F6288" w:rsidP="00A758A6">
      <w:pPr>
        <w:pStyle w:val="ListParagraph"/>
        <w:spacing w:line="360" w:lineRule="auto"/>
        <w:ind w:left="990"/>
        <w:jc w:val="both"/>
        <w:rPr>
          <w:rFonts w:asciiTheme="majorBidi" w:hAnsiTheme="majorBidi" w:cstheme="majorBidi"/>
          <w:bCs/>
          <w:sz w:val="24"/>
          <w:szCs w:val="24"/>
        </w:rPr>
      </w:pPr>
    </w:p>
    <w:p w14:paraId="28A421C8" w14:textId="45F7AC19" w:rsidR="004F6288" w:rsidRDefault="004F6288" w:rsidP="00A758A6">
      <w:pPr>
        <w:pStyle w:val="ListParagraph"/>
        <w:spacing w:line="360" w:lineRule="auto"/>
        <w:ind w:left="990"/>
        <w:jc w:val="both"/>
        <w:rPr>
          <w:rFonts w:asciiTheme="majorBidi" w:hAnsiTheme="majorBidi" w:cstheme="majorBidi"/>
          <w:bCs/>
          <w:sz w:val="24"/>
          <w:szCs w:val="24"/>
        </w:rPr>
      </w:pPr>
    </w:p>
    <w:p w14:paraId="03B42AC2" w14:textId="713CC46D" w:rsidR="004F6288" w:rsidRDefault="004F6288" w:rsidP="004F6288">
      <w:pPr>
        <w:pStyle w:val="ListParagraph"/>
        <w:spacing w:line="480" w:lineRule="auto"/>
        <w:ind w:left="990"/>
        <w:jc w:val="both"/>
        <w:rPr>
          <w:rFonts w:asciiTheme="majorBidi" w:hAnsiTheme="majorBidi" w:cstheme="majorBidi"/>
          <w:bCs/>
          <w:sz w:val="24"/>
          <w:szCs w:val="24"/>
        </w:rPr>
      </w:pPr>
    </w:p>
    <w:p w14:paraId="5CDF1404" w14:textId="13FF7079" w:rsidR="00E028DF" w:rsidRDefault="004F6288" w:rsidP="005D7D36">
      <w:pPr>
        <w:rPr>
          <w:rFonts w:ascii="Times New Roman" w:hAnsi="Times New Roman" w:cs="Times New Roman"/>
          <w:sz w:val="20"/>
          <w:szCs w:val="20"/>
        </w:rPr>
      </w:pPr>
      <w:r>
        <w:rPr>
          <w:noProof/>
          <w:lang w:val="id-ID" w:eastAsia="id-ID"/>
        </w:rPr>
        <mc:AlternateContent>
          <mc:Choice Requires="wps">
            <w:drawing>
              <wp:anchor distT="0" distB="0" distL="114300" distR="114300" simplePos="0" relativeHeight="251644928" behindDoc="1" locked="0" layoutInCell="1" allowOverlap="1" wp14:anchorId="788F1A96" wp14:editId="7EFB1554">
                <wp:simplePos x="0" y="0"/>
                <wp:positionH relativeFrom="margin">
                  <wp:posOffset>573405</wp:posOffset>
                </wp:positionH>
                <wp:positionV relativeFrom="page">
                  <wp:posOffset>4437380</wp:posOffset>
                </wp:positionV>
                <wp:extent cx="4411980" cy="220980"/>
                <wp:effectExtent l="0" t="0" r="7620" b="7620"/>
                <wp:wrapNone/>
                <wp:docPr id="90" name="Text Box 90"/>
                <wp:cNvGraphicFramePr/>
                <a:graphic xmlns:a="http://schemas.openxmlformats.org/drawingml/2006/main">
                  <a:graphicData uri="http://schemas.microsoft.com/office/word/2010/wordprocessingShape">
                    <wps:wsp>
                      <wps:cNvSpPr txBox="1"/>
                      <wps:spPr>
                        <a:xfrm>
                          <a:off x="0" y="0"/>
                          <a:ext cx="4411980" cy="220980"/>
                        </a:xfrm>
                        <a:prstGeom prst="rect">
                          <a:avLst/>
                        </a:prstGeom>
                        <a:solidFill>
                          <a:prstClr val="white"/>
                        </a:solidFill>
                        <a:ln>
                          <a:noFill/>
                        </a:ln>
                      </wps:spPr>
                      <wps:txbx>
                        <w:txbxContent>
                          <w:p w14:paraId="6FD77EEE" w14:textId="2CEA42C9" w:rsidR="004F6288" w:rsidRPr="005D7D36" w:rsidRDefault="004F6288" w:rsidP="005D7D36">
                            <w:pPr>
                              <w:pStyle w:val="CaptionGambar"/>
                              <w:rPr>
                                <w:rFonts w:eastAsiaTheme="minorHAnsi"/>
                                <w:i/>
                                <w:noProof/>
                              </w:rPr>
                            </w:pPr>
                            <w:bookmarkStart w:id="16" w:name="_Toc108850197"/>
                            <w:proofErr w:type="gramStart"/>
                            <w:r>
                              <w:rPr>
                                <w:b/>
                              </w:rPr>
                              <w:t>Gambar 2.</w:t>
                            </w:r>
                            <w:proofErr w:type="gramEnd"/>
                            <w:r w:rsidRPr="005D7D36">
                              <w:rPr>
                                <w:b/>
                              </w:rPr>
                              <w:fldChar w:fldCharType="begin"/>
                            </w:r>
                            <w:r w:rsidRPr="005D7D36">
                              <w:rPr>
                                <w:b/>
                              </w:rPr>
                              <w:instrText xml:space="preserve"> SEQ Gambar_2. \* ARABIC </w:instrText>
                            </w:r>
                            <w:r w:rsidRPr="005D7D36">
                              <w:rPr>
                                <w:b/>
                              </w:rPr>
                              <w:fldChar w:fldCharType="separate"/>
                            </w:r>
                            <w:r w:rsidR="003D35A0">
                              <w:rPr>
                                <w:b/>
                                <w:noProof/>
                              </w:rPr>
                              <w:t>9</w:t>
                            </w:r>
                            <w:r w:rsidRPr="005D7D36">
                              <w:rPr>
                                <w:b/>
                              </w:rPr>
                              <w:fldChar w:fldCharType="end"/>
                            </w:r>
                            <w:r>
                              <w:t xml:space="preserve"> </w:t>
                            </w:r>
                            <w:r w:rsidRPr="005D7D36">
                              <w:rPr>
                                <w:i/>
                              </w:rPr>
                              <w:t>Arcs</w:t>
                            </w:r>
                            <w:bookmarkEnd w:id="16"/>
                          </w:p>
                          <w:p w14:paraId="0C66EFE3" w14:textId="558CF63E" w:rsidR="004F6288" w:rsidRPr="005D7D36" w:rsidRDefault="004F6288" w:rsidP="00745C28">
                            <w:pPr>
                              <w:pStyle w:val="CaptionGambar"/>
                              <w:jc w:val="left"/>
                              <w:rPr>
                                <w:rFonts w:eastAsiaTheme="minorHAnsi"/>
                                <w:i/>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88F1A96" id="Text Box 90" o:spid="_x0000_s1035" type="#_x0000_t202" style="position:absolute;margin-left:45.15pt;margin-top:349.4pt;width:347.4pt;height:17.4pt;z-index:-251671552;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" stroked="f">
                <v:textbox inset="0,0,0,0">
                  <w:txbxContent>
                    <w:p w14:paraId="6FD77EEE" w14:textId="2CEA42C9" w:rsidR="004F6288" w:rsidRPr="005D7D36" w:rsidRDefault="004F6288" w:rsidP="005D7D36">
                      <w:pPr>
                        <w:pStyle w:val="CaptionGambar"/>
                        <w:rPr>
                          <w:rFonts w:eastAsiaTheme="minorHAnsi"/>
                          <w:i/>
                          <w:noProof/>
                        </w:rPr>
                      </w:pPr>
                      <w:bookmarkStart w:id="62" w:name="_Toc108850197"/>
                      <w:r>
                        <w:rPr>
                          <w:b/>
                        </w:rPr>
                        <w:t>Gambar 2.</w:t>
                      </w:r>
                      <w:r w:rsidRPr="005D7D36">
                        <w:rPr>
                          <w:b/>
                        </w:rPr>
                        <w:fldChar w:fldCharType="begin"/>
                      </w:r>
                      <w:r w:rsidRPr="005D7D36">
                        <w:rPr>
                          <w:b/>
                        </w:rPr>
                        <w:instrText xml:space="preserve"> SEQ Gambar_2. \* ARABIC </w:instrText>
                      </w:r>
                      <w:r w:rsidRPr="005D7D36">
                        <w:rPr>
                          <w:b/>
                        </w:rPr>
                        <w:fldChar w:fldCharType="separate"/>
                      </w:r>
                      <w:r w:rsidR="003D35A0">
                        <w:rPr>
                          <w:b/>
                          <w:noProof/>
                        </w:rPr>
                        <w:t>9</w:t>
                      </w:r>
                      <w:r w:rsidRPr="005D7D36">
                        <w:rPr>
                          <w:b/>
                        </w:rPr>
                        <w:fldChar w:fldCharType="end"/>
                      </w:r>
                      <w:r>
                        <w:t xml:space="preserve"> </w:t>
                      </w:r>
                      <w:r w:rsidRPr="005D7D36">
                        <w:rPr>
                          <w:i/>
                        </w:rPr>
                        <w:t>Arcs</w:t>
                      </w:r>
                      <w:bookmarkEnd w:id="62"/>
                    </w:p>
                    <w:p w14:paraId="0C66EFE3" w14:textId="558CF63E" w:rsidR="004F6288" w:rsidRPr="005D7D36" w:rsidRDefault="004F6288" w:rsidP="00745C28">
                      <w:pPr>
                        <w:pStyle w:val="CaptionGambar"/>
                        <w:jc w:val="left"/>
                        <w:rPr>
                          <w:rFonts w:eastAsiaTheme="minorHAnsi"/>
                          <w:i/>
                          <w:noProof/>
                        </w:rPr>
                      </w:pPr>
                    </w:p>
                  </w:txbxContent>
                </v:textbox>
                <w10:wrap anchorx="margin" anchory="page"/>
              </v:shape>
            </w:pict>
          </mc:Fallback>
        </mc:AlternateContent>
      </w:r>
    </w:p>
    <w:p w14:paraId="3D3216A3" w14:textId="3E6C4F71" w:rsidR="00A010CA" w:rsidRDefault="00A010CA" w:rsidP="00E6768E">
      <w:pPr>
        <w:spacing w:line="480" w:lineRule="auto"/>
        <w:ind w:firstLine="709"/>
        <w:jc w:val="center"/>
        <w:rPr>
          <w:rFonts w:ascii="Times New Roman" w:hAnsi="Times New Roman" w:cs="Times New Roman"/>
          <w:sz w:val="20"/>
          <w:szCs w:val="20"/>
        </w:rPr>
      </w:pPr>
      <w:r w:rsidRPr="007C3C8A">
        <w:rPr>
          <w:rFonts w:ascii="Times New Roman" w:hAnsi="Times New Roman" w:cs="Times New Roman"/>
          <w:sz w:val="20"/>
          <w:szCs w:val="20"/>
        </w:rPr>
        <w:t>(</w:t>
      </w:r>
      <w:r>
        <w:rPr>
          <w:rFonts w:ascii="Times New Roman" w:hAnsi="Times New Roman" w:cs="Times New Roman"/>
          <w:sz w:val="20"/>
          <w:szCs w:val="20"/>
        </w:rPr>
        <w:t xml:space="preserve">Sumber: </w:t>
      </w:r>
      <w:r w:rsidRPr="007C3C8A">
        <w:rPr>
          <w:rFonts w:ascii="Times New Roman" w:hAnsi="Times New Roman" w:cs="Times New Roman"/>
          <w:sz w:val="20"/>
          <w:szCs w:val="20"/>
        </w:rPr>
        <w:t>The Animator’</w:t>
      </w:r>
      <w:r>
        <w:rPr>
          <w:rFonts w:ascii="Times New Roman" w:hAnsi="Times New Roman" w:cs="Times New Roman"/>
          <w:sz w:val="20"/>
          <w:szCs w:val="20"/>
        </w:rPr>
        <w:t>s Survival K</w:t>
      </w:r>
      <w:r w:rsidRPr="007C3C8A">
        <w:rPr>
          <w:rFonts w:ascii="Times New Roman" w:hAnsi="Times New Roman" w:cs="Times New Roman"/>
          <w:sz w:val="20"/>
          <w:szCs w:val="20"/>
        </w:rPr>
        <w:t>it, 2001</w:t>
      </w:r>
      <w:r>
        <w:rPr>
          <w:rFonts w:ascii="Times New Roman" w:hAnsi="Times New Roman" w:cs="Times New Roman"/>
          <w:sz w:val="20"/>
          <w:szCs w:val="20"/>
        </w:rPr>
        <w:t xml:space="preserve">: </w:t>
      </w:r>
      <w:r w:rsidR="00500DAF">
        <w:rPr>
          <w:rFonts w:ascii="Times New Roman" w:hAnsi="Times New Roman" w:cs="Times New Roman"/>
          <w:sz w:val="20"/>
          <w:szCs w:val="20"/>
        </w:rPr>
        <w:t>148</w:t>
      </w:r>
      <w:r w:rsidRPr="007C3C8A">
        <w:rPr>
          <w:rFonts w:ascii="Times New Roman" w:hAnsi="Times New Roman" w:cs="Times New Roman"/>
          <w:sz w:val="20"/>
          <w:szCs w:val="20"/>
        </w:rPr>
        <w:t>)</w:t>
      </w:r>
    </w:p>
    <w:p w14:paraId="658A74F1" w14:textId="3D3D835B" w:rsidR="0065235D" w:rsidRPr="00A010CA" w:rsidRDefault="0065235D" w:rsidP="0065235D">
      <w:pPr>
        <w:spacing w:after="0" w:line="480" w:lineRule="auto"/>
        <w:jc w:val="center"/>
        <w:rPr>
          <w:rFonts w:ascii="Times New Roman" w:hAnsi="Times New Roman" w:cs="Times New Roman"/>
          <w:sz w:val="20"/>
          <w:szCs w:val="20"/>
        </w:rPr>
      </w:pPr>
    </w:p>
    <w:p w14:paraId="0A3F0DFB" w14:textId="6505CEFA" w:rsidR="00293301" w:rsidRPr="00106A57" w:rsidRDefault="00293301" w:rsidP="0065235D">
      <w:pPr>
        <w:pStyle w:val="ListParagraph"/>
        <w:numPr>
          <w:ilvl w:val="0"/>
          <w:numId w:val="16"/>
        </w:numPr>
        <w:spacing w:line="480" w:lineRule="auto"/>
        <w:ind w:hanging="294"/>
        <w:jc w:val="both"/>
        <w:rPr>
          <w:rFonts w:asciiTheme="majorBidi" w:hAnsiTheme="majorBidi" w:cstheme="majorBidi"/>
          <w:bCs/>
          <w:i/>
          <w:sz w:val="24"/>
          <w:szCs w:val="24"/>
        </w:rPr>
      </w:pPr>
      <w:r w:rsidRPr="00106A57">
        <w:rPr>
          <w:rFonts w:asciiTheme="majorBidi" w:hAnsiTheme="majorBidi" w:cstheme="majorBidi"/>
          <w:bCs/>
          <w:i/>
          <w:sz w:val="24"/>
          <w:szCs w:val="24"/>
        </w:rPr>
        <w:t>Slow In and Slow Out</w:t>
      </w:r>
    </w:p>
    <w:p w14:paraId="2F2FC6F0" w14:textId="2CEFC815" w:rsidR="00293301" w:rsidRDefault="003A1A7C" w:rsidP="0065235D">
      <w:pPr>
        <w:pStyle w:val="ListParagraph"/>
        <w:spacing w:line="480" w:lineRule="auto"/>
        <w:ind w:left="990"/>
        <w:jc w:val="both"/>
        <w:rPr>
          <w:rFonts w:asciiTheme="majorBidi" w:hAnsiTheme="majorBidi" w:cstheme="majorBidi"/>
          <w:bCs/>
          <w:sz w:val="24"/>
          <w:szCs w:val="24"/>
        </w:rPr>
      </w:pPr>
      <w:r>
        <w:rPr>
          <w:noProof/>
        </w:rPr>
        <w:pict w14:anchorId="715F979D">
          <v:shape id="_x0000_s1035" type="#_x0000_t75" style="position:absolute;left:0;text-align:left;margin-left:70.2pt;margin-top:79.05pt;width:282.6pt;height:123.6pt;z-index:-251722752;mso-position-horizontal-relative:text;mso-position-vertical-relative:text;mso-width-relative:page;mso-height-relative:page">
            <v:imagedata r:id="rId18" o:title="slow in slow out"/>
          </v:shape>
        </w:pict>
      </w:r>
      <w:proofErr w:type="gramStart"/>
      <w:r w:rsidR="00293301">
        <w:rPr>
          <w:rFonts w:asciiTheme="majorBidi" w:hAnsiTheme="majorBidi" w:cstheme="majorBidi"/>
          <w:bCs/>
          <w:sz w:val="24"/>
          <w:szCs w:val="24"/>
        </w:rPr>
        <w:t>Prinsip ini digunakan</w:t>
      </w:r>
      <w:r w:rsidR="007C6D5E">
        <w:rPr>
          <w:rFonts w:asciiTheme="majorBidi" w:hAnsiTheme="majorBidi" w:cstheme="majorBidi"/>
          <w:bCs/>
          <w:sz w:val="24"/>
          <w:szCs w:val="24"/>
        </w:rPr>
        <w:t xml:space="preserve"> penulis</w:t>
      </w:r>
      <w:r w:rsidR="00293301">
        <w:rPr>
          <w:rFonts w:asciiTheme="majorBidi" w:hAnsiTheme="majorBidi" w:cstheme="majorBidi"/>
          <w:bCs/>
          <w:sz w:val="24"/>
          <w:szCs w:val="24"/>
        </w:rPr>
        <w:t xml:space="preserve"> untuk megatur pergerakan karakter atau objek, kapan harus bergerak dari cepat menjadi lambat (</w:t>
      </w:r>
      <w:r w:rsidR="00293301" w:rsidRPr="00106A57">
        <w:rPr>
          <w:rFonts w:asciiTheme="majorBidi" w:hAnsiTheme="majorBidi" w:cstheme="majorBidi"/>
          <w:bCs/>
          <w:i/>
          <w:sz w:val="24"/>
          <w:szCs w:val="24"/>
        </w:rPr>
        <w:t>slow in</w:t>
      </w:r>
      <w:r w:rsidR="00293301">
        <w:rPr>
          <w:rFonts w:asciiTheme="majorBidi" w:hAnsiTheme="majorBidi" w:cstheme="majorBidi"/>
          <w:bCs/>
          <w:sz w:val="24"/>
          <w:szCs w:val="24"/>
        </w:rPr>
        <w:t>), atau sebaliknya dari lambat menjadi cepat (</w:t>
      </w:r>
      <w:r w:rsidR="00293301" w:rsidRPr="00106A57">
        <w:rPr>
          <w:rFonts w:asciiTheme="majorBidi" w:hAnsiTheme="majorBidi" w:cstheme="majorBidi"/>
          <w:bCs/>
          <w:i/>
          <w:sz w:val="24"/>
          <w:szCs w:val="24"/>
        </w:rPr>
        <w:t>slow out</w:t>
      </w:r>
      <w:r w:rsidR="00293301">
        <w:rPr>
          <w:rFonts w:asciiTheme="majorBidi" w:hAnsiTheme="majorBidi" w:cstheme="majorBidi"/>
          <w:bCs/>
          <w:sz w:val="24"/>
          <w:szCs w:val="24"/>
        </w:rPr>
        <w:t>).</w:t>
      </w:r>
      <w:proofErr w:type="gramEnd"/>
    </w:p>
    <w:p w14:paraId="06A3B11A" w14:textId="211C1DAB" w:rsidR="00A259FF" w:rsidRDefault="00A259FF" w:rsidP="00A758A6">
      <w:pPr>
        <w:pStyle w:val="ListParagraph"/>
        <w:spacing w:line="360" w:lineRule="auto"/>
        <w:ind w:left="990"/>
        <w:jc w:val="both"/>
        <w:rPr>
          <w:rFonts w:asciiTheme="majorBidi" w:hAnsiTheme="majorBidi" w:cstheme="majorBidi"/>
          <w:bCs/>
          <w:sz w:val="24"/>
          <w:szCs w:val="24"/>
        </w:rPr>
      </w:pPr>
    </w:p>
    <w:p w14:paraId="71D52FEF" w14:textId="2BEC7F6C" w:rsidR="00A259FF" w:rsidRDefault="00A259FF" w:rsidP="00A758A6">
      <w:pPr>
        <w:pStyle w:val="ListParagraph"/>
        <w:spacing w:line="360" w:lineRule="auto"/>
        <w:ind w:left="990"/>
        <w:jc w:val="both"/>
        <w:rPr>
          <w:rFonts w:asciiTheme="majorBidi" w:hAnsiTheme="majorBidi" w:cstheme="majorBidi"/>
          <w:bCs/>
          <w:sz w:val="24"/>
          <w:szCs w:val="24"/>
        </w:rPr>
      </w:pPr>
    </w:p>
    <w:p w14:paraId="43668427" w14:textId="2217E76C" w:rsidR="00A259FF" w:rsidRDefault="00A259FF" w:rsidP="00A758A6">
      <w:pPr>
        <w:pStyle w:val="ListParagraph"/>
        <w:spacing w:line="360" w:lineRule="auto"/>
        <w:ind w:left="990"/>
        <w:jc w:val="both"/>
        <w:rPr>
          <w:rFonts w:asciiTheme="majorBidi" w:hAnsiTheme="majorBidi" w:cstheme="majorBidi"/>
          <w:bCs/>
          <w:sz w:val="24"/>
          <w:szCs w:val="24"/>
        </w:rPr>
      </w:pPr>
    </w:p>
    <w:p w14:paraId="4A5D5AA0" w14:textId="4E2A1B3A" w:rsidR="00A3346B" w:rsidRPr="00315CCF" w:rsidRDefault="00A3346B" w:rsidP="00315CCF">
      <w:pPr>
        <w:spacing w:line="360" w:lineRule="auto"/>
        <w:jc w:val="both"/>
        <w:rPr>
          <w:rFonts w:asciiTheme="majorBidi" w:hAnsiTheme="majorBidi" w:cstheme="majorBidi"/>
          <w:bCs/>
          <w:sz w:val="24"/>
          <w:szCs w:val="24"/>
        </w:rPr>
      </w:pPr>
    </w:p>
    <w:p w14:paraId="4BF033B2" w14:textId="0157269F" w:rsidR="001C4843" w:rsidRDefault="001C4843" w:rsidP="000E2451">
      <w:pPr>
        <w:spacing w:line="240" w:lineRule="auto"/>
        <w:rPr>
          <w:rFonts w:ascii="Times New Roman" w:hAnsi="Times New Roman" w:cs="Times New Roman"/>
          <w:sz w:val="20"/>
          <w:szCs w:val="20"/>
        </w:rPr>
      </w:pPr>
    </w:p>
    <w:p w14:paraId="6EF05CD8" w14:textId="5742B548" w:rsidR="00705311" w:rsidRDefault="00705311" w:rsidP="004F6288">
      <w:pPr>
        <w:spacing w:after="0" w:line="480" w:lineRule="auto"/>
        <w:ind w:firstLine="810"/>
        <w:jc w:val="center"/>
        <w:rPr>
          <w:rFonts w:ascii="Times New Roman" w:hAnsi="Times New Roman" w:cs="Times New Roman"/>
          <w:sz w:val="20"/>
          <w:szCs w:val="20"/>
        </w:rPr>
      </w:pPr>
    </w:p>
    <w:p w14:paraId="7C9C16A8" w14:textId="35317688" w:rsidR="00E6768E" w:rsidRDefault="004F6288" w:rsidP="00E6768E">
      <w:pPr>
        <w:spacing w:after="0" w:line="480" w:lineRule="auto"/>
        <w:ind w:firstLine="810"/>
        <w:jc w:val="center"/>
        <w:rPr>
          <w:rFonts w:ascii="Times New Roman" w:hAnsi="Times New Roman" w:cs="Times New Roman"/>
          <w:sz w:val="20"/>
          <w:szCs w:val="20"/>
        </w:rPr>
      </w:pPr>
      <w:r>
        <w:rPr>
          <w:noProof/>
          <w:lang w:val="id-ID" w:eastAsia="id-ID"/>
        </w:rPr>
        <w:lastRenderedPageBreak/>
        <mc:AlternateContent>
          <mc:Choice Requires="wps">
            <w:drawing>
              <wp:anchor distT="0" distB="0" distL="114300" distR="114300" simplePos="0" relativeHeight="251646976" behindDoc="1" locked="0" layoutInCell="1" allowOverlap="1" wp14:anchorId="78AEEDDE" wp14:editId="108F31CF">
                <wp:simplePos x="0" y="0"/>
                <wp:positionH relativeFrom="column">
                  <wp:posOffset>396240</wp:posOffset>
                </wp:positionH>
                <wp:positionV relativeFrom="page">
                  <wp:posOffset>8836660</wp:posOffset>
                </wp:positionV>
                <wp:extent cx="4798695" cy="175260"/>
                <wp:effectExtent l="0" t="0" r="1905" b="0"/>
                <wp:wrapNone/>
                <wp:docPr id="91" name="Text Box 91"/>
                <wp:cNvGraphicFramePr/>
                <a:graphic xmlns:a="http://schemas.openxmlformats.org/drawingml/2006/main">
                  <a:graphicData uri="http://schemas.microsoft.com/office/word/2010/wordprocessingShape">
                    <wps:wsp>
                      <wps:cNvSpPr txBox="1"/>
                      <wps:spPr>
                        <a:xfrm>
                          <a:off x="0" y="0"/>
                          <a:ext cx="4798695" cy="175260"/>
                        </a:xfrm>
                        <a:prstGeom prst="rect">
                          <a:avLst/>
                        </a:prstGeom>
                        <a:solidFill>
                          <a:prstClr val="white"/>
                        </a:solidFill>
                        <a:ln>
                          <a:noFill/>
                        </a:ln>
                      </wps:spPr>
                      <wps:txbx>
                        <w:txbxContent>
                          <w:p w14:paraId="2587188E" w14:textId="49073E52" w:rsidR="004F6288" w:rsidRPr="00546D65" w:rsidRDefault="004F6288" w:rsidP="00546D65">
                            <w:pPr>
                              <w:pStyle w:val="CaptionGambar"/>
                              <w:rPr>
                                <w:rFonts w:eastAsiaTheme="minorHAnsi"/>
                                <w:i/>
                                <w:noProof/>
                              </w:rPr>
                            </w:pPr>
                            <w:bookmarkStart w:id="17" w:name="_Toc108850198"/>
                            <w:proofErr w:type="gramStart"/>
                            <w:r>
                              <w:rPr>
                                <w:b/>
                              </w:rPr>
                              <w:t>Gambar 2.</w:t>
                            </w:r>
                            <w:proofErr w:type="gramEnd"/>
                            <w:r w:rsidRPr="00546D65">
                              <w:rPr>
                                <w:b/>
                              </w:rPr>
                              <w:fldChar w:fldCharType="begin"/>
                            </w:r>
                            <w:r w:rsidRPr="00546D65">
                              <w:rPr>
                                <w:b/>
                              </w:rPr>
                              <w:instrText xml:space="preserve"> SEQ Gambar_2. \* ARABIC </w:instrText>
                            </w:r>
                            <w:r w:rsidRPr="00546D65">
                              <w:rPr>
                                <w:b/>
                              </w:rPr>
                              <w:fldChar w:fldCharType="separate"/>
                            </w:r>
                            <w:r w:rsidR="003D35A0">
                              <w:rPr>
                                <w:b/>
                                <w:noProof/>
                              </w:rPr>
                              <w:t>10</w:t>
                            </w:r>
                            <w:r w:rsidRPr="00546D65">
                              <w:rPr>
                                <w:b/>
                              </w:rPr>
                              <w:fldChar w:fldCharType="end"/>
                            </w:r>
                            <w:r>
                              <w:t xml:space="preserve"> </w:t>
                            </w:r>
                            <w:r w:rsidRPr="00546D65">
                              <w:rPr>
                                <w:i/>
                              </w:rPr>
                              <w:t>Slow In and Slow Out</w:t>
                            </w:r>
                            <w:bookmarkEnd w:id="17"/>
                          </w:p>
                          <w:p w14:paraId="005EE862" w14:textId="25179BE2" w:rsidR="004F6288" w:rsidRPr="00546D65" w:rsidRDefault="004F6288" w:rsidP="00745C28">
                            <w:pPr>
                              <w:pStyle w:val="CaptionGambar"/>
                              <w:jc w:val="left"/>
                              <w:rPr>
                                <w:rFonts w:eastAsiaTheme="minorHAnsi"/>
                                <w:i/>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8AEEDDE" id="Text Box 91" o:spid="_x0000_s1036" type="#_x0000_t202" style="position:absolute;left:0;text-align:left;margin-left:31.2pt;margin-top:695.8pt;width:377.85pt;height:13.8pt;z-index:-251669504;visibility:visible;mso-wrap-style:square;mso-height-percent:0;mso-wrap-distance-left:9pt;mso-wrap-distance-top:0;mso-wrap-distance-right:9pt;mso-wrap-distance-bottom:0;mso-position-horizontal:absolute;mso-position-horizontal-relative:text;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" stroked="f">
                <v:textbox inset="0,0,0,0">
                  <w:txbxContent>
                    <w:p w14:paraId="2587188E" w14:textId="49073E52" w:rsidR="004F6288" w:rsidRPr="00546D65" w:rsidRDefault="004F6288" w:rsidP="00546D65">
                      <w:pPr>
                        <w:pStyle w:val="CaptionGambar"/>
                        <w:rPr>
                          <w:rFonts w:eastAsiaTheme="minorHAnsi"/>
                          <w:i/>
                          <w:noProof/>
                        </w:rPr>
                      </w:pPr>
                      <w:bookmarkStart w:id="64" w:name="_Toc108850198"/>
                      <w:r>
                        <w:rPr>
                          <w:b/>
                        </w:rPr>
                        <w:t>Gambar 2.</w:t>
                      </w:r>
                      <w:r w:rsidRPr="00546D65">
                        <w:rPr>
                          <w:b/>
                        </w:rPr>
                        <w:fldChar w:fldCharType="begin"/>
                      </w:r>
                      <w:r w:rsidRPr="00546D65">
                        <w:rPr>
                          <w:b/>
                        </w:rPr>
                        <w:instrText xml:space="preserve"> SEQ Gambar_2. \* ARABIC </w:instrText>
                      </w:r>
                      <w:r w:rsidRPr="00546D65">
                        <w:rPr>
                          <w:b/>
                        </w:rPr>
                        <w:fldChar w:fldCharType="separate"/>
                      </w:r>
                      <w:r w:rsidR="003D35A0">
                        <w:rPr>
                          <w:b/>
                          <w:noProof/>
                        </w:rPr>
                        <w:t>10</w:t>
                      </w:r>
                      <w:r w:rsidRPr="00546D65">
                        <w:rPr>
                          <w:b/>
                        </w:rPr>
                        <w:fldChar w:fldCharType="end"/>
                      </w:r>
                      <w:r>
                        <w:t xml:space="preserve"> </w:t>
                      </w:r>
                      <w:r w:rsidRPr="00546D65">
                        <w:rPr>
                          <w:i/>
                        </w:rPr>
                        <w:t>Slow In and Slow Out</w:t>
                      </w:r>
                      <w:bookmarkEnd w:id="64"/>
                    </w:p>
                    <w:p w14:paraId="005EE862" w14:textId="25179BE2" w:rsidR="004F6288" w:rsidRPr="00546D65" w:rsidRDefault="004F6288" w:rsidP="00745C28">
                      <w:pPr>
                        <w:pStyle w:val="CaptionGambar"/>
                        <w:jc w:val="left"/>
                        <w:rPr>
                          <w:rFonts w:eastAsiaTheme="minorHAnsi"/>
                          <w:i/>
                          <w:noProof/>
                        </w:rPr>
                      </w:pPr>
                    </w:p>
                  </w:txbxContent>
                </v:textbox>
                <w10:wrap anchory="page"/>
              </v:shape>
            </w:pict>
          </mc:Fallback>
        </mc:AlternateContent>
      </w:r>
    </w:p>
    <w:p w14:paraId="329C91D0" w14:textId="37A13139" w:rsidR="0065235D" w:rsidRDefault="0065235D" w:rsidP="00FC7216">
      <w:pPr>
        <w:spacing w:after="0"/>
        <w:ind w:firstLine="810"/>
        <w:jc w:val="center"/>
        <w:rPr>
          <w:rFonts w:ascii="Times New Roman" w:hAnsi="Times New Roman" w:cs="Times New Roman"/>
          <w:sz w:val="20"/>
          <w:szCs w:val="20"/>
        </w:rPr>
      </w:pPr>
    </w:p>
    <w:p w14:paraId="7CA93A8F" w14:textId="60767E2E" w:rsidR="001C4843" w:rsidRPr="00DD45AD" w:rsidRDefault="00705311" w:rsidP="004F6288">
      <w:pPr>
        <w:spacing w:line="360" w:lineRule="auto"/>
        <w:ind w:firstLine="810"/>
        <w:jc w:val="center"/>
        <w:rPr>
          <w:rFonts w:ascii="Times New Roman" w:hAnsi="Times New Roman" w:cs="Times New Roman"/>
          <w:sz w:val="20"/>
          <w:szCs w:val="20"/>
        </w:rPr>
      </w:pPr>
      <w:r w:rsidRPr="007C3C8A">
        <w:rPr>
          <w:rFonts w:ascii="Times New Roman" w:hAnsi="Times New Roman" w:cs="Times New Roman"/>
          <w:sz w:val="20"/>
          <w:szCs w:val="20"/>
        </w:rPr>
        <w:t xml:space="preserve"> </w:t>
      </w:r>
      <w:r w:rsidR="00DD45AD" w:rsidRPr="007C3C8A">
        <w:rPr>
          <w:rFonts w:ascii="Times New Roman" w:hAnsi="Times New Roman" w:cs="Times New Roman"/>
          <w:sz w:val="20"/>
          <w:szCs w:val="20"/>
        </w:rPr>
        <w:t>(</w:t>
      </w:r>
      <w:r w:rsidR="00DD45AD">
        <w:rPr>
          <w:rFonts w:ascii="Times New Roman" w:hAnsi="Times New Roman" w:cs="Times New Roman"/>
          <w:sz w:val="20"/>
          <w:szCs w:val="20"/>
        </w:rPr>
        <w:t xml:space="preserve">Sumber: </w:t>
      </w:r>
      <w:r w:rsidR="00DD45AD" w:rsidRPr="007C3C8A">
        <w:rPr>
          <w:rFonts w:ascii="Times New Roman" w:hAnsi="Times New Roman" w:cs="Times New Roman"/>
          <w:sz w:val="20"/>
          <w:szCs w:val="20"/>
        </w:rPr>
        <w:t>The Animator’</w:t>
      </w:r>
      <w:r w:rsidR="00DD45AD">
        <w:rPr>
          <w:rFonts w:ascii="Times New Roman" w:hAnsi="Times New Roman" w:cs="Times New Roman"/>
          <w:sz w:val="20"/>
          <w:szCs w:val="20"/>
        </w:rPr>
        <w:t>s Survival K</w:t>
      </w:r>
      <w:r w:rsidR="00DD45AD" w:rsidRPr="007C3C8A">
        <w:rPr>
          <w:rFonts w:ascii="Times New Roman" w:hAnsi="Times New Roman" w:cs="Times New Roman"/>
          <w:sz w:val="20"/>
          <w:szCs w:val="20"/>
        </w:rPr>
        <w:t>it, 2001</w:t>
      </w:r>
      <w:r w:rsidR="00DD45AD">
        <w:rPr>
          <w:rFonts w:ascii="Times New Roman" w:hAnsi="Times New Roman" w:cs="Times New Roman"/>
          <w:sz w:val="20"/>
          <w:szCs w:val="20"/>
        </w:rPr>
        <w:t>: 50</w:t>
      </w:r>
      <w:r w:rsidR="00DD45AD" w:rsidRPr="007C3C8A">
        <w:rPr>
          <w:rFonts w:ascii="Times New Roman" w:hAnsi="Times New Roman" w:cs="Times New Roman"/>
          <w:sz w:val="20"/>
          <w:szCs w:val="20"/>
        </w:rPr>
        <w:t>)</w:t>
      </w:r>
    </w:p>
    <w:p w14:paraId="20149C81" w14:textId="05FFCC5C" w:rsidR="00293301" w:rsidRPr="003866AC" w:rsidRDefault="00293301" w:rsidP="00C224CC">
      <w:pPr>
        <w:pStyle w:val="ListParagraph"/>
        <w:numPr>
          <w:ilvl w:val="0"/>
          <w:numId w:val="16"/>
        </w:numPr>
        <w:spacing w:line="480" w:lineRule="auto"/>
        <w:ind w:hanging="294"/>
        <w:jc w:val="both"/>
        <w:rPr>
          <w:rFonts w:asciiTheme="majorBidi" w:hAnsiTheme="majorBidi" w:cstheme="majorBidi"/>
          <w:bCs/>
          <w:i/>
          <w:sz w:val="24"/>
          <w:szCs w:val="24"/>
        </w:rPr>
      </w:pPr>
      <w:r w:rsidRPr="003866AC">
        <w:rPr>
          <w:rFonts w:asciiTheme="majorBidi" w:hAnsiTheme="majorBidi" w:cstheme="majorBidi"/>
          <w:bCs/>
          <w:i/>
          <w:sz w:val="24"/>
          <w:szCs w:val="24"/>
        </w:rPr>
        <w:t>Follow Trough and Overlapping Action</w:t>
      </w:r>
    </w:p>
    <w:p w14:paraId="68F55757" w14:textId="31BADCA4" w:rsidR="00233636" w:rsidRDefault="003A1A7C" w:rsidP="004F6288">
      <w:pPr>
        <w:pStyle w:val="ListParagraph"/>
        <w:spacing w:line="480" w:lineRule="auto"/>
        <w:ind w:left="990"/>
        <w:jc w:val="both"/>
        <w:rPr>
          <w:rFonts w:asciiTheme="majorBidi" w:hAnsiTheme="majorBidi" w:cstheme="majorBidi"/>
          <w:bCs/>
          <w:sz w:val="24"/>
          <w:szCs w:val="24"/>
        </w:rPr>
      </w:pPr>
      <w:r>
        <w:rPr>
          <w:noProof/>
        </w:rPr>
        <w:pict w14:anchorId="22FE663C">
          <v:shape id="_x0000_s1036" type="#_x0000_t75" style="position:absolute;left:0;text-align:left;margin-left:49.2pt;margin-top:74.55pt;width:307.35pt;height:187.2pt;z-index:-251720704;mso-position-horizontal-relative:text;mso-position-vertical-relative:text;mso-width-relative:page;mso-height-relative:page">
            <v:imagedata r:id="rId19" o:title="follow trough"/>
          </v:shape>
        </w:pict>
      </w:r>
      <w:proofErr w:type="gramStart"/>
      <w:r w:rsidR="00293301">
        <w:rPr>
          <w:rFonts w:asciiTheme="majorBidi" w:hAnsiTheme="majorBidi" w:cstheme="majorBidi"/>
          <w:bCs/>
          <w:sz w:val="24"/>
          <w:szCs w:val="24"/>
        </w:rPr>
        <w:t>Prinsip ini digunakan</w:t>
      </w:r>
      <w:r w:rsidR="007C6D5E">
        <w:rPr>
          <w:rFonts w:asciiTheme="majorBidi" w:hAnsiTheme="majorBidi" w:cstheme="majorBidi"/>
          <w:bCs/>
          <w:sz w:val="24"/>
          <w:szCs w:val="24"/>
        </w:rPr>
        <w:t xml:space="preserve"> penulis</w:t>
      </w:r>
      <w:r w:rsidR="00293301">
        <w:rPr>
          <w:rFonts w:asciiTheme="majorBidi" w:hAnsiTheme="majorBidi" w:cstheme="majorBidi"/>
          <w:bCs/>
          <w:sz w:val="24"/>
          <w:szCs w:val="24"/>
        </w:rPr>
        <w:t xml:space="preserve"> untuk mengatur waktu dari pergerakan masing-masing bagian pada sebuah karakter, agar pergerakannya terlihat natural.</w:t>
      </w:r>
      <w:proofErr w:type="gramEnd"/>
    </w:p>
    <w:p w14:paraId="07A71451" w14:textId="6AF0C4CD" w:rsidR="00622B90" w:rsidRDefault="00622B90" w:rsidP="002C3570">
      <w:pPr>
        <w:spacing w:line="360" w:lineRule="auto"/>
        <w:jc w:val="both"/>
        <w:rPr>
          <w:rFonts w:asciiTheme="majorBidi" w:hAnsiTheme="majorBidi" w:cstheme="majorBidi"/>
          <w:bCs/>
          <w:sz w:val="24"/>
          <w:szCs w:val="24"/>
        </w:rPr>
      </w:pPr>
    </w:p>
    <w:p w14:paraId="6CB4ED06" w14:textId="77777777" w:rsidR="00622B90" w:rsidRPr="002C3570" w:rsidRDefault="00622B90" w:rsidP="002C3570">
      <w:pPr>
        <w:spacing w:line="360" w:lineRule="auto"/>
        <w:jc w:val="both"/>
        <w:rPr>
          <w:rFonts w:asciiTheme="majorBidi" w:hAnsiTheme="majorBidi" w:cstheme="majorBidi"/>
          <w:bCs/>
          <w:sz w:val="24"/>
          <w:szCs w:val="24"/>
        </w:rPr>
      </w:pPr>
    </w:p>
    <w:p w14:paraId="1754C81A" w14:textId="34B5FA09" w:rsidR="00722762" w:rsidRPr="00D06243" w:rsidRDefault="00722762" w:rsidP="00D06243">
      <w:pPr>
        <w:spacing w:line="360" w:lineRule="auto"/>
        <w:jc w:val="both"/>
        <w:rPr>
          <w:rFonts w:asciiTheme="majorBidi" w:hAnsiTheme="majorBidi" w:cstheme="majorBidi"/>
          <w:bCs/>
          <w:sz w:val="24"/>
          <w:szCs w:val="24"/>
        </w:rPr>
      </w:pPr>
    </w:p>
    <w:p w14:paraId="655682ED" w14:textId="31A60858" w:rsidR="00722762" w:rsidRDefault="00722762" w:rsidP="00A758A6">
      <w:pPr>
        <w:pStyle w:val="ListParagraph"/>
        <w:spacing w:line="360" w:lineRule="auto"/>
        <w:ind w:left="990"/>
        <w:jc w:val="both"/>
        <w:rPr>
          <w:rFonts w:asciiTheme="majorBidi" w:hAnsiTheme="majorBidi" w:cstheme="majorBidi"/>
          <w:bCs/>
          <w:sz w:val="24"/>
          <w:szCs w:val="24"/>
        </w:rPr>
      </w:pPr>
    </w:p>
    <w:p w14:paraId="6D30F1FB" w14:textId="0411F5BC" w:rsidR="00722762" w:rsidRDefault="00722762" w:rsidP="00A758A6">
      <w:pPr>
        <w:pStyle w:val="ListParagraph"/>
        <w:spacing w:line="360" w:lineRule="auto"/>
        <w:ind w:left="990"/>
        <w:jc w:val="both"/>
        <w:rPr>
          <w:rFonts w:asciiTheme="majorBidi" w:hAnsiTheme="majorBidi" w:cstheme="majorBidi"/>
          <w:bCs/>
          <w:sz w:val="24"/>
          <w:szCs w:val="24"/>
        </w:rPr>
      </w:pPr>
    </w:p>
    <w:p w14:paraId="50DB25E0" w14:textId="3AD1B999" w:rsidR="00AC4D8D" w:rsidRDefault="00AC4D8D" w:rsidP="00A758A6">
      <w:pPr>
        <w:pStyle w:val="ListParagraph"/>
        <w:spacing w:line="360" w:lineRule="auto"/>
        <w:ind w:left="990"/>
        <w:jc w:val="both"/>
        <w:rPr>
          <w:rFonts w:asciiTheme="majorBidi" w:hAnsiTheme="majorBidi" w:cstheme="majorBidi"/>
          <w:bCs/>
          <w:sz w:val="24"/>
          <w:szCs w:val="24"/>
        </w:rPr>
      </w:pPr>
    </w:p>
    <w:p w14:paraId="5F4E15FE" w14:textId="1CB3EAC7" w:rsidR="00AC4D8D" w:rsidRDefault="00AC4D8D" w:rsidP="00C224CC">
      <w:pPr>
        <w:pStyle w:val="ListParagraph"/>
        <w:spacing w:after="0" w:line="360" w:lineRule="auto"/>
        <w:ind w:left="990"/>
        <w:jc w:val="both"/>
        <w:rPr>
          <w:rFonts w:asciiTheme="majorBidi" w:hAnsiTheme="majorBidi" w:cstheme="majorBidi"/>
          <w:bCs/>
          <w:sz w:val="24"/>
          <w:szCs w:val="24"/>
        </w:rPr>
      </w:pPr>
    </w:p>
    <w:p w14:paraId="72FE888A" w14:textId="02355550" w:rsidR="00705311" w:rsidRDefault="004F6288" w:rsidP="00622B90">
      <w:pPr>
        <w:spacing w:line="360" w:lineRule="auto"/>
        <w:ind w:firstLine="630"/>
        <w:jc w:val="center"/>
        <w:rPr>
          <w:rFonts w:ascii="Times New Roman" w:hAnsi="Times New Roman" w:cs="Times New Roman"/>
          <w:sz w:val="20"/>
          <w:szCs w:val="20"/>
        </w:rPr>
      </w:pPr>
      <w:r>
        <w:rPr>
          <w:noProof/>
          <w:lang w:val="id-ID" w:eastAsia="id-ID"/>
        </w:rPr>
        <mc:AlternateContent>
          <mc:Choice Requires="wps">
            <w:drawing>
              <wp:anchor distT="0" distB="0" distL="114300" distR="114300" simplePos="0" relativeHeight="251649024" behindDoc="1" locked="0" layoutInCell="1" allowOverlap="1" wp14:anchorId="5219B8F2" wp14:editId="6E7B66B6">
                <wp:simplePos x="0" y="0"/>
                <wp:positionH relativeFrom="column">
                  <wp:posOffset>808355</wp:posOffset>
                </wp:positionH>
                <wp:positionV relativeFrom="page">
                  <wp:posOffset>5163820</wp:posOffset>
                </wp:positionV>
                <wp:extent cx="3865245" cy="258445"/>
                <wp:effectExtent l="0" t="0" r="1905" b="9525"/>
                <wp:wrapNone/>
                <wp:docPr id="92" name="Text Box 92"/>
                <wp:cNvGraphicFramePr/>
                <a:graphic xmlns:a="http://schemas.openxmlformats.org/drawingml/2006/main">
                  <a:graphicData uri="http://schemas.microsoft.com/office/word/2010/wordprocessingShape">
                    <wps:wsp>
                      <wps:cNvSpPr txBox="1"/>
                      <wps:spPr>
                        <a:xfrm>
                          <a:off x="0" y="0"/>
                          <a:ext cx="3865245" cy="258445"/>
                        </a:xfrm>
                        <a:prstGeom prst="rect">
                          <a:avLst/>
                        </a:prstGeom>
                        <a:solidFill>
                          <a:prstClr val="white"/>
                        </a:solidFill>
                        <a:ln>
                          <a:noFill/>
                        </a:ln>
                      </wps:spPr>
                      <wps:txbx>
                        <w:txbxContent>
                          <w:p w14:paraId="00897ECB" w14:textId="79F21FE8" w:rsidR="004F6288" w:rsidRPr="0077750F" w:rsidRDefault="004F6288" w:rsidP="00CA7B37">
                            <w:pPr>
                              <w:pStyle w:val="CaptionGambar"/>
                              <w:rPr>
                                <w:rFonts w:eastAsiaTheme="minorHAnsi"/>
                                <w:i/>
                                <w:noProof/>
                              </w:rPr>
                            </w:pPr>
                            <w:bookmarkStart w:id="18" w:name="_Toc108850199"/>
                            <w:proofErr w:type="gramStart"/>
                            <w:r>
                              <w:rPr>
                                <w:b/>
                              </w:rPr>
                              <w:t>Gambar 2.</w:t>
                            </w:r>
                            <w:proofErr w:type="gramEnd"/>
                            <w:r w:rsidRPr="0077750F">
                              <w:rPr>
                                <w:b/>
                              </w:rPr>
                              <w:fldChar w:fldCharType="begin"/>
                            </w:r>
                            <w:r w:rsidRPr="0077750F">
                              <w:rPr>
                                <w:b/>
                              </w:rPr>
                              <w:instrText xml:space="preserve"> SEQ Gambar_2. \* ARABIC </w:instrText>
                            </w:r>
                            <w:r w:rsidRPr="0077750F">
                              <w:rPr>
                                <w:b/>
                              </w:rPr>
                              <w:fldChar w:fldCharType="separate"/>
                            </w:r>
                            <w:proofErr w:type="gramStart"/>
                            <w:r w:rsidR="003D35A0">
                              <w:rPr>
                                <w:b/>
                                <w:noProof/>
                              </w:rPr>
                              <w:t>11</w:t>
                            </w:r>
                            <w:r w:rsidRPr="0077750F">
                              <w:rPr>
                                <w:b/>
                              </w:rPr>
                              <w:fldChar w:fldCharType="end"/>
                            </w:r>
                            <w:r>
                              <w:t xml:space="preserve"> </w:t>
                            </w:r>
                            <w:r w:rsidRPr="0077750F">
                              <w:rPr>
                                <w:i/>
                              </w:rPr>
                              <w:t>Follow Trough</w:t>
                            </w:r>
                            <w:proofErr w:type="gramEnd"/>
                            <w:r w:rsidRPr="0077750F">
                              <w:rPr>
                                <w:i/>
                              </w:rPr>
                              <w:t xml:space="preserve"> and Overlapping Action</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219B8F2" id="Text Box 92" o:spid="_x0000_s1037" type="#_x0000_t202" style="position:absolute;left:0;text-align:left;margin-left:63.65pt;margin-top:406.6pt;width:304.35pt;height:20.35pt;z-index:-251667456;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" stroked="f">
                <v:textbox style="mso-fit-shape-to-text:t" inset="0,0,0,0">
                  <w:txbxContent>
                    <w:p w14:paraId="00897ECB" w14:textId="79F21FE8" w:rsidR="004F6288" w:rsidRPr="0077750F" w:rsidRDefault="004F6288" w:rsidP="00CA7B37">
                      <w:pPr>
                        <w:pStyle w:val="CaptionGambar"/>
                        <w:rPr>
                          <w:rFonts w:eastAsiaTheme="minorHAnsi"/>
                          <w:i/>
                          <w:noProof/>
                        </w:rPr>
                      </w:pPr>
                      <w:bookmarkStart w:id="66" w:name="_Toc108850199"/>
                      <w:r>
                        <w:rPr>
                          <w:b/>
                        </w:rPr>
                        <w:t>Gambar 2.</w:t>
                      </w:r>
                      <w:r w:rsidRPr="0077750F">
                        <w:rPr>
                          <w:b/>
                        </w:rPr>
                        <w:fldChar w:fldCharType="begin"/>
                      </w:r>
                      <w:r w:rsidRPr="0077750F">
                        <w:rPr>
                          <w:b/>
                        </w:rPr>
                        <w:instrText xml:space="preserve"> SEQ Gambar_2. \* ARABIC </w:instrText>
                      </w:r>
                      <w:r w:rsidRPr="0077750F">
                        <w:rPr>
                          <w:b/>
                        </w:rPr>
                        <w:fldChar w:fldCharType="separate"/>
                      </w:r>
                      <w:r w:rsidR="003D35A0">
                        <w:rPr>
                          <w:b/>
                          <w:noProof/>
                        </w:rPr>
                        <w:t>11</w:t>
                      </w:r>
                      <w:r w:rsidRPr="0077750F">
                        <w:rPr>
                          <w:b/>
                        </w:rPr>
                        <w:fldChar w:fldCharType="end"/>
                      </w:r>
                      <w:r>
                        <w:t xml:space="preserve"> </w:t>
                      </w:r>
                      <w:r w:rsidRPr="0077750F">
                        <w:rPr>
                          <w:i/>
                        </w:rPr>
                        <w:t>Follow Trough and Overlapping Action</w:t>
                      </w:r>
                      <w:bookmarkEnd w:id="66"/>
                    </w:p>
                  </w:txbxContent>
                </v:textbox>
                <w10:wrap anchory="page"/>
              </v:shape>
            </w:pict>
          </mc:Fallback>
        </mc:AlternateContent>
      </w:r>
    </w:p>
    <w:p w14:paraId="698243BA" w14:textId="6CDD55E6" w:rsidR="00705311" w:rsidRDefault="00705311" w:rsidP="00705311">
      <w:pPr>
        <w:spacing w:after="0"/>
        <w:ind w:firstLine="630"/>
        <w:jc w:val="center"/>
        <w:rPr>
          <w:rFonts w:ascii="Times New Roman" w:hAnsi="Times New Roman" w:cs="Times New Roman"/>
          <w:sz w:val="20"/>
          <w:szCs w:val="20"/>
        </w:rPr>
      </w:pPr>
    </w:p>
    <w:p w14:paraId="50DAD0E4" w14:textId="78BFAA9E" w:rsidR="001B2EBB" w:rsidRDefault="00C12197" w:rsidP="00025272">
      <w:pPr>
        <w:spacing w:after="0" w:line="480" w:lineRule="auto"/>
        <w:ind w:firstLine="270"/>
        <w:jc w:val="center"/>
        <w:rPr>
          <w:rFonts w:ascii="Times New Roman" w:hAnsi="Times New Roman" w:cs="Times New Roman"/>
          <w:sz w:val="20"/>
          <w:szCs w:val="20"/>
        </w:rPr>
      </w:pPr>
      <w:r>
        <w:rPr>
          <w:rFonts w:ascii="Times New Roman" w:hAnsi="Times New Roman" w:cs="Times New Roman"/>
          <w:sz w:val="20"/>
          <w:szCs w:val="20"/>
        </w:rPr>
        <w:t xml:space="preserve">       </w:t>
      </w:r>
      <w:r w:rsidR="00705311" w:rsidRPr="007C3C8A">
        <w:rPr>
          <w:rFonts w:ascii="Times New Roman" w:hAnsi="Times New Roman" w:cs="Times New Roman"/>
          <w:sz w:val="20"/>
          <w:szCs w:val="20"/>
        </w:rPr>
        <w:t xml:space="preserve"> </w:t>
      </w:r>
      <w:r w:rsidR="001B2EBB" w:rsidRPr="007C3C8A">
        <w:rPr>
          <w:rFonts w:ascii="Times New Roman" w:hAnsi="Times New Roman" w:cs="Times New Roman"/>
          <w:sz w:val="20"/>
          <w:szCs w:val="20"/>
        </w:rPr>
        <w:t>(</w:t>
      </w:r>
      <w:r w:rsidR="001B2EBB">
        <w:rPr>
          <w:rFonts w:ascii="Times New Roman" w:hAnsi="Times New Roman" w:cs="Times New Roman"/>
          <w:sz w:val="20"/>
          <w:szCs w:val="20"/>
        </w:rPr>
        <w:t xml:space="preserve">Sumber: </w:t>
      </w:r>
      <w:r w:rsidR="001B2EBB" w:rsidRPr="007C3C8A">
        <w:rPr>
          <w:rFonts w:ascii="Times New Roman" w:hAnsi="Times New Roman" w:cs="Times New Roman"/>
          <w:sz w:val="20"/>
          <w:szCs w:val="20"/>
        </w:rPr>
        <w:t>The Animator’</w:t>
      </w:r>
      <w:r w:rsidR="001B2EBB">
        <w:rPr>
          <w:rFonts w:ascii="Times New Roman" w:hAnsi="Times New Roman" w:cs="Times New Roman"/>
          <w:sz w:val="20"/>
          <w:szCs w:val="20"/>
        </w:rPr>
        <w:t>s Survival K</w:t>
      </w:r>
      <w:r w:rsidR="001B2EBB" w:rsidRPr="007C3C8A">
        <w:rPr>
          <w:rFonts w:ascii="Times New Roman" w:hAnsi="Times New Roman" w:cs="Times New Roman"/>
          <w:sz w:val="20"/>
          <w:szCs w:val="20"/>
        </w:rPr>
        <w:t>it, 2001</w:t>
      </w:r>
      <w:r w:rsidR="001B2EBB">
        <w:rPr>
          <w:rFonts w:ascii="Times New Roman" w:hAnsi="Times New Roman" w:cs="Times New Roman"/>
          <w:sz w:val="20"/>
          <w:szCs w:val="20"/>
        </w:rPr>
        <w:t>: 169</w:t>
      </w:r>
      <w:r w:rsidR="001B2EBB" w:rsidRPr="007C3C8A">
        <w:rPr>
          <w:rFonts w:ascii="Times New Roman" w:hAnsi="Times New Roman" w:cs="Times New Roman"/>
          <w:sz w:val="20"/>
          <w:szCs w:val="20"/>
        </w:rPr>
        <w:t>)</w:t>
      </w:r>
    </w:p>
    <w:p w14:paraId="1EF6FE87" w14:textId="7438C2E1" w:rsidR="00C224CC" w:rsidRPr="001B2EBB" w:rsidRDefault="00C224CC" w:rsidP="00025272">
      <w:pPr>
        <w:spacing w:after="0" w:line="480" w:lineRule="auto"/>
        <w:ind w:firstLine="270"/>
        <w:jc w:val="center"/>
        <w:rPr>
          <w:rFonts w:ascii="Times New Roman" w:hAnsi="Times New Roman" w:cs="Times New Roman"/>
          <w:sz w:val="20"/>
          <w:szCs w:val="20"/>
        </w:rPr>
      </w:pPr>
    </w:p>
    <w:p w14:paraId="6283A6F7" w14:textId="3C61891C" w:rsidR="006C72CE" w:rsidRDefault="006C72CE" w:rsidP="00C10AA1">
      <w:pPr>
        <w:pStyle w:val="ListParagraph"/>
        <w:numPr>
          <w:ilvl w:val="0"/>
          <w:numId w:val="16"/>
        </w:numPr>
        <w:spacing w:line="480" w:lineRule="auto"/>
        <w:ind w:hanging="294"/>
        <w:jc w:val="both"/>
        <w:rPr>
          <w:rFonts w:asciiTheme="majorBidi" w:hAnsiTheme="majorBidi" w:cstheme="majorBidi"/>
          <w:bCs/>
          <w:i/>
          <w:sz w:val="24"/>
          <w:szCs w:val="24"/>
        </w:rPr>
      </w:pPr>
      <w:r>
        <w:rPr>
          <w:rFonts w:asciiTheme="majorBidi" w:hAnsiTheme="majorBidi" w:cstheme="majorBidi"/>
          <w:bCs/>
          <w:i/>
          <w:sz w:val="24"/>
          <w:szCs w:val="24"/>
        </w:rPr>
        <w:t>Appeal</w:t>
      </w:r>
    </w:p>
    <w:p w14:paraId="6A081160" w14:textId="72F1F618" w:rsidR="006C72CE" w:rsidRDefault="003A1A7C" w:rsidP="00C10AA1">
      <w:pPr>
        <w:pStyle w:val="ListParagraph"/>
        <w:spacing w:line="480" w:lineRule="auto"/>
        <w:ind w:left="990"/>
        <w:jc w:val="both"/>
        <w:rPr>
          <w:rFonts w:asciiTheme="majorBidi" w:hAnsiTheme="majorBidi" w:cstheme="majorBidi"/>
          <w:bCs/>
          <w:sz w:val="24"/>
          <w:szCs w:val="24"/>
        </w:rPr>
      </w:pPr>
      <w:r>
        <w:rPr>
          <w:noProof/>
        </w:rPr>
        <w:pict w14:anchorId="4C8E3D4D">
          <v:shape id="_x0000_s1037" type="#_x0000_t75" style="position:absolute;left:0;text-align:left;margin-left:45.6pt;margin-top:36.7pt;width:355.2pt;height:186.25pt;z-index:-251718656;mso-position-horizontal-relative:text;mso-position-vertical-relative:text;mso-width-relative:page;mso-height-relative:page">
            <v:imagedata r:id="rId20" o:title="appeal" cropleft="17128f"/>
          </v:shape>
        </w:pict>
      </w:r>
      <w:proofErr w:type="gramStart"/>
      <w:r w:rsidR="00DD23C6">
        <w:rPr>
          <w:rFonts w:asciiTheme="majorBidi" w:hAnsiTheme="majorBidi" w:cstheme="majorBidi"/>
          <w:bCs/>
          <w:sz w:val="24"/>
          <w:szCs w:val="24"/>
        </w:rPr>
        <w:t xml:space="preserve">Prinsip ini </w:t>
      </w:r>
      <w:r w:rsidR="008000F3">
        <w:rPr>
          <w:rFonts w:asciiTheme="majorBidi" w:hAnsiTheme="majorBidi" w:cstheme="majorBidi"/>
          <w:bCs/>
          <w:sz w:val="24"/>
          <w:szCs w:val="24"/>
        </w:rPr>
        <w:t>digunakan penulis untuk me</w:t>
      </w:r>
      <w:r w:rsidR="0062482B">
        <w:rPr>
          <w:rFonts w:asciiTheme="majorBidi" w:hAnsiTheme="majorBidi" w:cstheme="majorBidi"/>
          <w:bCs/>
          <w:sz w:val="24"/>
          <w:szCs w:val="24"/>
        </w:rPr>
        <w:t>ngatur</w:t>
      </w:r>
      <w:r w:rsidR="008000F3">
        <w:rPr>
          <w:rFonts w:asciiTheme="majorBidi" w:hAnsiTheme="majorBidi" w:cstheme="majorBidi"/>
          <w:bCs/>
          <w:sz w:val="24"/>
          <w:szCs w:val="24"/>
        </w:rPr>
        <w:t xml:space="preserve"> </w:t>
      </w:r>
      <w:r w:rsidR="00DD23C6" w:rsidRPr="000C3FAC">
        <w:rPr>
          <w:rFonts w:asciiTheme="majorBidi" w:hAnsiTheme="majorBidi" w:cstheme="majorBidi"/>
          <w:bCs/>
          <w:i/>
          <w:sz w:val="24"/>
          <w:szCs w:val="24"/>
        </w:rPr>
        <w:t>mood</w:t>
      </w:r>
      <w:r w:rsidR="00DD23C6">
        <w:rPr>
          <w:rFonts w:asciiTheme="majorBidi" w:hAnsiTheme="majorBidi" w:cstheme="majorBidi"/>
          <w:bCs/>
          <w:sz w:val="24"/>
          <w:szCs w:val="24"/>
        </w:rPr>
        <w:t xml:space="preserve"> </w:t>
      </w:r>
      <w:r w:rsidR="0062482B">
        <w:rPr>
          <w:rFonts w:asciiTheme="majorBidi" w:hAnsiTheme="majorBidi" w:cstheme="majorBidi"/>
          <w:bCs/>
          <w:sz w:val="24"/>
          <w:szCs w:val="24"/>
        </w:rPr>
        <w:t xml:space="preserve">visual secara menyeluruh dari </w:t>
      </w:r>
      <w:r w:rsidR="00DD23C6">
        <w:rPr>
          <w:rFonts w:asciiTheme="majorBidi" w:hAnsiTheme="majorBidi" w:cstheme="majorBidi"/>
          <w:bCs/>
          <w:sz w:val="24"/>
          <w:szCs w:val="24"/>
        </w:rPr>
        <w:t>animasi yang dibuat.</w:t>
      </w:r>
      <w:proofErr w:type="gramEnd"/>
    </w:p>
    <w:p w14:paraId="3079E7B2" w14:textId="6FB0F69E" w:rsidR="006F37D7" w:rsidRDefault="006F37D7" w:rsidP="00A758A6">
      <w:pPr>
        <w:pStyle w:val="ListParagraph"/>
        <w:spacing w:line="360" w:lineRule="auto"/>
        <w:ind w:left="990"/>
        <w:jc w:val="both"/>
        <w:rPr>
          <w:rFonts w:asciiTheme="majorBidi" w:hAnsiTheme="majorBidi" w:cstheme="majorBidi"/>
          <w:bCs/>
          <w:sz w:val="24"/>
          <w:szCs w:val="24"/>
        </w:rPr>
      </w:pPr>
    </w:p>
    <w:p w14:paraId="51512356" w14:textId="5E0ACC9C" w:rsidR="006F37D7" w:rsidRPr="00622B90" w:rsidRDefault="006F37D7" w:rsidP="00622B90">
      <w:pPr>
        <w:spacing w:line="360" w:lineRule="auto"/>
        <w:jc w:val="both"/>
        <w:rPr>
          <w:rFonts w:asciiTheme="majorBidi" w:hAnsiTheme="majorBidi" w:cstheme="majorBidi"/>
          <w:bCs/>
          <w:sz w:val="24"/>
          <w:szCs w:val="24"/>
        </w:rPr>
      </w:pPr>
    </w:p>
    <w:p w14:paraId="5F5869EA" w14:textId="2A6E26FF" w:rsidR="00C10AA1" w:rsidRDefault="00C10AA1" w:rsidP="00A758A6">
      <w:pPr>
        <w:pStyle w:val="ListParagraph"/>
        <w:spacing w:line="360" w:lineRule="auto"/>
        <w:ind w:left="990"/>
        <w:jc w:val="both"/>
        <w:rPr>
          <w:rFonts w:asciiTheme="majorBidi" w:hAnsiTheme="majorBidi" w:cstheme="majorBidi"/>
          <w:bCs/>
          <w:sz w:val="24"/>
          <w:szCs w:val="24"/>
        </w:rPr>
      </w:pPr>
    </w:p>
    <w:p w14:paraId="1609526A" w14:textId="66405946" w:rsidR="00C10AA1" w:rsidRDefault="00C10AA1" w:rsidP="00A758A6">
      <w:pPr>
        <w:pStyle w:val="ListParagraph"/>
        <w:spacing w:line="360" w:lineRule="auto"/>
        <w:ind w:left="990"/>
        <w:jc w:val="both"/>
        <w:rPr>
          <w:rFonts w:asciiTheme="majorBidi" w:hAnsiTheme="majorBidi" w:cstheme="majorBidi"/>
          <w:bCs/>
          <w:sz w:val="24"/>
          <w:szCs w:val="24"/>
        </w:rPr>
      </w:pPr>
    </w:p>
    <w:p w14:paraId="10DB8938" w14:textId="46020B95" w:rsidR="00C10AA1" w:rsidRDefault="00C10AA1" w:rsidP="00A758A6">
      <w:pPr>
        <w:pStyle w:val="ListParagraph"/>
        <w:spacing w:line="360" w:lineRule="auto"/>
        <w:ind w:left="990"/>
        <w:jc w:val="both"/>
        <w:rPr>
          <w:rFonts w:asciiTheme="majorBidi" w:hAnsiTheme="majorBidi" w:cstheme="majorBidi"/>
          <w:bCs/>
          <w:sz w:val="24"/>
          <w:szCs w:val="24"/>
        </w:rPr>
      </w:pPr>
    </w:p>
    <w:p w14:paraId="1DD112C9" w14:textId="0CA1D644" w:rsidR="00C10AA1" w:rsidRDefault="00C10AA1" w:rsidP="00A758A6">
      <w:pPr>
        <w:pStyle w:val="ListParagraph"/>
        <w:spacing w:line="360" w:lineRule="auto"/>
        <w:ind w:left="990"/>
        <w:jc w:val="both"/>
        <w:rPr>
          <w:rFonts w:asciiTheme="majorBidi" w:hAnsiTheme="majorBidi" w:cstheme="majorBidi"/>
          <w:bCs/>
          <w:sz w:val="24"/>
          <w:szCs w:val="24"/>
        </w:rPr>
      </w:pPr>
    </w:p>
    <w:p w14:paraId="30BDDC8F" w14:textId="49928CE6" w:rsidR="00A93346" w:rsidRDefault="00A93346" w:rsidP="00A758A6">
      <w:pPr>
        <w:pStyle w:val="ListParagraph"/>
        <w:spacing w:line="360" w:lineRule="auto"/>
        <w:ind w:left="990"/>
        <w:jc w:val="both"/>
        <w:rPr>
          <w:rFonts w:asciiTheme="majorBidi" w:hAnsiTheme="majorBidi" w:cstheme="majorBidi"/>
          <w:bCs/>
          <w:sz w:val="24"/>
          <w:szCs w:val="24"/>
        </w:rPr>
      </w:pPr>
    </w:p>
    <w:p w14:paraId="72F2F509" w14:textId="03128943" w:rsidR="006F37D7" w:rsidRDefault="006F37D7" w:rsidP="00A758A6">
      <w:pPr>
        <w:pStyle w:val="ListParagraph"/>
        <w:spacing w:line="360" w:lineRule="auto"/>
        <w:ind w:left="990"/>
        <w:jc w:val="both"/>
        <w:rPr>
          <w:rFonts w:asciiTheme="majorBidi" w:hAnsiTheme="majorBidi" w:cstheme="majorBidi"/>
          <w:bCs/>
          <w:sz w:val="24"/>
          <w:szCs w:val="24"/>
        </w:rPr>
      </w:pPr>
    </w:p>
    <w:p w14:paraId="33C62ABF" w14:textId="41D54A85" w:rsidR="00AF4848" w:rsidRPr="00622B90" w:rsidRDefault="002178F2" w:rsidP="00622B90">
      <w:pPr>
        <w:spacing w:line="360" w:lineRule="auto"/>
        <w:jc w:val="both"/>
        <w:rPr>
          <w:rFonts w:asciiTheme="majorBidi" w:hAnsiTheme="majorBidi" w:cstheme="majorBidi"/>
          <w:bCs/>
          <w:sz w:val="24"/>
          <w:szCs w:val="24"/>
        </w:rPr>
      </w:pPr>
      <w:r>
        <w:rPr>
          <w:noProof/>
          <w:lang w:val="id-ID" w:eastAsia="id-ID"/>
        </w:rPr>
        <mc:AlternateContent>
          <mc:Choice Requires="wps">
            <w:drawing>
              <wp:anchor distT="0" distB="0" distL="114300" distR="114300" simplePos="0" relativeHeight="251651072" behindDoc="0" locked="0" layoutInCell="1" allowOverlap="1" wp14:anchorId="1DD71432" wp14:editId="5C4132CD">
                <wp:simplePos x="0" y="0"/>
                <wp:positionH relativeFrom="column">
                  <wp:posOffset>434340</wp:posOffset>
                </wp:positionH>
                <wp:positionV relativeFrom="margin">
                  <wp:posOffset>215900</wp:posOffset>
                </wp:positionV>
                <wp:extent cx="4762500" cy="160020"/>
                <wp:effectExtent l="0" t="0" r="0" b="0"/>
                <wp:wrapNone/>
                <wp:docPr id="93" name="Text Box 93"/>
                <wp:cNvGraphicFramePr/>
                <a:graphic xmlns:a="http://schemas.openxmlformats.org/drawingml/2006/main">
                  <a:graphicData uri="http://schemas.microsoft.com/office/word/2010/wordprocessingShape">
                    <wps:wsp>
                      <wps:cNvSpPr txBox="1"/>
                      <wps:spPr>
                        <a:xfrm>
                          <a:off x="0" y="0"/>
                          <a:ext cx="4762500" cy="160020"/>
                        </a:xfrm>
                        <a:prstGeom prst="rect">
                          <a:avLst/>
                        </a:prstGeom>
                        <a:solidFill>
                          <a:prstClr val="white"/>
                        </a:solidFill>
                        <a:ln>
                          <a:noFill/>
                        </a:ln>
                      </wps:spPr>
                      <wps:txbx>
                        <w:txbxContent>
                          <w:p w14:paraId="44753593" w14:textId="0C4FB7E5" w:rsidR="004F6288" w:rsidRPr="00A11515" w:rsidRDefault="004F6288" w:rsidP="00A11515">
                            <w:pPr>
                              <w:pStyle w:val="CaptionGambar"/>
                              <w:rPr>
                                <w:rFonts w:eastAsiaTheme="minorHAnsi"/>
                                <w:i/>
                                <w:noProof/>
                              </w:rPr>
                            </w:pPr>
                            <w:bookmarkStart w:id="19" w:name="_Toc108850200"/>
                            <w:proofErr w:type="gramStart"/>
                            <w:r>
                              <w:rPr>
                                <w:b/>
                              </w:rPr>
                              <w:t>Gambar 2.</w:t>
                            </w:r>
                            <w:proofErr w:type="gramEnd"/>
                            <w:r w:rsidRPr="00A11515">
                              <w:rPr>
                                <w:b/>
                              </w:rPr>
                              <w:fldChar w:fldCharType="begin"/>
                            </w:r>
                            <w:r w:rsidRPr="00A11515">
                              <w:rPr>
                                <w:b/>
                              </w:rPr>
                              <w:instrText xml:space="preserve"> SEQ Gambar_2. \* ARABIC </w:instrText>
                            </w:r>
                            <w:r w:rsidRPr="00A11515">
                              <w:rPr>
                                <w:b/>
                              </w:rPr>
                              <w:fldChar w:fldCharType="separate"/>
                            </w:r>
                            <w:proofErr w:type="gramStart"/>
                            <w:r w:rsidR="003D35A0">
                              <w:rPr>
                                <w:b/>
                                <w:noProof/>
                              </w:rPr>
                              <w:t>12</w:t>
                            </w:r>
                            <w:r w:rsidRPr="00A11515">
                              <w:rPr>
                                <w:b/>
                              </w:rPr>
                              <w:fldChar w:fldCharType="end"/>
                            </w:r>
                            <w:r>
                              <w:t xml:space="preserve"> </w:t>
                            </w:r>
                            <w:r w:rsidRPr="00A11515">
                              <w:rPr>
                                <w:i/>
                              </w:rPr>
                              <w:t>Appeal</w:t>
                            </w:r>
                            <w:bookmarkEnd w:id="19"/>
                            <w:proofErr w:type="gramEnd"/>
                          </w:p>
                          <w:p w14:paraId="6462C6BF" w14:textId="7639BFA3" w:rsidR="004F6288" w:rsidRPr="00A11515" w:rsidRDefault="004F6288" w:rsidP="00A11515">
                            <w:pPr>
                              <w:pStyle w:val="CaptionGambar"/>
                              <w:rPr>
                                <w:rFonts w:eastAsiaTheme="minorHAnsi"/>
                                <w:i/>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DD71432" id="Text Box 93" o:spid="_x0000_s1038" type="#_x0000_t202" style="position:absolute;left:0;text-align:left;margin-left:34.2pt;margin-top:17pt;width:375pt;height:12.6pt;z-index:251651072;visibility:visible;mso-wrap-style:square;mso-height-percent:0;mso-wrap-distance-left:9pt;mso-wrap-distance-top:0;mso-wrap-distance-right:9pt;mso-wrap-distance-bottom:0;mso-position-horizontal:absolute;mso-position-horizontal-relative:text;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" stroked="f">
                <v:textbox inset="0,0,0,0">
                  <w:txbxContent>
                    <w:p w14:paraId="44753593" w14:textId="0C4FB7E5" w:rsidR="004F6288" w:rsidRPr="00A11515" w:rsidRDefault="004F6288" w:rsidP="00A11515">
                      <w:pPr>
                        <w:pStyle w:val="CaptionGambar"/>
                        <w:rPr>
                          <w:rFonts w:eastAsiaTheme="minorHAnsi"/>
                          <w:i/>
                          <w:noProof/>
                        </w:rPr>
                      </w:pPr>
                      <w:bookmarkStart w:id="68" w:name="_Toc108850200"/>
                      <w:r>
                        <w:rPr>
                          <w:b/>
                        </w:rPr>
                        <w:t>Gambar 2.</w:t>
                      </w:r>
                      <w:r w:rsidRPr="00A11515">
                        <w:rPr>
                          <w:b/>
                        </w:rPr>
                        <w:fldChar w:fldCharType="begin"/>
                      </w:r>
                      <w:r w:rsidRPr="00A11515">
                        <w:rPr>
                          <w:b/>
                        </w:rPr>
                        <w:instrText xml:space="preserve"> SEQ Gambar_2. \* ARABIC </w:instrText>
                      </w:r>
                      <w:r w:rsidRPr="00A11515">
                        <w:rPr>
                          <w:b/>
                        </w:rPr>
                        <w:fldChar w:fldCharType="separate"/>
                      </w:r>
                      <w:r w:rsidR="003D35A0">
                        <w:rPr>
                          <w:b/>
                          <w:noProof/>
                        </w:rPr>
                        <w:t>12</w:t>
                      </w:r>
                      <w:r w:rsidRPr="00A11515">
                        <w:rPr>
                          <w:b/>
                        </w:rPr>
                        <w:fldChar w:fldCharType="end"/>
                      </w:r>
                      <w:r>
                        <w:t xml:space="preserve"> </w:t>
                      </w:r>
                      <w:r w:rsidRPr="00A11515">
                        <w:rPr>
                          <w:i/>
                        </w:rPr>
                        <w:t>Appeal</w:t>
                      </w:r>
                      <w:bookmarkEnd w:id="68"/>
                    </w:p>
                    <w:p w14:paraId="6462C6BF" w14:textId="7639BFA3" w:rsidR="004F6288" w:rsidRPr="00A11515" w:rsidRDefault="004F6288" w:rsidP="00A11515">
                      <w:pPr>
                        <w:pStyle w:val="CaptionGambar"/>
                        <w:rPr>
                          <w:rFonts w:eastAsiaTheme="minorHAnsi"/>
                          <w:i/>
                          <w:noProof/>
                        </w:rPr>
                      </w:pPr>
                    </w:p>
                  </w:txbxContent>
                </v:textbox>
                <w10:wrap anchory="margin"/>
              </v:shape>
            </w:pict>
          </mc:Fallback>
        </mc:AlternateContent>
      </w:r>
    </w:p>
    <w:p w14:paraId="05C3FF85" w14:textId="3C2EF874" w:rsidR="00C641FA" w:rsidRDefault="004D6D02" w:rsidP="00A11515">
      <w:pPr>
        <w:spacing w:line="360" w:lineRule="auto"/>
        <w:ind w:firstLine="900"/>
        <w:jc w:val="center"/>
        <w:rPr>
          <w:rFonts w:ascii="Times New Roman" w:hAnsi="Times New Roman" w:cs="Times New Roman"/>
          <w:sz w:val="20"/>
          <w:szCs w:val="20"/>
        </w:rPr>
      </w:pPr>
      <w:r w:rsidRPr="007C3C8A">
        <w:rPr>
          <w:rFonts w:ascii="Times New Roman" w:hAnsi="Times New Roman" w:cs="Times New Roman"/>
          <w:sz w:val="20"/>
          <w:szCs w:val="20"/>
        </w:rPr>
        <w:t xml:space="preserve"> </w:t>
      </w:r>
      <w:r w:rsidR="00C641FA" w:rsidRPr="007C3C8A">
        <w:rPr>
          <w:rFonts w:ascii="Times New Roman" w:hAnsi="Times New Roman" w:cs="Times New Roman"/>
          <w:sz w:val="20"/>
          <w:szCs w:val="20"/>
        </w:rPr>
        <w:t>(</w:t>
      </w:r>
      <w:r w:rsidR="00C641FA">
        <w:rPr>
          <w:rFonts w:ascii="Times New Roman" w:hAnsi="Times New Roman" w:cs="Times New Roman"/>
          <w:sz w:val="20"/>
          <w:szCs w:val="20"/>
        </w:rPr>
        <w:t xml:space="preserve">Sumber: </w:t>
      </w:r>
      <w:r w:rsidR="00C641FA" w:rsidRPr="007C3C8A">
        <w:rPr>
          <w:rFonts w:ascii="Times New Roman" w:hAnsi="Times New Roman" w:cs="Times New Roman"/>
          <w:sz w:val="20"/>
          <w:szCs w:val="20"/>
        </w:rPr>
        <w:t>The Animator’</w:t>
      </w:r>
      <w:r w:rsidR="00C641FA">
        <w:rPr>
          <w:rFonts w:ascii="Times New Roman" w:hAnsi="Times New Roman" w:cs="Times New Roman"/>
          <w:sz w:val="20"/>
          <w:szCs w:val="20"/>
        </w:rPr>
        <w:t>s Survival K</w:t>
      </w:r>
      <w:r w:rsidR="00C641FA" w:rsidRPr="007C3C8A">
        <w:rPr>
          <w:rFonts w:ascii="Times New Roman" w:hAnsi="Times New Roman" w:cs="Times New Roman"/>
          <w:sz w:val="20"/>
          <w:szCs w:val="20"/>
        </w:rPr>
        <w:t>it, 2001</w:t>
      </w:r>
      <w:r w:rsidR="00C641FA">
        <w:rPr>
          <w:rFonts w:ascii="Times New Roman" w:hAnsi="Times New Roman" w:cs="Times New Roman"/>
          <w:sz w:val="20"/>
          <w:szCs w:val="20"/>
        </w:rPr>
        <w:t>: 161</w:t>
      </w:r>
      <w:r w:rsidR="00C641FA" w:rsidRPr="007C3C8A">
        <w:rPr>
          <w:rFonts w:ascii="Times New Roman" w:hAnsi="Times New Roman" w:cs="Times New Roman"/>
          <w:sz w:val="20"/>
          <w:szCs w:val="20"/>
        </w:rPr>
        <w:t>)</w:t>
      </w:r>
    </w:p>
    <w:p w14:paraId="14B9AB86" w14:textId="487EC195" w:rsidR="00C10AA1" w:rsidRDefault="00C10AA1" w:rsidP="00C10AA1">
      <w:pPr>
        <w:spacing w:after="0" w:line="480" w:lineRule="auto"/>
        <w:ind w:firstLine="900"/>
        <w:jc w:val="center"/>
        <w:rPr>
          <w:rFonts w:ascii="Times New Roman" w:hAnsi="Times New Roman" w:cs="Times New Roman"/>
          <w:sz w:val="20"/>
          <w:szCs w:val="20"/>
        </w:rPr>
      </w:pPr>
    </w:p>
    <w:p w14:paraId="275CA15F" w14:textId="45DAF61E" w:rsidR="00D7581C" w:rsidRDefault="00D7581C" w:rsidP="002B5DCF">
      <w:pPr>
        <w:pStyle w:val="ListParagraph"/>
        <w:numPr>
          <w:ilvl w:val="0"/>
          <w:numId w:val="16"/>
        </w:numPr>
        <w:spacing w:line="480" w:lineRule="auto"/>
        <w:ind w:left="709" w:hanging="294"/>
        <w:jc w:val="both"/>
        <w:rPr>
          <w:rFonts w:asciiTheme="majorBidi" w:hAnsiTheme="majorBidi" w:cstheme="majorBidi"/>
          <w:bCs/>
          <w:i/>
          <w:sz w:val="24"/>
          <w:szCs w:val="24"/>
        </w:rPr>
      </w:pPr>
      <w:r>
        <w:rPr>
          <w:rFonts w:asciiTheme="majorBidi" w:hAnsiTheme="majorBidi" w:cstheme="majorBidi"/>
          <w:bCs/>
          <w:i/>
          <w:sz w:val="24"/>
          <w:szCs w:val="24"/>
        </w:rPr>
        <w:t>Solid Drawing</w:t>
      </w:r>
    </w:p>
    <w:p w14:paraId="5335270A" w14:textId="57EEC3DC" w:rsidR="008A2050" w:rsidRDefault="003A1A7C" w:rsidP="002B5DCF">
      <w:pPr>
        <w:pStyle w:val="ListParagraph"/>
        <w:spacing w:line="480" w:lineRule="auto"/>
        <w:ind w:left="990"/>
        <w:jc w:val="both"/>
        <w:rPr>
          <w:rFonts w:asciiTheme="majorBidi" w:hAnsiTheme="majorBidi" w:cstheme="majorBidi"/>
          <w:bCs/>
          <w:sz w:val="24"/>
          <w:szCs w:val="24"/>
        </w:rPr>
      </w:pPr>
      <w:r>
        <w:rPr>
          <w:noProof/>
        </w:rPr>
        <w:pict w14:anchorId="11685FDC">
          <v:shape id="_x0000_s1153" type="#_x0000_t75" style="position:absolute;left:0;text-align:left;margin-left:127.1pt;margin-top:37.9pt;width:176pt;height:192.35pt;z-index:-251181056;mso-position-horizontal-relative:text;mso-position-vertical-relative:text;mso-width-relative:page;mso-height-relative:page">
            <v:imagedata r:id="rId21" o:title="solid drawing"/>
          </v:shape>
        </w:pict>
      </w:r>
      <w:proofErr w:type="gramStart"/>
      <w:r w:rsidR="008A2050">
        <w:rPr>
          <w:rFonts w:asciiTheme="majorBidi" w:hAnsiTheme="majorBidi" w:cstheme="majorBidi"/>
          <w:bCs/>
          <w:sz w:val="24"/>
          <w:szCs w:val="24"/>
        </w:rPr>
        <w:t xml:space="preserve">Prinsip ini digunakan penulis </w:t>
      </w:r>
      <w:r w:rsidR="00A83F83">
        <w:rPr>
          <w:rFonts w:asciiTheme="majorBidi" w:hAnsiTheme="majorBidi" w:cstheme="majorBidi"/>
          <w:bCs/>
          <w:sz w:val="24"/>
          <w:szCs w:val="24"/>
        </w:rPr>
        <w:t>untuk menjaga proporsi dan bentuk yang kosisten dari karakter yang telah dianimasikan</w:t>
      </w:r>
      <w:r w:rsidR="008A2050">
        <w:rPr>
          <w:rFonts w:asciiTheme="majorBidi" w:hAnsiTheme="majorBidi" w:cstheme="majorBidi"/>
          <w:bCs/>
          <w:sz w:val="24"/>
          <w:szCs w:val="24"/>
        </w:rPr>
        <w:t>.</w:t>
      </w:r>
      <w:proofErr w:type="gramEnd"/>
      <w:r w:rsidR="000B7821">
        <w:rPr>
          <w:rFonts w:asciiTheme="majorBidi" w:hAnsiTheme="majorBidi" w:cstheme="majorBidi"/>
          <w:bCs/>
          <w:sz w:val="24"/>
          <w:szCs w:val="24"/>
        </w:rPr>
        <w:t xml:space="preserve"> </w:t>
      </w:r>
    </w:p>
    <w:p w14:paraId="113498BF" w14:textId="211D5114" w:rsidR="00A56E64" w:rsidRDefault="00A56E64" w:rsidP="008A2050">
      <w:pPr>
        <w:pStyle w:val="ListParagraph"/>
        <w:spacing w:line="360" w:lineRule="auto"/>
        <w:ind w:left="990"/>
        <w:jc w:val="both"/>
        <w:rPr>
          <w:rFonts w:asciiTheme="majorBidi" w:hAnsiTheme="majorBidi" w:cstheme="majorBidi"/>
          <w:bCs/>
          <w:sz w:val="24"/>
          <w:szCs w:val="24"/>
        </w:rPr>
      </w:pPr>
    </w:p>
    <w:p w14:paraId="08C3F0F3" w14:textId="35933C3F" w:rsidR="00A56E64" w:rsidRDefault="00A56E64" w:rsidP="00A56E64">
      <w:pPr>
        <w:pStyle w:val="ListParagraph"/>
        <w:spacing w:after="0" w:line="360" w:lineRule="auto"/>
        <w:ind w:left="990"/>
        <w:jc w:val="both"/>
        <w:rPr>
          <w:rFonts w:asciiTheme="majorBidi" w:hAnsiTheme="majorBidi" w:cstheme="majorBidi"/>
          <w:bCs/>
          <w:sz w:val="24"/>
          <w:szCs w:val="24"/>
        </w:rPr>
      </w:pPr>
    </w:p>
    <w:p w14:paraId="74753F29" w14:textId="67AC7688" w:rsidR="00E71730" w:rsidRDefault="00E71730" w:rsidP="008A2050">
      <w:pPr>
        <w:pStyle w:val="ListParagraph"/>
        <w:spacing w:line="360" w:lineRule="auto"/>
        <w:ind w:left="990"/>
        <w:jc w:val="both"/>
        <w:rPr>
          <w:rFonts w:asciiTheme="majorBidi" w:hAnsiTheme="majorBidi" w:cstheme="majorBidi"/>
          <w:bCs/>
          <w:sz w:val="24"/>
          <w:szCs w:val="24"/>
        </w:rPr>
      </w:pPr>
    </w:p>
    <w:p w14:paraId="00BB18D0" w14:textId="5FD29CCC" w:rsidR="00E71730" w:rsidRDefault="00E71730" w:rsidP="008A2050">
      <w:pPr>
        <w:pStyle w:val="ListParagraph"/>
        <w:spacing w:line="360" w:lineRule="auto"/>
        <w:ind w:left="990"/>
        <w:jc w:val="both"/>
        <w:rPr>
          <w:rFonts w:asciiTheme="majorBidi" w:hAnsiTheme="majorBidi" w:cstheme="majorBidi"/>
          <w:bCs/>
          <w:sz w:val="24"/>
          <w:szCs w:val="24"/>
        </w:rPr>
      </w:pPr>
    </w:p>
    <w:p w14:paraId="1E4D63D7" w14:textId="09104FDD" w:rsidR="00E71730" w:rsidRDefault="00E71730" w:rsidP="008A2050">
      <w:pPr>
        <w:pStyle w:val="ListParagraph"/>
        <w:spacing w:line="360" w:lineRule="auto"/>
        <w:ind w:left="990"/>
        <w:jc w:val="both"/>
        <w:rPr>
          <w:rFonts w:asciiTheme="majorBidi" w:hAnsiTheme="majorBidi" w:cstheme="majorBidi"/>
          <w:bCs/>
          <w:sz w:val="24"/>
          <w:szCs w:val="24"/>
        </w:rPr>
      </w:pPr>
    </w:p>
    <w:p w14:paraId="6F75A274" w14:textId="31DF1651" w:rsidR="00E71730" w:rsidRDefault="00E71730" w:rsidP="008A2050">
      <w:pPr>
        <w:pStyle w:val="ListParagraph"/>
        <w:spacing w:line="360" w:lineRule="auto"/>
        <w:ind w:left="990"/>
        <w:jc w:val="both"/>
        <w:rPr>
          <w:rFonts w:asciiTheme="majorBidi" w:hAnsiTheme="majorBidi" w:cstheme="majorBidi"/>
          <w:bCs/>
          <w:sz w:val="24"/>
          <w:szCs w:val="24"/>
        </w:rPr>
      </w:pPr>
    </w:p>
    <w:p w14:paraId="0643F685" w14:textId="50CAE881" w:rsidR="00E71730" w:rsidRDefault="00E71730" w:rsidP="008A2050">
      <w:pPr>
        <w:pStyle w:val="ListParagraph"/>
        <w:spacing w:line="360" w:lineRule="auto"/>
        <w:ind w:left="990"/>
        <w:jc w:val="both"/>
        <w:rPr>
          <w:rFonts w:asciiTheme="majorBidi" w:hAnsiTheme="majorBidi" w:cstheme="majorBidi"/>
          <w:bCs/>
          <w:sz w:val="24"/>
          <w:szCs w:val="24"/>
        </w:rPr>
      </w:pPr>
    </w:p>
    <w:p w14:paraId="119E7237" w14:textId="5444CBB6" w:rsidR="00C60597" w:rsidRDefault="00C60597" w:rsidP="008B7896">
      <w:pPr>
        <w:pStyle w:val="ListParagraph"/>
        <w:spacing w:line="480" w:lineRule="auto"/>
        <w:ind w:left="990"/>
        <w:jc w:val="both"/>
        <w:rPr>
          <w:rFonts w:asciiTheme="majorBidi" w:hAnsiTheme="majorBidi" w:cstheme="majorBidi"/>
          <w:bCs/>
          <w:sz w:val="24"/>
          <w:szCs w:val="24"/>
        </w:rPr>
      </w:pPr>
    </w:p>
    <w:p w14:paraId="034B02C5" w14:textId="7C34F6B1" w:rsidR="00C60597" w:rsidRPr="00A56E64" w:rsidRDefault="002178F2" w:rsidP="00A56E64">
      <w:pPr>
        <w:spacing w:line="360" w:lineRule="auto"/>
        <w:jc w:val="both"/>
        <w:rPr>
          <w:rFonts w:asciiTheme="majorBidi" w:hAnsiTheme="majorBidi" w:cstheme="majorBidi"/>
          <w:bCs/>
          <w:sz w:val="24"/>
          <w:szCs w:val="24"/>
        </w:rPr>
      </w:pPr>
      <w:r>
        <w:rPr>
          <w:noProof/>
          <w:lang w:val="id-ID" w:eastAsia="id-ID"/>
        </w:rPr>
        <mc:AlternateContent>
          <mc:Choice Requires="wps">
            <w:drawing>
              <wp:anchor distT="0" distB="0" distL="114300" distR="114300" simplePos="0" relativeHeight="252137472" behindDoc="1" locked="0" layoutInCell="1" allowOverlap="1" wp14:anchorId="74B528C4" wp14:editId="6D838C4E">
                <wp:simplePos x="0" y="0"/>
                <wp:positionH relativeFrom="column">
                  <wp:posOffset>1612265</wp:posOffset>
                </wp:positionH>
                <wp:positionV relativeFrom="page">
                  <wp:posOffset>5695950</wp:posOffset>
                </wp:positionV>
                <wp:extent cx="2138680" cy="258445"/>
                <wp:effectExtent l="0" t="0" r="0" b="9525"/>
                <wp:wrapNone/>
                <wp:docPr id="110" name="Text Box 110"/>
                <wp:cNvGraphicFramePr/>
                <a:graphic xmlns:a="http://schemas.openxmlformats.org/drawingml/2006/main">
                  <a:graphicData uri="http://schemas.microsoft.com/office/word/2010/wordprocessingShape">
                    <wps:wsp>
                      <wps:cNvSpPr txBox="1"/>
                      <wps:spPr>
                        <a:xfrm>
                          <a:off x="0" y="0"/>
                          <a:ext cx="2138680" cy="258445"/>
                        </a:xfrm>
                        <a:prstGeom prst="rect">
                          <a:avLst/>
                        </a:prstGeom>
                        <a:solidFill>
                          <a:prstClr val="white"/>
                        </a:solidFill>
                        <a:ln>
                          <a:noFill/>
                        </a:ln>
                      </wps:spPr>
                      <wps:txbx>
                        <w:txbxContent>
                          <w:p w14:paraId="75DC37DC" w14:textId="6DEB09D0" w:rsidR="004F6288" w:rsidRPr="00B2570E" w:rsidRDefault="004F6288" w:rsidP="00A56E64">
                            <w:pPr>
                              <w:pStyle w:val="CaptionGambar"/>
                              <w:rPr>
                                <w:rFonts w:eastAsiaTheme="minorHAnsi"/>
                                <w:noProof/>
                              </w:rPr>
                            </w:pPr>
                            <w:bookmarkStart w:id="20" w:name="_Toc108850201"/>
                            <w:proofErr w:type="gramStart"/>
                            <w:r w:rsidRPr="00A56E64">
                              <w:rPr>
                                <w:b/>
                              </w:rPr>
                              <w:t>Gambar 2.</w:t>
                            </w:r>
                            <w:proofErr w:type="gramEnd"/>
                            <w:r w:rsidRPr="00A56E64">
                              <w:rPr>
                                <w:b/>
                              </w:rPr>
                              <w:fldChar w:fldCharType="begin"/>
                            </w:r>
                            <w:r w:rsidRPr="00A56E64">
                              <w:rPr>
                                <w:b/>
                              </w:rPr>
                              <w:instrText xml:space="preserve"> SEQ Gambar_2. \* ARABIC </w:instrText>
                            </w:r>
                            <w:r w:rsidRPr="00A56E64">
                              <w:rPr>
                                <w:b/>
                              </w:rPr>
                              <w:fldChar w:fldCharType="separate"/>
                            </w:r>
                            <w:r w:rsidR="003D35A0">
                              <w:rPr>
                                <w:b/>
                                <w:noProof/>
                              </w:rPr>
                              <w:t>13</w:t>
                            </w:r>
                            <w:r w:rsidRPr="00A56E64">
                              <w:rPr>
                                <w:b/>
                              </w:rPr>
                              <w:fldChar w:fldCharType="end"/>
                            </w:r>
                            <w:r>
                              <w:t xml:space="preserve"> </w:t>
                            </w:r>
                            <w:r w:rsidRPr="00A56E64">
                              <w:rPr>
                                <w:i/>
                              </w:rPr>
                              <w:t>Solid Drawing</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4B528C4" id="Text Box 110" o:spid="_x0000_s1039" type="#_x0000_t202" style="position:absolute;left:0;text-align:left;margin-left:126.95pt;margin-top:448.5pt;width:168.4pt;height:20.35pt;z-index:-251179008;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" stroked="f">
                <v:textbox style="mso-fit-shape-to-text:t" inset="0,0,0,0">
                  <w:txbxContent>
                    <w:p w14:paraId="75DC37DC" w14:textId="6DEB09D0" w:rsidR="004F6288" w:rsidRPr="00B2570E" w:rsidRDefault="004F6288" w:rsidP="00A56E64">
                      <w:pPr>
                        <w:pStyle w:val="CaptionGambar"/>
                        <w:rPr>
                          <w:rFonts w:eastAsiaTheme="minorHAnsi"/>
                          <w:noProof/>
                        </w:rPr>
                      </w:pPr>
                      <w:bookmarkStart w:id="70" w:name="_Toc108850201"/>
                      <w:r w:rsidRPr="00A56E64">
                        <w:rPr>
                          <w:b/>
                        </w:rPr>
                        <w:t>Gambar 2.</w:t>
                      </w:r>
                      <w:r w:rsidRPr="00A56E64">
                        <w:rPr>
                          <w:b/>
                        </w:rPr>
                        <w:fldChar w:fldCharType="begin"/>
                      </w:r>
                      <w:r w:rsidRPr="00A56E64">
                        <w:rPr>
                          <w:b/>
                        </w:rPr>
                        <w:instrText xml:space="preserve"> SEQ Gambar_2. \* ARABIC </w:instrText>
                      </w:r>
                      <w:r w:rsidRPr="00A56E64">
                        <w:rPr>
                          <w:b/>
                        </w:rPr>
                        <w:fldChar w:fldCharType="separate"/>
                      </w:r>
                      <w:r w:rsidR="003D35A0">
                        <w:rPr>
                          <w:b/>
                          <w:noProof/>
                        </w:rPr>
                        <w:t>13</w:t>
                      </w:r>
                      <w:r w:rsidRPr="00A56E64">
                        <w:rPr>
                          <w:b/>
                        </w:rPr>
                        <w:fldChar w:fldCharType="end"/>
                      </w:r>
                      <w:r>
                        <w:t xml:space="preserve"> </w:t>
                      </w:r>
                      <w:r w:rsidRPr="00A56E64">
                        <w:rPr>
                          <w:i/>
                        </w:rPr>
                        <w:t>Solid Drawing</w:t>
                      </w:r>
                      <w:bookmarkEnd w:id="70"/>
                    </w:p>
                  </w:txbxContent>
                </v:textbox>
                <w10:wrap anchory="page"/>
              </v:shape>
            </w:pict>
          </mc:Fallback>
        </mc:AlternateContent>
      </w:r>
    </w:p>
    <w:p w14:paraId="69EF0F33" w14:textId="47459EC6" w:rsidR="00E71730" w:rsidRDefault="00C60597" w:rsidP="00A56E64">
      <w:pPr>
        <w:spacing w:line="360" w:lineRule="auto"/>
        <w:ind w:firstLine="2127"/>
        <w:rPr>
          <w:rFonts w:ascii="Times New Roman" w:hAnsi="Times New Roman" w:cs="Times New Roman"/>
          <w:sz w:val="20"/>
          <w:szCs w:val="20"/>
        </w:rPr>
      </w:pPr>
      <w:r w:rsidRPr="007C3C8A">
        <w:rPr>
          <w:rFonts w:ascii="Times New Roman" w:hAnsi="Times New Roman" w:cs="Times New Roman"/>
          <w:sz w:val="20"/>
          <w:szCs w:val="20"/>
        </w:rPr>
        <w:t xml:space="preserve"> (</w:t>
      </w:r>
      <w:r>
        <w:rPr>
          <w:rFonts w:ascii="Times New Roman" w:hAnsi="Times New Roman" w:cs="Times New Roman"/>
          <w:sz w:val="20"/>
          <w:szCs w:val="20"/>
        </w:rPr>
        <w:t xml:space="preserve">Sumber: </w:t>
      </w:r>
      <w:r w:rsidRPr="007C3C8A">
        <w:rPr>
          <w:rFonts w:ascii="Times New Roman" w:hAnsi="Times New Roman" w:cs="Times New Roman"/>
          <w:sz w:val="20"/>
          <w:szCs w:val="20"/>
        </w:rPr>
        <w:t>The Animator’</w:t>
      </w:r>
      <w:r>
        <w:rPr>
          <w:rFonts w:ascii="Times New Roman" w:hAnsi="Times New Roman" w:cs="Times New Roman"/>
          <w:sz w:val="20"/>
          <w:szCs w:val="20"/>
        </w:rPr>
        <w:t>s Survival K</w:t>
      </w:r>
      <w:r w:rsidRPr="007C3C8A">
        <w:rPr>
          <w:rFonts w:ascii="Times New Roman" w:hAnsi="Times New Roman" w:cs="Times New Roman"/>
          <w:sz w:val="20"/>
          <w:szCs w:val="20"/>
        </w:rPr>
        <w:t>it, 2001</w:t>
      </w:r>
      <w:r>
        <w:rPr>
          <w:rFonts w:ascii="Times New Roman" w:hAnsi="Times New Roman" w:cs="Times New Roman"/>
          <w:sz w:val="20"/>
          <w:szCs w:val="20"/>
        </w:rPr>
        <w:t>: 119</w:t>
      </w:r>
      <w:r w:rsidRPr="007C3C8A">
        <w:rPr>
          <w:rFonts w:ascii="Times New Roman" w:hAnsi="Times New Roman" w:cs="Times New Roman"/>
          <w:sz w:val="20"/>
          <w:szCs w:val="20"/>
        </w:rPr>
        <w:t>)</w:t>
      </w:r>
    </w:p>
    <w:p w14:paraId="321981E0" w14:textId="71FB1EC7" w:rsidR="00A56E64" w:rsidRPr="00A56E64" w:rsidRDefault="00A56E64" w:rsidP="002B5DCF">
      <w:pPr>
        <w:spacing w:after="0" w:line="480" w:lineRule="auto"/>
        <w:rPr>
          <w:rFonts w:ascii="Times New Roman" w:hAnsi="Times New Roman" w:cs="Times New Roman"/>
          <w:sz w:val="20"/>
          <w:szCs w:val="20"/>
        </w:rPr>
      </w:pPr>
    </w:p>
    <w:p w14:paraId="2DF2E608" w14:textId="5C737E58" w:rsidR="00D7581C" w:rsidRDefault="00D7581C" w:rsidP="002B5DCF">
      <w:pPr>
        <w:pStyle w:val="ListParagraph"/>
        <w:numPr>
          <w:ilvl w:val="0"/>
          <w:numId w:val="16"/>
        </w:numPr>
        <w:spacing w:line="480" w:lineRule="auto"/>
        <w:ind w:left="709" w:hanging="294"/>
        <w:jc w:val="both"/>
        <w:rPr>
          <w:rFonts w:asciiTheme="majorBidi" w:hAnsiTheme="majorBidi" w:cstheme="majorBidi"/>
          <w:bCs/>
          <w:i/>
          <w:sz w:val="24"/>
          <w:szCs w:val="24"/>
        </w:rPr>
      </w:pPr>
      <w:r>
        <w:rPr>
          <w:rFonts w:asciiTheme="majorBidi" w:hAnsiTheme="majorBidi" w:cstheme="majorBidi"/>
          <w:bCs/>
          <w:i/>
          <w:sz w:val="24"/>
          <w:szCs w:val="24"/>
        </w:rPr>
        <w:t>Exageration</w:t>
      </w:r>
    </w:p>
    <w:p w14:paraId="5CF40578" w14:textId="59876C72" w:rsidR="000B7821" w:rsidRDefault="000B7821" w:rsidP="002B5DCF">
      <w:pPr>
        <w:pStyle w:val="ListParagraph"/>
        <w:spacing w:line="480" w:lineRule="auto"/>
        <w:ind w:left="990"/>
        <w:jc w:val="both"/>
        <w:rPr>
          <w:rFonts w:asciiTheme="majorBidi" w:hAnsiTheme="majorBidi" w:cstheme="majorBidi"/>
          <w:bCs/>
          <w:sz w:val="24"/>
          <w:szCs w:val="24"/>
        </w:rPr>
      </w:pPr>
      <w:r>
        <w:rPr>
          <w:rFonts w:asciiTheme="majorBidi" w:hAnsiTheme="majorBidi" w:cstheme="majorBidi"/>
          <w:bCs/>
          <w:sz w:val="24"/>
          <w:szCs w:val="24"/>
        </w:rPr>
        <w:t xml:space="preserve">Prinsip ini digunakan penulis </w:t>
      </w:r>
      <w:r w:rsidR="00B02330">
        <w:rPr>
          <w:rFonts w:asciiTheme="majorBidi" w:hAnsiTheme="majorBidi" w:cstheme="majorBidi"/>
          <w:bCs/>
          <w:sz w:val="24"/>
          <w:szCs w:val="24"/>
        </w:rPr>
        <w:t>untuk mempercantik gerakan animasi yang dihasilkan</w:t>
      </w:r>
      <w:r w:rsidR="00135A0E">
        <w:rPr>
          <w:rFonts w:asciiTheme="majorBidi" w:hAnsiTheme="majorBidi" w:cstheme="majorBidi"/>
          <w:bCs/>
          <w:sz w:val="24"/>
          <w:szCs w:val="24"/>
        </w:rPr>
        <w:t xml:space="preserve"> dengan </w:t>
      </w:r>
      <w:proofErr w:type="gramStart"/>
      <w:r w:rsidR="00135A0E">
        <w:rPr>
          <w:rFonts w:asciiTheme="majorBidi" w:hAnsiTheme="majorBidi" w:cstheme="majorBidi"/>
          <w:bCs/>
          <w:sz w:val="24"/>
          <w:szCs w:val="24"/>
        </w:rPr>
        <w:t>cara</w:t>
      </w:r>
      <w:proofErr w:type="gramEnd"/>
      <w:r w:rsidR="00135A0E">
        <w:rPr>
          <w:rFonts w:asciiTheme="majorBidi" w:hAnsiTheme="majorBidi" w:cstheme="majorBidi"/>
          <w:bCs/>
          <w:sz w:val="24"/>
          <w:szCs w:val="24"/>
        </w:rPr>
        <w:t xml:space="preserve"> melebih-lebihkan bentuk </w:t>
      </w:r>
      <w:r w:rsidR="00135A0E" w:rsidRPr="00F05CE3">
        <w:rPr>
          <w:rFonts w:asciiTheme="majorBidi" w:hAnsiTheme="majorBidi" w:cstheme="majorBidi"/>
          <w:bCs/>
          <w:i/>
          <w:sz w:val="24"/>
          <w:szCs w:val="24"/>
        </w:rPr>
        <w:t>pose</w:t>
      </w:r>
      <w:r w:rsidR="00135A0E">
        <w:rPr>
          <w:rFonts w:asciiTheme="majorBidi" w:hAnsiTheme="majorBidi" w:cstheme="majorBidi"/>
          <w:bCs/>
          <w:sz w:val="24"/>
          <w:szCs w:val="24"/>
        </w:rPr>
        <w:t xml:space="preserve"> dari karakter </w:t>
      </w:r>
      <w:r w:rsidR="00F75062">
        <w:rPr>
          <w:rFonts w:asciiTheme="majorBidi" w:hAnsiTheme="majorBidi" w:cstheme="majorBidi"/>
          <w:bCs/>
          <w:sz w:val="24"/>
          <w:szCs w:val="24"/>
        </w:rPr>
        <w:t>saat</w:t>
      </w:r>
      <w:r w:rsidR="00872880">
        <w:rPr>
          <w:rFonts w:asciiTheme="majorBidi" w:hAnsiTheme="majorBidi" w:cstheme="majorBidi"/>
          <w:bCs/>
          <w:sz w:val="24"/>
          <w:szCs w:val="24"/>
        </w:rPr>
        <w:t xml:space="preserve"> dianimasikan</w:t>
      </w:r>
      <w:r>
        <w:rPr>
          <w:rFonts w:asciiTheme="majorBidi" w:hAnsiTheme="majorBidi" w:cstheme="majorBidi"/>
          <w:bCs/>
          <w:sz w:val="24"/>
          <w:szCs w:val="24"/>
        </w:rPr>
        <w:t xml:space="preserve">. </w:t>
      </w:r>
    </w:p>
    <w:p w14:paraId="386A890A" w14:textId="37AD8B11" w:rsidR="00F75062" w:rsidRDefault="00F75062" w:rsidP="00943509">
      <w:pPr>
        <w:pStyle w:val="ListParagraph"/>
        <w:spacing w:line="360" w:lineRule="auto"/>
        <w:ind w:left="990"/>
        <w:jc w:val="both"/>
        <w:rPr>
          <w:rFonts w:asciiTheme="majorBidi" w:hAnsiTheme="majorBidi" w:cstheme="majorBidi"/>
          <w:bCs/>
          <w:sz w:val="24"/>
          <w:szCs w:val="24"/>
        </w:rPr>
      </w:pPr>
    </w:p>
    <w:p w14:paraId="1C632B34" w14:textId="50E54A99" w:rsidR="0086121D" w:rsidRDefault="0086121D" w:rsidP="00943509">
      <w:pPr>
        <w:pStyle w:val="ListParagraph"/>
        <w:spacing w:line="360" w:lineRule="auto"/>
        <w:ind w:left="990"/>
        <w:jc w:val="both"/>
        <w:rPr>
          <w:rFonts w:asciiTheme="majorBidi" w:hAnsiTheme="majorBidi" w:cstheme="majorBidi"/>
          <w:bCs/>
          <w:sz w:val="24"/>
          <w:szCs w:val="24"/>
        </w:rPr>
      </w:pPr>
    </w:p>
    <w:p w14:paraId="2B6DEA3C" w14:textId="73FE5BD9" w:rsidR="0086121D" w:rsidRDefault="0086121D" w:rsidP="00943509">
      <w:pPr>
        <w:pStyle w:val="ListParagraph"/>
        <w:spacing w:line="360" w:lineRule="auto"/>
        <w:ind w:left="990"/>
        <w:jc w:val="both"/>
        <w:rPr>
          <w:rFonts w:asciiTheme="majorBidi" w:hAnsiTheme="majorBidi" w:cstheme="majorBidi"/>
          <w:bCs/>
          <w:sz w:val="24"/>
          <w:szCs w:val="24"/>
        </w:rPr>
      </w:pPr>
    </w:p>
    <w:p w14:paraId="10359E81" w14:textId="5D76EB64" w:rsidR="0086121D" w:rsidRDefault="0086121D" w:rsidP="00943509">
      <w:pPr>
        <w:pStyle w:val="ListParagraph"/>
        <w:spacing w:line="360" w:lineRule="auto"/>
        <w:ind w:left="990"/>
        <w:jc w:val="both"/>
        <w:rPr>
          <w:rFonts w:asciiTheme="majorBidi" w:hAnsiTheme="majorBidi" w:cstheme="majorBidi"/>
          <w:bCs/>
          <w:sz w:val="24"/>
          <w:szCs w:val="24"/>
        </w:rPr>
      </w:pPr>
    </w:p>
    <w:p w14:paraId="39825750" w14:textId="4D3670FC" w:rsidR="0086121D" w:rsidRDefault="0086121D" w:rsidP="00943509">
      <w:pPr>
        <w:pStyle w:val="ListParagraph"/>
        <w:spacing w:line="360" w:lineRule="auto"/>
        <w:ind w:left="990"/>
        <w:jc w:val="both"/>
        <w:rPr>
          <w:rFonts w:asciiTheme="majorBidi" w:hAnsiTheme="majorBidi" w:cstheme="majorBidi"/>
          <w:bCs/>
          <w:sz w:val="24"/>
          <w:szCs w:val="24"/>
        </w:rPr>
      </w:pPr>
    </w:p>
    <w:p w14:paraId="3BF1A9D0" w14:textId="36314222" w:rsidR="0086121D" w:rsidRDefault="003A1A7C" w:rsidP="00943509">
      <w:pPr>
        <w:pStyle w:val="ListParagraph"/>
        <w:spacing w:line="360" w:lineRule="auto"/>
        <w:ind w:left="990"/>
        <w:jc w:val="both"/>
        <w:rPr>
          <w:rFonts w:asciiTheme="majorBidi" w:hAnsiTheme="majorBidi" w:cstheme="majorBidi"/>
          <w:bCs/>
          <w:sz w:val="24"/>
          <w:szCs w:val="24"/>
        </w:rPr>
      </w:pPr>
      <w:r>
        <w:rPr>
          <w:noProof/>
        </w:rPr>
        <w:pict w14:anchorId="10B212CE">
          <v:shape id="_x0000_s1154" type="#_x0000_t75" style="position:absolute;left:0;text-align:left;margin-left:80.55pt;margin-top:-1pt;width:253.05pt;height:221.05pt;z-index:252139520;mso-position-horizontal-relative:text;mso-position-vertical-relative:text;mso-width-relative:page;mso-height-relative:page">
            <v:imagedata r:id="rId22" o:title="exageration" croptop="1836f" cropbottom="2602f" cropleft="1725f" cropright="3313f"/>
          </v:shape>
        </w:pict>
      </w:r>
    </w:p>
    <w:p w14:paraId="0A88BB31" w14:textId="4DD212FB" w:rsidR="0086121D" w:rsidRDefault="0086121D" w:rsidP="00943509">
      <w:pPr>
        <w:pStyle w:val="ListParagraph"/>
        <w:spacing w:line="360" w:lineRule="auto"/>
        <w:ind w:left="990"/>
        <w:jc w:val="both"/>
        <w:rPr>
          <w:rFonts w:asciiTheme="majorBidi" w:hAnsiTheme="majorBidi" w:cstheme="majorBidi"/>
          <w:bCs/>
          <w:sz w:val="24"/>
          <w:szCs w:val="24"/>
        </w:rPr>
      </w:pPr>
    </w:p>
    <w:p w14:paraId="745F659D" w14:textId="751EBB45" w:rsidR="0086121D" w:rsidRDefault="0086121D" w:rsidP="00943509">
      <w:pPr>
        <w:pStyle w:val="ListParagraph"/>
        <w:spacing w:line="360" w:lineRule="auto"/>
        <w:ind w:left="990"/>
        <w:jc w:val="both"/>
        <w:rPr>
          <w:rFonts w:asciiTheme="majorBidi" w:hAnsiTheme="majorBidi" w:cstheme="majorBidi"/>
          <w:bCs/>
          <w:sz w:val="24"/>
          <w:szCs w:val="24"/>
        </w:rPr>
      </w:pPr>
    </w:p>
    <w:p w14:paraId="5FC466FE" w14:textId="1AC2D963" w:rsidR="0086121D" w:rsidRDefault="0086121D" w:rsidP="00943509">
      <w:pPr>
        <w:pStyle w:val="ListParagraph"/>
        <w:spacing w:line="360" w:lineRule="auto"/>
        <w:ind w:left="990"/>
        <w:jc w:val="both"/>
        <w:rPr>
          <w:rFonts w:asciiTheme="majorBidi" w:hAnsiTheme="majorBidi" w:cstheme="majorBidi"/>
          <w:bCs/>
          <w:sz w:val="24"/>
          <w:szCs w:val="24"/>
        </w:rPr>
      </w:pPr>
    </w:p>
    <w:p w14:paraId="401A65EF" w14:textId="4FC559CA" w:rsidR="002178F2" w:rsidRDefault="002178F2" w:rsidP="00943509">
      <w:pPr>
        <w:pStyle w:val="ListParagraph"/>
        <w:spacing w:line="360" w:lineRule="auto"/>
        <w:ind w:left="990"/>
        <w:jc w:val="both"/>
        <w:rPr>
          <w:rFonts w:asciiTheme="majorBidi" w:hAnsiTheme="majorBidi" w:cstheme="majorBidi"/>
          <w:bCs/>
          <w:sz w:val="24"/>
          <w:szCs w:val="24"/>
        </w:rPr>
      </w:pPr>
    </w:p>
    <w:p w14:paraId="61127DA9" w14:textId="1D6BB016" w:rsidR="002178F2" w:rsidRDefault="002178F2" w:rsidP="00943509">
      <w:pPr>
        <w:pStyle w:val="ListParagraph"/>
        <w:spacing w:line="360" w:lineRule="auto"/>
        <w:ind w:left="990"/>
        <w:jc w:val="both"/>
        <w:rPr>
          <w:rFonts w:asciiTheme="majorBidi" w:hAnsiTheme="majorBidi" w:cstheme="majorBidi"/>
          <w:bCs/>
          <w:sz w:val="24"/>
          <w:szCs w:val="24"/>
        </w:rPr>
      </w:pPr>
    </w:p>
    <w:p w14:paraId="474F00DA" w14:textId="7781BCD1" w:rsidR="002178F2" w:rsidRDefault="002178F2" w:rsidP="00943509">
      <w:pPr>
        <w:pStyle w:val="ListParagraph"/>
        <w:spacing w:line="360" w:lineRule="auto"/>
        <w:ind w:left="990"/>
        <w:jc w:val="both"/>
        <w:rPr>
          <w:rFonts w:asciiTheme="majorBidi" w:hAnsiTheme="majorBidi" w:cstheme="majorBidi"/>
          <w:bCs/>
          <w:sz w:val="24"/>
          <w:szCs w:val="24"/>
        </w:rPr>
      </w:pPr>
    </w:p>
    <w:p w14:paraId="47358926" w14:textId="6BDB4DF2" w:rsidR="002178F2" w:rsidRDefault="002178F2" w:rsidP="00943509">
      <w:pPr>
        <w:pStyle w:val="ListParagraph"/>
        <w:spacing w:line="360" w:lineRule="auto"/>
        <w:ind w:left="990"/>
        <w:jc w:val="both"/>
        <w:rPr>
          <w:rFonts w:asciiTheme="majorBidi" w:hAnsiTheme="majorBidi" w:cstheme="majorBidi"/>
          <w:bCs/>
          <w:sz w:val="24"/>
          <w:szCs w:val="24"/>
        </w:rPr>
      </w:pPr>
    </w:p>
    <w:p w14:paraId="574A2045" w14:textId="77777777" w:rsidR="002178F2" w:rsidRDefault="002178F2" w:rsidP="00943509">
      <w:pPr>
        <w:pStyle w:val="ListParagraph"/>
        <w:spacing w:line="360" w:lineRule="auto"/>
        <w:ind w:left="990"/>
        <w:jc w:val="both"/>
        <w:rPr>
          <w:rFonts w:asciiTheme="majorBidi" w:hAnsiTheme="majorBidi" w:cstheme="majorBidi"/>
          <w:bCs/>
          <w:sz w:val="24"/>
          <w:szCs w:val="24"/>
        </w:rPr>
      </w:pPr>
    </w:p>
    <w:p w14:paraId="0BF220BB" w14:textId="3B5C6123" w:rsidR="002178F2" w:rsidRDefault="002178F2" w:rsidP="00943509">
      <w:pPr>
        <w:pStyle w:val="ListParagraph"/>
        <w:spacing w:line="360" w:lineRule="auto"/>
        <w:ind w:left="990"/>
        <w:jc w:val="both"/>
        <w:rPr>
          <w:rFonts w:asciiTheme="majorBidi" w:hAnsiTheme="majorBidi" w:cstheme="majorBidi"/>
          <w:bCs/>
          <w:sz w:val="24"/>
          <w:szCs w:val="24"/>
        </w:rPr>
      </w:pPr>
    </w:p>
    <w:p w14:paraId="4841DA52" w14:textId="7D5377C1" w:rsidR="0086121D" w:rsidRDefault="0086121D" w:rsidP="002178F2">
      <w:pPr>
        <w:spacing w:line="240" w:lineRule="auto"/>
        <w:jc w:val="both"/>
        <w:rPr>
          <w:rFonts w:asciiTheme="majorBidi" w:hAnsiTheme="majorBidi" w:cstheme="majorBidi"/>
          <w:bCs/>
          <w:sz w:val="24"/>
          <w:szCs w:val="24"/>
        </w:rPr>
      </w:pPr>
    </w:p>
    <w:p w14:paraId="2D601047" w14:textId="06262C1D" w:rsidR="00AE353E" w:rsidRPr="00AE353E" w:rsidRDefault="002178F2" w:rsidP="00AE353E">
      <w:pPr>
        <w:spacing w:line="360" w:lineRule="auto"/>
        <w:jc w:val="both"/>
        <w:rPr>
          <w:rFonts w:asciiTheme="majorBidi" w:hAnsiTheme="majorBidi" w:cstheme="majorBidi"/>
          <w:bCs/>
          <w:sz w:val="24"/>
          <w:szCs w:val="24"/>
        </w:rPr>
      </w:pPr>
      <w:r>
        <w:rPr>
          <w:noProof/>
          <w:lang w:val="id-ID" w:eastAsia="id-ID"/>
        </w:rPr>
        <mc:AlternateContent>
          <mc:Choice Requires="wps">
            <w:drawing>
              <wp:anchor distT="0" distB="0" distL="114300" distR="114300" simplePos="0" relativeHeight="252141568" behindDoc="1" locked="0" layoutInCell="1" allowOverlap="1" wp14:anchorId="7ED8E97E" wp14:editId="51F2B5DB">
                <wp:simplePos x="0" y="0"/>
                <wp:positionH relativeFrom="column">
                  <wp:posOffset>1021080</wp:posOffset>
                </wp:positionH>
                <wp:positionV relativeFrom="margin">
                  <wp:posOffset>3302000</wp:posOffset>
                </wp:positionV>
                <wp:extent cx="3362325" cy="258445"/>
                <wp:effectExtent l="0" t="0" r="9525" b="9525"/>
                <wp:wrapNone/>
                <wp:docPr id="111" name="Text Box 111"/>
                <wp:cNvGraphicFramePr/>
                <a:graphic xmlns:a="http://schemas.openxmlformats.org/drawingml/2006/main">
                  <a:graphicData uri="http://schemas.microsoft.com/office/word/2010/wordprocessingShape">
                    <wps:wsp>
                      <wps:cNvSpPr txBox="1"/>
                      <wps:spPr>
                        <a:xfrm>
                          <a:off x="0" y="0"/>
                          <a:ext cx="3362325" cy="258445"/>
                        </a:xfrm>
                        <a:prstGeom prst="rect">
                          <a:avLst/>
                        </a:prstGeom>
                        <a:solidFill>
                          <a:prstClr val="white"/>
                        </a:solidFill>
                        <a:ln>
                          <a:noFill/>
                        </a:ln>
                      </wps:spPr>
                      <wps:txbx>
                        <w:txbxContent>
                          <w:p w14:paraId="1190B8BC" w14:textId="6DCA8198" w:rsidR="004F6288" w:rsidRPr="003926F2" w:rsidRDefault="004F6288" w:rsidP="00AE353E">
                            <w:pPr>
                              <w:pStyle w:val="CaptionGambar"/>
                              <w:rPr>
                                <w:rFonts w:eastAsiaTheme="minorHAnsi"/>
                                <w:noProof/>
                              </w:rPr>
                            </w:pPr>
                            <w:bookmarkStart w:id="21" w:name="_Toc108850202"/>
                            <w:proofErr w:type="gramStart"/>
                            <w:r w:rsidRPr="00AE353E">
                              <w:rPr>
                                <w:b/>
                              </w:rPr>
                              <w:t>Gambar 2.</w:t>
                            </w:r>
                            <w:proofErr w:type="gramEnd"/>
                            <w:r w:rsidRPr="00AE353E">
                              <w:rPr>
                                <w:b/>
                              </w:rPr>
                              <w:fldChar w:fldCharType="begin"/>
                            </w:r>
                            <w:r w:rsidRPr="00AE353E">
                              <w:rPr>
                                <w:b/>
                              </w:rPr>
                              <w:instrText xml:space="preserve"> SEQ Gambar_2. \* ARABIC </w:instrText>
                            </w:r>
                            <w:r w:rsidRPr="00AE353E">
                              <w:rPr>
                                <w:b/>
                              </w:rPr>
                              <w:fldChar w:fldCharType="separate"/>
                            </w:r>
                            <w:r w:rsidR="003D35A0">
                              <w:rPr>
                                <w:b/>
                                <w:noProof/>
                              </w:rPr>
                              <w:t>14</w:t>
                            </w:r>
                            <w:r w:rsidRPr="00AE353E">
                              <w:rPr>
                                <w:b/>
                              </w:rPr>
                              <w:fldChar w:fldCharType="end"/>
                            </w:r>
                            <w:r>
                              <w:t xml:space="preserve"> </w:t>
                            </w:r>
                            <w:r w:rsidRPr="00AE353E">
                              <w:rPr>
                                <w:i/>
                              </w:rPr>
                              <w:t>Exageration</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ED8E97E" id="Text Box 111" o:spid="_x0000_s1040" type="#_x0000_t202" style="position:absolute;left:0;text-align:left;margin-left:80.4pt;margin-top:260pt;width:264.75pt;height:20.35pt;z-index:-251174912;visibility:visible;mso-wrap-style:square;mso-wrap-distance-left:9pt;mso-wrap-distance-top:0;mso-wrap-distance-right:9pt;mso-wrap-distance-bottom:0;mso-position-horizontal:absolute;mso-position-horizontal-relative:text;mso-position-vertical:absolute;mso-position-vertical-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" stroked="f">
                <v:textbox style="mso-fit-shape-to-text:t" inset="0,0,0,0">
                  <w:txbxContent>
                    <w:p w14:paraId="1190B8BC" w14:textId="6DCA8198" w:rsidR="004F6288" w:rsidRPr="003926F2" w:rsidRDefault="004F6288" w:rsidP="00AE353E">
                      <w:pPr>
                        <w:pStyle w:val="CaptionGambar"/>
                        <w:rPr>
                          <w:rFonts w:eastAsiaTheme="minorHAnsi"/>
                          <w:noProof/>
                        </w:rPr>
                      </w:pPr>
                      <w:bookmarkStart w:id="72" w:name="_Toc108850202"/>
                      <w:r w:rsidRPr="00AE353E">
                        <w:rPr>
                          <w:b/>
                        </w:rPr>
                        <w:t>Gambar 2.</w:t>
                      </w:r>
                      <w:r w:rsidRPr="00AE353E">
                        <w:rPr>
                          <w:b/>
                        </w:rPr>
                        <w:fldChar w:fldCharType="begin"/>
                      </w:r>
                      <w:r w:rsidRPr="00AE353E">
                        <w:rPr>
                          <w:b/>
                        </w:rPr>
                        <w:instrText xml:space="preserve"> SEQ Gambar_2. \* ARABIC </w:instrText>
                      </w:r>
                      <w:r w:rsidRPr="00AE353E">
                        <w:rPr>
                          <w:b/>
                        </w:rPr>
                        <w:fldChar w:fldCharType="separate"/>
                      </w:r>
                      <w:r w:rsidR="003D35A0">
                        <w:rPr>
                          <w:b/>
                          <w:noProof/>
                        </w:rPr>
                        <w:t>14</w:t>
                      </w:r>
                      <w:r w:rsidRPr="00AE353E">
                        <w:rPr>
                          <w:b/>
                        </w:rPr>
                        <w:fldChar w:fldCharType="end"/>
                      </w:r>
                      <w:r>
                        <w:t xml:space="preserve"> </w:t>
                      </w:r>
                      <w:r w:rsidRPr="00AE353E">
                        <w:rPr>
                          <w:i/>
                        </w:rPr>
                        <w:t>Exageration</w:t>
                      </w:r>
                      <w:bookmarkEnd w:id="72"/>
                    </w:p>
                  </w:txbxContent>
                </v:textbox>
                <w10:wrap anchory="margin"/>
              </v:shape>
            </w:pict>
          </mc:Fallback>
        </mc:AlternateContent>
      </w:r>
    </w:p>
    <w:p w14:paraId="4998CDF6" w14:textId="0B4A8340" w:rsidR="00C50445" w:rsidRDefault="00C50445" w:rsidP="00C50445">
      <w:pPr>
        <w:spacing w:line="360" w:lineRule="auto"/>
        <w:ind w:firstLine="2127"/>
        <w:rPr>
          <w:rFonts w:ascii="Times New Roman" w:hAnsi="Times New Roman" w:cs="Times New Roman"/>
          <w:sz w:val="20"/>
          <w:szCs w:val="20"/>
        </w:rPr>
      </w:pPr>
      <w:r w:rsidRPr="007C3C8A">
        <w:rPr>
          <w:rFonts w:ascii="Times New Roman" w:hAnsi="Times New Roman" w:cs="Times New Roman"/>
          <w:sz w:val="20"/>
          <w:szCs w:val="20"/>
        </w:rPr>
        <w:t>(</w:t>
      </w:r>
      <w:r>
        <w:rPr>
          <w:rFonts w:ascii="Times New Roman" w:hAnsi="Times New Roman" w:cs="Times New Roman"/>
          <w:sz w:val="20"/>
          <w:szCs w:val="20"/>
        </w:rPr>
        <w:t xml:space="preserve">Sumber: </w:t>
      </w:r>
      <w:r w:rsidRPr="007C3C8A">
        <w:rPr>
          <w:rFonts w:ascii="Times New Roman" w:hAnsi="Times New Roman" w:cs="Times New Roman"/>
          <w:sz w:val="20"/>
          <w:szCs w:val="20"/>
        </w:rPr>
        <w:t>The Animator’</w:t>
      </w:r>
      <w:r>
        <w:rPr>
          <w:rFonts w:ascii="Times New Roman" w:hAnsi="Times New Roman" w:cs="Times New Roman"/>
          <w:sz w:val="20"/>
          <w:szCs w:val="20"/>
        </w:rPr>
        <w:t>s Survival K</w:t>
      </w:r>
      <w:r w:rsidRPr="007C3C8A">
        <w:rPr>
          <w:rFonts w:ascii="Times New Roman" w:hAnsi="Times New Roman" w:cs="Times New Roman"/>
          <w:sz w:val="20"/>
          <w:szCs w:val="20"/>
        </w:rPr>
        <w:t>it, 2001</w:t>
      </w:r>
      <w:r>
        <w:rPr>
          <w:rFonts w:ascii="Times New Roman" w:hAnsi="Times New Roman" w:cs="Times New Roman"/>
          <w:sz w:val="20"/>
          <w:szCs w:val="20"/>
        </w:rPr>
        <w:t>: 164</w:t>
      </w:r>
      <w:r w:rsidRPr="007C3C8A">
        <w:rPr>
          <w:rFonts w:ascii="Times New Roman" w:hAnsi="Times New Roman" w:cs="Times New Roman"/>
          <w:sz w:val="20"/>
          <w:szCs w:val="20"/>
        </w:rPr>
        <w:t>)</w:t>
      </w:r>
    </w:p>
    <w:p w14:paraId="48874D0A" w14:textId="03E1D51E" w:rsidR="0086121D" w:rsidRPr="00943509" w:rsidRDefault="0086121D" w:rsidP="002B5DCF">
      <w:pPr>
        <w:pStyle w:val="ListParagraph"/>
        <w:spacing w:after="0" w:line="480" w:lineRule="auto"/>
        <w:ind w:left="990"/>
        <w:jc w:val="both"/>
        <w:rPr>
          <w:rFonts w:asciiTheme="majorBidi" w:hAnsiTheme="majorBidi" w:cstheme="majorBidi"/>
          <w:bCs/>
          <w:sz w:val="24"/>
          <w:szCs w:val="24"/>
        </w:rPr>
      </w:pPr>
    </w:p>
    <w:p w14:paraId="38CA5212" w14:textId="45CDD22B" w:rsidR="00D7581C" w:rsidRDefault="00D7581C" w:rsidP="00FD47D6">
      <w:pPr>
        <w:pStyle w:val="ListParagraph"/>
        <w:numPr>
          <w:ilvl w:val="0"/>
          <w:numId w:val="16"/>
        </w:numPr>
        <w:spacing w:line="480" w:lineRule="auto"/>
        <w:ind w:left="709" w:hanging="294"/>
        <w:jc w:val="both"/>
        <w:rPr>
          <w:rFonts w:asciiTheme="majorBidi" w:hAnsiTheme="majorBidi" w:cstheme="majorBidi"/>
          <w:bCs/>
          <w:i/>
          <w:sz w:val="24"/>
          <w:szCs w:val="24"/>
        </w:rPr>
      </w:pPr>
      <w:r>
        <w:rPr>
          <w:rFonts w:asciiTheme="majorBidi" w:hAnsiTheme="majorBidi" w:cstheme="majorBidi"/>
          <w:bCs/>
          <w:i/>
          <w:sz w:val="24"/>
          <w:szCs w:val="24"/>
        </w:rPr>
        <w:t>Secondary Action</w:t>
      </w:r>
    </w:p>
    <w:p w14:paraId="7581420B" w14:textId="4522467D" w:rsidR="00943509" w:rsidRDefault="003A1A7C" w:rsidP="00FD47D6">
      <w:pPr>
        <w:pStyle w:val="ListParagraph"/>
        <w:spacing w:line="480" w:lineRule="auto"/>
        <w:ind w:left="990"/>
        <w:jc w:val="both"/>
        <w:rPr>
          <w:rFonts w:asciiTheme="majorBidi" w:hAnsiTheme="majorBidi" w:cstheme="majorBidi"/>
          <w:bCs/>
          <w:sz w:val="24"/>
          <w:szCs w:val="24"/>
        </w:rPr>
      </w:pPr>
      <w:r>
        <w:rPr>
          <w:noProof/>
        </w:rPr>
        <w:pict w14:anchorId="48FD483E">
          <v:shape id="_x0000_s1155" type="#_x0000_t75" style="position:absolute;left:0;text-align:left;margin-left:72.45pt;margin-top:45.3pt;width:278.75pt;height:216.75pt;z-index:252143616;mso-position-horizontal-relative:text;mso-position-vertical-relative:text;mso-width-relative:page;mso-height-relative:page">
            <v:imagedata r:id="rId23" o:title="secondary action"/>
          </v:shape>
        </w:pict>
      </w:r>
      <w:r w:rsidR="00943509">
        <w:rPr>
          <w:rFonts w:asciiTheme="majorBidi" w:hAnsiTheme="majorBidi" w:cstheme="majorBidi"/>
          <w:bCs/>
          <w:sz w:val="24"/>
          <w:szCs w:val="24"/>
        </w:rPr>
        <w:t>Prinsip ini</w:t>
      </w:r>
      <w:r w:rsidR="00DF5A65">
        <w:rPr>
          <w:rFonts w:asciiTheme="majorBidi" w:hAnsiTheme="majorBidi" w:cstheme="majorBidi"/>
          <w:bCs/>
          <w:sz w:val="24"/>
          <w:szCs w:val="24"/>
        </w:rPr>
        <w:t xml:space="preserve"> digunakan penulis untuk membuat detail gerakan yang mendukung gerakan utama</w:t>
      </w:r>
      <w:r w:rsidR="00431332">
        <w:rPr>
          <w:rFonts w:asciiTheme="majorBidi" w:hAnsiTheme="majorBidi" w:cstheme="majorBidi"/>
          <w:bCs/>
          <w:sz w:val="24"/>
          <w:szCs w:val="24"/>
        </w:rPr>
        <w:t xml:space="preserve"> saat menganimasikan karakter</w:t>
      </w:r>
      <w:r w:rsidR="00943509">
        <w:rPr>
          <w:rFonts w:asciiTheme="majorBidi" w:hAnsiTheme="majorBidi" w:cstheme="majorBidi"/>
          <w:bCs/>
          <w:sz w:val="24"/>
          <w:szCs w:val="24"/>
        </w:rPr>
        <w:t xml:space="preserve">. </w:t>
      </w:r>
    </w:p>
    <w:p w14:paraId="0C4B3922" w14:textId="40C4489B" w:rsidR="00FD47D6" w:rsidRDefault="00FD47D6" w:rsidP="00FD47D6">
      <w:pPr>
        <w:pStyle w:val="ListParagraph"/>
        <w:spacing w:line="480" w:lineRule="auto"/>
        <w:ind w:left="990"/>
        <w:jc w:val="both"/>
        <w:rPr>
          <w:rFonts w:asciiTheme="majorBidi" w:hAnsiTheme="majorBidi" w:cstheme="majorBidi"/>
          <w:bCs/>
          <w:sz w:val="24"/>
          <w:szCs w:val="24"/>
        </w:rPr>
      </w:pPr>
    </w:p>
    <w:p w14:paraId="71B8E374" w14:textId="1E2B9ECA" w:rsidR="00FD47D6" w:rsidRDefault="00FD47D6" w:rsidP="00FD47D6">
      <w:pPr>
        <w:pStyle w:val="ListParagraph"/>
        <w:spacing w:line="480" w:lineRule="auto"/>
        <w:ind w:left="990"/>
        <w:jc w:val="both"/>
        <w:rPr>
          <w:rFonts w:asciiTheme="majorBidi" w:hAnsiTheme="majorBidi" w:cstheme="majorBidi"/>
          <w:bCs/>
          <w:sz w:val="24"/>
          <w:szCs w:val="24"/>
        </w:rPr>
      </w:pPr>
    </w:p>
    <w:p w14:paraId="19E8FADD" w14:textId="799967D0" w:rsidR="00FD47D6" w:rsidRDefault="00FD47D6" w:rsidP="00FD47D6">
      <w:pPr>
        <w:pStyle w:val="ListParagraph"/>
        <w:spacing w:line="480" w:lineRule="auto"/>
        <w:ind w:left="990"/>
        <w:jc w:val="both"/>
        <w:rPr>
          <w:rFonts w:asciiTheme="majorBidi" w:hAnsiTheme="majorBidi" w:cstheme="majorBidi"/>
          <w:bCs/>
          <w:sz w:val="24"/>
          <w:szCs w:val="24"/>
        </w:rPr>
      </w:pPr>
    </w:p>
    <w:p w14:paraId="28C30573" w14:textId="776E8FB1" w:rsidR="00FD47D6" w:rsidRDefault="00FD47D6" w:rsidP="00FD47D6">
      <w:pPr>
        <w:pStyle w:val="ListParagraph"/>
        <w:spacing w:line="480" w:lineRule="auto"/>
        <w:ind w:left="990"/>
        <w:jc w:val="both"/>
        <w:rPr>
          <w:rFonts w:asciiTheme="majorBidi" w:hAnsiTheme="majorBidi" w:cstheme="majorBidi"/>
          <w:bCs/>
          <w:sz w:val="24"/>
          <w:szCs w:val="24"/>
        </w:rPr>
      </w:pPr>
    </w:p>
    <w:p w14:paraId="2125C269" w14:textId="04530523" w:rsidR="00FD47D6" w:rsidRDefault="00FD47D6" w:rsidP="00FD47D6">
      <w:pPr>
        <w:pStyle w:val="ListParagraph"/>
        <w:spacing w:line="480" w:lineRule="auto"/>
        <w:ind w:left="990"/>
        <w:jc w:val="both"/>
        <w:rPr>
          <w:rFonts w:asciiTheme="majorBidi" w:hAnsiTheme="majorBidi" w:cstheme="majorBidi"/>
          <w:bCs/>
          <w:sz w:val="24"/>
          <w:szCs w:val="24"/>
        </w:rPr>
      </w:pPr>
    </w:p>
    <w:p w14:paraId="55EB7B3B" w14:textId="576D0621" w:rsidR="00FD47D6" w:rsidRDefault="00FD47D6" w:rsidP="00FD47D6">
      <w:pPr>
        <w:pStyle w:val="ListParagraph"/>
        <w:spacing w:line="480" w:lineRule="auto"/>
        <w:ind w:left="990"/>
        <w:jc w:val="both"/>
        <w:rPr>
          <w:rFonts w:asciiTheme="majorBidi" w:hAnsiTheme="majorBidi" w:cstheme="majorBidi"/>
          <w:bCs/>
          <w:sz w:val="24"/>
          <w:szCs w:val="24"/>
        </w:rPr>
      </w:pPr>
    </w:p>
    <w:p w14:paraId="10860FA7" w14:textId="00B4724B" w:rsidR="00850F8B" w:rsidRDefault="00850F8B" w:rsidP="007E78CC">
      <w:pPr>
        <w:pStyle w:val="ListParagraph"/>
        <w:spacing w:line="360" w:lineRule="auto"/>
        <w:ind w:left="990"/>
        <w:jc w:val="both"/>
        <w:rPr>
          <w:rFonts w:asciiTheme="majorBidi" w:hAnsiTheme="majorBidi" w:cstheme="majorBidi"/>
          <w:bCs/>
          <w:sz w:val="24"/>
          <w:szCs w:val="24"/>
        </w:rPr>
      </w:pPr>
    </w:p>
    <w:p w14:paraId="60D0659D" w14:textId="1F8C4DBD" w:rsidR="00850F8B" w:rsidRPr="008B7896" w:rsidRDefault="00850F8B" w:rsidP="008B7896">
      <w:pPr>
        <w:spacing w:line="360" w:lineRule="auto"/>
        <w:jc w:val="both"/>
        <w:rPr>
          <w:rFonts w:asciiTheme="majorBidi" w:hAnsiTheme="majorBidi" w:cstheme="majorBidi"/>
          <w:bCs/>
          <w:sz w:val="24"/>
          <w:szCs w:val="24"/>
        </w:rPr>
      </w:pPr>
    </w:p>
    <w:p w14:paraId="44FF6FF0" w14:textId="648F17A3" w:rsidR="00CD72A1" w:rsidRDefault="002178F2" w:rsidP="008B7896">
      <w:pPr>
        <w:spacing w:line="480" w:lineRule="auto"/>
        <w:ind w:firstLine="2127"/>
        <w:rPr>
          <w:rFonts w:ascii="Times New Roman" w:hAnsi="Times New Roman" w:cs="Times New Roman"/>
          <w:sz w:val="20"/>
          <w:szCs w:val="20"/>
        </w:rPr>
      </w:pPr>
      <w:r>
        <w:rPr>
          <w:noProof/>
          <w:lang w:val="id-ID" w:eastAsia="id-ID"/>
        </w:rPr>
        <mc:AlternateContent>
          <mc:Choice Requires="wps">
            <w:drawing>
              <wp:anchor distT="0" distB="0" distL="114300" distR="114300" simplePos="0" relativeHeight="252145664" behindDoc="1" locked="0" layoutInCell="1" allowOverlap="1" wp14:anchorId="7A636DCF" wp14:editId="79034BC8">
                <wp:simplePos x="0" y="0"/>
                <wp:positionH relativeFrom="column">
                  <wp:posOffset>822960</wp:posOffset>
                </wp:positionH>
                <wp:positionV relativeFrom="page">
                  <wp:posOffset>1336040</wp:posOffset>
                </wp:positionV>
                <wp:extent cx="3641090" cy="258445"/>
                <wp:effectExtent l="0" t="0" r="0" b="9525"/>
                <wp:wrapNone/>
                <wp:docPr id="112" name="Text Box 112"/>
                <wp:cNvGraphicFramePr/>
                <a:graphic xmlns:a="http://schemas.openxmlformats.org/drawingml/2006/main">
                  <a:graphicData uri="http://schemas.microsoft.com/office/word/2010/wordprocessingShape">
                    <wps:wsp>
                      <wps:cNvSpPr txBox="1"/>
                      <wps:spPr>
                        <a:xfrm>
                          <a:off x="0" y="0"/>
                          <a:ext cx="3641090" cy="258445"/>
                        </a:xfrm>
                        <a:prstGeom prst="rect">
                          <a:avLst/>
                        </a:prstGeom>
                        <a:solidFill>
                          <a:prstClr val="white"/>
                        </a:solidFill>
                        <a:ln>
                          <a:noFill/>
                        </a:ln>
                      </wps:spPr>
                      <wps:txbx>
                        <w:txbxContent>
                          <w:p w14:paraId="13AE6FA5" w14:textId="14C787A8" w:rsidR="004F6288" w:rsidRPr="007B0DE6" w:rsidRDefault="004F6288" w:rsidP="007B0DE6">
                            <w:pPr>
                              <w:pStyle w:val="CaptionGambar"/>
                              <w:rPr>
                                <w:rFonts w:eastAsiaTheme="minorHAnsi"/>
                                <w:i/>
                                <w:noProof/>
                              </w:rPr>
                            </w:pPr>
                            <w:bookmarkStart w:id="22" w:name="_Toc108850203"/>
                            <w:proofErr w:type="gramStart"/>
                            <w:r w:rsidRPr="007B0DE6">
                              <w:rPr>
                                <w:b/>
                              </w:rPr>
                              <w:t>Gambar 2.</w:t>
                            </w:r>
                            <w:proofErr w:type="gramEnd"/>
                            <w:r w:rsidRPr="007B0DE6">
                              <w:rPr>
                                <w:b/>
                              </w:rPr>
                              <w:fldChar w:fldCharType="begin"/>
                            </w:r>
                            <w:r w:rsidRPr="007B0DE6">
                              <w:rPr>
                                <w:b/>
                              </w:rPr>
                              <w:instrText xml:space="preserve"> SEQ Gambar_2. \* ARABIC </w:instrText>
                            </w:r>
                            <w:r w:rsidRPr="007B0DE6">
                              <w:rPr>
                                <w:b/>
                              </w:rPr>
                              <w:fldChar w:fldCharType="separate"/>
                            </w:r>
                            <w:proofErr w:type="gramStart"/>
                            <w:r w:rsidR="003D35A0">
                              <w:rPr>
                                <w:b/>
                                <w:noProof/>
                              </w:rPr>
                              <w:t>15</w:t>
                            </w:r>
                            <w:r w:rsidRPr="007B0DE6">
                              <w:rPr>
                                <w:b/>
                              </w:rPr>
                              <w:fldChar w:fldCharType="end"/>
                            </w:r>
                            <w:r>
                              <w:t xml:space="preserve"> </w:t>
                            </w:r>
                            <w:r w:rsidRPr="007B0DE6">
                              <w:rPr>
                                <w:i/>
                              </w:rPr>
                              <w:t>Secondary Action</w:t>
                            </w:r>
                            <w:bookmarkEnd w:id="22"/>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A636DCF" id="Text Box 112" o:spid="_x0000_s1041" type="#_x0000_t202" style="position:absolute;left:0;text-align:left;margin-left:64.8pt;margin-top:105.2pt;width:286.7pt;height:20.35pt;z-index:-251170816;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" stroked="f">
                <v:textbox style="mso-fit-shape-to-text:t" inset="0,0,0,0">
                  <w:txbxContent>
                    <w:p w14:paraId="13AE6FA5" w14:textId="14C787A8" w:rsidR="004F6288" w:rsidRPr="007B0DE6" w:rsidRDefault="004F6288" w:rsidP="007B0DE6">
                      <w:pPr>
                        <w:pStyle w:val="CaptionGambar"/>
                        <w:rPr>
                          <w:rFonts w:eastAsiaTheme="minorHAnsi"/>
                          <w:i/>
                          <w:noProof/>
                        </w:rPr>
                      </w:pPr>
                      <w:bookmarkStart w:id="74" w:name="_Toc108850203"/>
                      <w:r w:rsidRPr="007B0DE6">
                        <w:rPr>
                          <w:b/>
                        </w:rPr>
                        <w:t>Gambar 2.</w:t>
                      </w:r>
                      <w:r w:rsidRPr="007B0DE6">
                        <w:rPr>
                          <w:b/>
                        </w:rPr>
                        <w:fldChar w:fldCharType="begin"/>
                      </w:r>
                      <w:r w:rsidRPr="007B0DE6">
                        <w:rPr>
                          <w:b/>
                        </w:rPr>
                        <w:instrText xml:space="preserve"> SEQ Gambar_2. \* ARABIC </w:instrText>
                      </w:r>
                      <w:r w:rsidRPr="007B0DE6">
                        <w:rPr>
                          <w:b/>
                        </w:rPr>
                        <w:fldChar w:fldCharType="separate"/>
                      </w:r>
                      <w:r w:rsidR="003D35A0">
                        <w:rPr>
                          <w:b/>
                          <w:noProof/>
                        </w:rPr>
                        <w:t>15</w:t>
                      </w:r>
                      <w:r w:rsidRPr="007B0DE6">
                        <w:rPr>
                          <w:b/>
                        </w:rPr>
                        <w:fldChar w:fldCharType="end"/>
                      </w:r>
                      <w:r>
                        <w:t xml:space="preserve"> </w:t>
                      </w:r>
                      <w:r w:rsidRPr="007B0DE6">
                        <w:rPr>
                          <w:i/>
                        </w:rPr>
                        <w:t>Secondary Action</w:t>
                      </w:r>
                      <w:bookmarkEnd w:id="74"/>
                    </w:p>
                  </w:txbxContent>
                </v:textbox>
                <w10:wrap anchory="page"/>
              </v:shape>
            </w:pict>
          </mc:Fallback>
        </mc:AlternateContent>
      </w:r>
    </w:p>
    <w:p w14:paraId="4F89C48B" w14:textId="11B28992" w:rsidR="00CD72A1" w:rsidRDefault="00CD72A1" w:rsidP="00CD72A1">
      <w:pPr>
        <w:spacing w:line="360" w:lineRule="auto"/>
        <w:ind w:firstLine="2127"/>
        <w:rPr>
          <w:rFonts w:ascii="Times New Roman" w:hAnsi="Times New Roman" w:cs="Times New Roman"/>
          <w:sz w:val="20"/>
          <w:szCs w:val="20"/>
        </w:rPr>
      </w:pPr>
      <w:r w:rsidRPr="007C3C8A">
        <w:rPr>
          <w:rFonts w:ascii="Times New Roman" w:hAnsi="Times New Roman" w:cs="Times New Roman"/>
          <w:sz w:val="20"/>
          <w:szCs w:val="20"/>
        </w:rPr>
        <w:t>(</w:t>
      </w:r>
      <w:r>
        <w:rPr>
          <w:rFonts w:ascii="Times New Roman" w:hAnsi="Times New Roman" w:cs="Times New Roman"/>
          <w:sz w:val="20"/>
          <w:szCs w:val="20"/>
        </w:rPr>
        <w:t xml:space="preserve">Sumber: </w:t>
      </w:r>
      <w:r w:rsidRPr="007C3C8A">
        <w:rPr>
          <w:rFonts w:ascii="Times New Roman" w:hAnsi="Times New Roman" w:cs="Times New Roman"/>
          <w:sz w:val="20"/>
          <w:szCs w:val="20"/>
        </w:rPr>
        <w:t>The Animator’</w:t>
      </w:r>
      <w:r>
        <w:rPr>
          <w:rFonts w:ascii="Times New Roman" w:hAnsi="Times New Roman" w:cs="Times New Roman"/>
          <w:sz w:val="20"/>
          <w:szCs w:val="20"/>
        </w:rPr>
        <w:t>s Survival K</w:t>
      </w:r>
      <w:r w:rsidRPr="007C3C8A">
        <w:rPr>
          <w:rFonts w:ascii="Times New Roman" w:hAnsi="Times New Roman" w:cs="Times New Roman"/>
          <w:sz w:val="20"/>
          <w:szCs w:val="20"/>
        </w:rPr>
        <w:t>it, 2001</w:t>
      </w:r>
      <w:r>
        <w:rPr>
          <w:rFonts w:ascii="Times New Roman" w:hAnsi="Times New Roman" w:cs="Times New Roman"/>
          <w:sz w:val="20"/>
          <w:szCs w:val="20"/>
        </w:rPr>
        <w:t>: 256</w:t>
      </w:r>
      <w:r w:rsidRPr="007C3C8A">
        <w:rPr>
          <w:rFonts w:ascii="Times New Roman" w:hAnsi="Times New Roman" w:cs="Times New Roman"/>
          <w:sz w:val="20"/>
          <w:szCs w:val="20"/>
        </w:rPr>
        <w:t>)</w:t>
      </w:r>
    </w:p>
    <w:p w14:paraId="4943CBCC" w14:textId="607623DD" w:rsidR="00850F8B" w:rsidRPr="007E78CC" w:rsidRDefault="00850F8B" w:rsidP="00FD47D6">
      <w:pPr>
        <w:pStyle w:val="ListParagraph"/>
        <w:spacing w:after="0" w:line="480" w:lineRule="auto"/>
        <w:ind w:left="990"/>
        <w:jc w:val="both"/>
        <w:rPr>
          <w:rFonts w:asciiTheme="majorBidi" w:hAnsiTheme="majorBidi" w:cstheme="majorBidi"/>
          <w:bCs/>
          <w:sz w:val="24"/>
          <w:szCs w:val="24"/>
        </w:rPr>
      </w:pPr>
    </w:p>
    <w:p w14:paraId="5CF1E30D" w14:textId="40F6D9EE" w:rsidR="00D7581C" w:rsidRDefault="00D7581C" w:rsidP="00D7581C">
      <w:pPr>
        <w:pStyle w:val="ListParagraph"/>
        <w:numPr>
          <w:ilvl w:val="0"/>
          <w:numId w:val="16"/>
        </w:numPr>
        <w:spacing w:line="360" w:lineRule="auto"/>
        <w:ind w:left="709" w:hanging="294"/>
        <w:jc w:val="both"/>
        <w:rPr>
          <w:rFonts w:asciiTheme="majorBidi" w:hAnsiTheme="majorBidi" w:cstheme="majorBidi"/>
          <w:bCs/>
          <w:i/>
          <w:sz w:val="24"/>
          <w:szCs w:val="24"/>
        </w:rPr>
      </w:pPr>
      <w:r>
        <w:rPr>
          <w:rFonts w:asciiTheme="majorBidi" w:hAnsiTheme="majorBidi" w:cstheme="majorBidi"/>
          <w:bCs/>
          <w:i/>
          <w:sz w:val="24"/>
          <w:szCs w:val="24"/>
        </w:rPr>
        <w:t xml:space="preserve">Straight Ahead Action </w:t>
      </w:r>
      <w:r w:rsidR="00AA09DB">
        <w:rPr>
          <w:rFonts w:asciiTheme="majorBidi" w:hAnsiTheme="majorBidi" w:cstheme="majorBidi"/>
          <w:bCs/>
          <w:i/>
          <w:sz w:val="24"/>
          <w:szCs w:val="24"/>
        </w:rPr>
        <w:t>and</w:t>
      </w:r>
      <w:r>
        <w:rPr>
          <w:rFonts w:asciiTheme="majorBidi" w:hAnsiTheme="majorBidi" w:cstheme="majorBidi"/>
          <w:bCs/>
          <w:i/>
          <w:sz w:val="24"/>
          <w:szCs w:val="24"/>
        </w:rPr>
        <w:t xml:space="preserve"> Pose to Pose </w:t>
      </w:r>
    </w:p>
    <w:p w14:paraId="710F70DE" w14:textId="236C5FCA" w:rsidR="002533D6" w:rsidRPr="00FD47D6" w:rsidRDefault="007E78CC" w:rsidP="002178F2">
      <w:pPr>
        <w:pStyle w:val="ListParagraph"/>
        <w:spacing w:line="360" w:lineRule="auto"/>
        <w:ind w:left="990"/>
        <w:jc w:val="both"/>
        <w:rPr>
          <w:rFonts w:asciiTheme="majorBidi" w:hAnsiTheme="majorBidi" w:cstheme="majorBidi"/>
          <w:bCs/>
          <w:sz w:val="24"/>
          <w:szCs w:val="24"/>
        </w:rPr>
      </w:pPr>
      <w:r>
        <w:rPr>
          <w:rFonts w:asciiTheme="majorBidi" w:hAnsiTheme="majorBidi" w:cstheme="majorBidi"/>
          <w:bCs/>
          <w:sz w:val="24"/>
          <w:szCs w:val="24"/>
        </w:rPr>
        <w:t xml:space="preserve">Prinsip ini digunakan penulis </w:t>
      </w:r>
      <w:r w:rsidR="000E6AC5">
        <w:rPr>
          <w:rFonts w:asciiTheme="majorBidi" w:hAnsiTheme="majorBidi" w:cstheme="majorBidi"/>
          <w:bCs/>
          <w:sz w:val="24"/>
          <w:szCs w:val="24"/>
        </w:rPr>
        <w:t>untuk</w:t>
      </w:r>
      <w:r w:rsidR="004B433D">
        <w:rPr>
          <w:rFonts w:asciiTheme="majorBidi" w:hAnsiTheme="majorBidi" w:cstheme="majorBidi"/>
          <w:bCs/>
          <w:sz w:val="24"/>
          <w:szCs w:val="24"/>
        </w:rPr>
        <w:t xml:space="preserve"> me</w:t>
      </w:r>
      <w:r w:rsidR="00ED4DD6">
        <w:rPr>
          <w:rFonts w:asciiTheme="majorBidi" w:hAnsiTheme="majorBidi" w:cstheme="majorBidi"/>
          <w:bCs/>
          <w:sz w:val="24"/>
          <w:szCs w:val="24"/>
        </w:rPr>
        <w:t>nentukan</w:t>
      </w:r>
      <w:r w:rsidR="004B433D">
        <w:rPr>
          <w:rFonts w:asciiTheme="majorBidi" w:hAnsiTheme="majorBidi" w:cstheme="majorBidi"/>
          <w:bCs/>
          <w:sz w:val="24"/>
          <w:szCs w:val="24"/>
        </w:rPr>
        <w:t xml:space="preserve"> serangkaian </w:t>
      </w:r>
      <w:r w:rsidR="004B433D" w:rsidRPr="00BC0D1F">
        <w:rPr>
          <w:rFonts w:asciiTheme="majorBidi" w:hAnsiTheme="majorBidi" w:cstheme="majorBidi"/>
          <w:bCs/>
          <w:i/>
          <w:sz w:val="24"/>
          <w:szCs w:val="24"/>
        </w:rPr>
        <w:t xml:space="preserve">key pose </w:t>
      </w:r>
      <w:r w:rsidR="004B433D">
        <w:rPr>
          <w:rFonts w:asciiTheme="majorBidi" w:hAnsiTheme="majorBidi" w:cstheme="majorBidi"/>
          <w:bCs/>
          <w:sz w:val="24"/>
          <w:szCs w:val="24"/>
        </w:rPr>
        <w:t xml:space="preserve">yang </w:t>
      </w:r>
      <w:proofErr w:type="gramStart"/>
      <w:r w:rsidR="004B433D">
        <w:rPr>
          <w:rFonts w:asciiTheme="majorBidi" w:hAnsiTheme="majorBidi" w:cstheme="majorBidi"/>
          <w:bCs/>
          <w:sz w:val="24"/>
          <w:szCs w:val="24"/>
        </w:rPr>
        <w:t>akan</w:t>
      </w:r>
      <w:proofErr w:type="gramEnd"/>
      <w:r w:rsidR="004B433D">
        <w:rPr>
          <w:rFonts w:asciiTheme="majorBidi" w:hAnsiTheme="majorBidi" w:cstheme="majorBidi"/>
          <w:bCs/>
          <w:sz w:val="24"/>
          <w:szCs w:val="24"/>
        </w:rPr>
        <w:t xml:space="preserve"> digunakan</w:t>
      </w:r>
      <w:r>
        <w:rPr>
          <w:rFonts w:asciiTheme="majorBidi" w:hAnsiTheme="majorBidi" w:cstheme="majorBidi"/>
          <w:bCs/>
          <w:sz w:val="24"/>
          <w:szCs w:val="24"/>
        </w:rPr>
        <w:t xml:space="preserve"> </w:t>
      </w:r>
      <w:r w:rsidR="00BC0D1F">
        <w:rPr>
          <w:rFonts w:asciiTheme="majorBidi" w:hAnsiTheme="majorBidi" w:cstheme="majorBidi"/>
          <w:bCs/>
          <w:sz w:val="24"/>
          <w:szCs w:val="24"/>
        </w:rPr>
        <w:t>saat menganimasikan karakter</w:t>
      </w:r>
      <w:r w:rsidR="00A22661">
        <w:rPr>
          <w:rFonts w:asciiTheme="majorBidi" w:hAnsiTheme="majorBidi" w:cstheme="majorBidi"/>
          <w:bCs/>
          <w:sz w:val="24"/>
          <w:szCs w:val="24"/>
        </w:rPr>
        <w:t>.</w:t>
      </w:r>
    </w:p>
    <w:p w14:paraId="471D3589" w14:textId="5E6B3A13" w:rsidR="002533D6" w:rsidRDefault="003A1A7C" w:rsidP="0086121D">
      <w:pPr>
        <w:pStyle w:val="ListParagraph"/>
        <w:spacing w:line="360" w:lineRule="auto"/>
        <w:ind w:left="990"/>
        <w:jc w:val="both"/>
        <w:rPr>
          <w:rFonts w:asciiTheme="majorBidi" w:hAnsiTheme="majorBidi" w:cstheme="majorBidi"/>
          <w:bCs/>
          <w:sz w:val="24"/>
          <w:szCs w:val="24"/>
        </w:rPr>
      </w:pPr>
      <w:r>
        <w:rPr>
          <w:noProof/>
        </w:rPr>
        <w:pict w14:anchorId="5A1BF1D8">
          <v:shape id="_x0000_s1156" type="#_x0000_t75" style="position:absolute;left:0;text-align:left;margin-left:76.45pt;margin-top:-4.85pt;width:269.9pt;height:150.95pt;z-index:252147712;mso-position-horizontal-relative:text;mso-position-vertical-relative:text;mso-width-relative:page;mso-height-relative:page">
            <v:imagedata r:id="rId24" o:title="pose to pose"/>
          </v:shape>
        </w:pict>
      </w:r>
    </w:p>
    <w:p w14:paraId="2A6DCE5C" w14:textId="08400C1B" w:rsidR="002533D6" w:rsidRDefault="002533D6" w:rsidP="0086121D">
      <w:pPr>
        <w:pStyle w:val="ListParagraph"/>
        <w:spacing w:line="360" w:lineRule="auto"/>
        <w:ind w:left="990"/>
        <w:jc w:val="both"/>
        <w:rPr>
          <w:rFonts w:asciiTheme="majorBidi" w:hAnsiTheme="majorBidi" w:cstheme="majorBidi"/>
          <w:bCs/>
          <w:sz w:val="24"/>
          <w:szCs w:val="24"/>
        </w:rPr>
      </w:pPr>
    </w:p>
    <w:p w14:paraId="1C1D269A" w14:textId="4750898D" w:rsidR="008B7896" w:rsidRDefault="008B7896" w:rsidP="0086121D">
      <w:pPr>
        <w:pStyle w:val="ListParagraph"/>
        <w:spacing w:line="360" w:lineRule="auto"/>
        <w:ind w:left="990"/>
        <w:jc w:val="both"/>
        <w:rPr>
          <w:rFonts w:asciiTheme="majorBidi" w:hAnsiTheme="majorBidi" w:cstheme="majorBidi"/>
          <w:bCs/>
          <w:sz w:val="24"/>
          <w:szCs w:val="24"/>
        </w:rPr>
      </w:pPr>
    </w:p>
    <w:p w14:paraId="39D353AE" w14:textId="3D33011D" w:rsidR="008B7896" w:rsidRDefault="008B7896" w:rsidP="0086121D">
      <w:pPr>
        <w:pStyle w:val="ListParagraph"/>
        <w:spacing w:line="360" w:lineRule="auto"/>
        <w:ind w:left="990"/>
        <w:jc w:val="both"/>
        <w:rPr>
          <w:rFonts w:asciiTheme="majorBidi" w:hAnsiTheme="majorBidi" w:cstheme="majorBidi"/>
          <w:bCs/>
          <w:sz w:val="24"/>
          <w:szCs w:val="24"/>
        </w:rPr>
      </w:pPr>
    </w:p>
    <w:p w14:paraId="1890FD04" w14:textId="2D78EC9E" w:rsidR="008B7896" w:rsidRDefault="008B7896" w:rsidP="0086121D">
      <w:pPr>
        <w:pStyle w:val="ListParagraph"/>
        <w:spacing w:line="360" w:lineRule="auto"/>
        <w:ind w:left="990"/>
        <w:jc w:val="both"/>
        <w:rPr>
          <w:rFonts w:asciiTheme="majorBidi" w:hAnsiTheme="majorBidi" w:cstheme="majorBidi"/>
          <w:bCs/>
          <w:sz w:val="24"/>
          <w:szCs w:val="24"/>
        </w:rPr>
      </w:pPr>
    </w:p>
    <w:p w14:paraId="03061971" w14:textId="3F54433A" w:rsidR="008B7896" w:rsidRPr="0086121D" w:rsidRDefault="008B7896" w:rsidP="0086121D">
      <w:pPr>
        <w:pStyle w:val="ListParagraph"/>
        <w:spacing w:line="360" w:lineRule="auto"/>
        <w:ind w:left="990"/>
        <w:jc w:val="both"/>
        <w:rPr>
          <w:rFonts w:asciiTheme="majorBidi" w:hAnsiTheme="majorBidi" w:cstheme="majorBidi"/>
          <w:bCs/>
          <w:sz w:val="24"/>
          <w:szCs w:val="24"/>
        </w:rPr>
      </w:pPr>
    </w:p>
    <w:p w14:paraId="00FD91AE" w14:textId="580546F3" w:rsidR="00F90030" w:rsidRDefault="00F90030" w:rsidP="00FD47D6">
      <w:pPr>
        <w:spacing w:line="360" w:lineRule="auto"/>
        <w:rPr>
          <w:rFonts w:ascii="Times New Roman" w:hAnsi="Times New Roman" w:cs="Times New Roman"/>
          <w:sz w:val="20"/>
          <w:szCs w:val="20"/>
        </w:rPr>
      </w:pPr>
    </w:p>
    <w:p w14:paraId="7E8CA3EF" w14:textId="6DB73058" w:rsidR="001F4483" w:rsidRDefault="002178F2" w:rsidP="00A418F8">
      <w:pPr>
        <w:spacing w:line="480" w:lineRule="auto"/>
        <w:ind w:firstLine="2127"/>
        <w:rPr>
          <w:rFonts w:ascii="Times New Roman" w:hAnsi="Times New Roman" w:cs="Times New Roman"/>
          <w:sz w:val="20"/>
          <w:szCs w:val="20"/>
        </w:rPr>
      </w:pPr>
      <w:r>
        <w:rPr>
          <w:noProof/>
          <w:lang w:val="id-ID" w:eastAsia="id-ID"/>
        </w:rPr>
        <mc:AlternateContent>
          <mc:Choice Requires="wps">
            <w:drawing>
              <wp:anchor distT="0" distB="0" distL="114300" distR="114300" simplePos="0" relativeHeight="252149760" behindDoc="1" locked="0" layoutInCell="1" allowOverlap="1" wp14:anchorId="172E09D3" wp14:editId="63DEA8E8">
                <wp:simplePos x="0" y="0"/>
                <wp:positionH relativeFrom="column">
                  <wp:posOffset>906780</wp:posOffset>
                </wp:positionH>
                <wp:positionV relativeFrom="page">
                  <wp:posOffset>5298440</wp:posOffset>
                </wp:positionV>
                <wp:extent cx="3551555" cy="258445"/>
                <wp:effectExtent l="0" t="0" r="0" b="9525"/>
                <wp:wrapNone/>
                <wp:docPr id="113" name="Text Box 113"/>
                <wp:cNvGraphicFramePr/>
                <a:graphic xmlns:a="http://schemas.openxmlformats.org/drawingml/2006/main">
                  <a:graphicData uri="http://schemas.microsoft.com/office/word/2010/wordprocessingShape">
                    <wps:wsp>
                      <wps:cNvSpPr txBox="1"/>
                      <wps:spPr>
                        <a:xfrm>
                          <a:off x="0" y="0"/>
                          <a:ext cx="3551555" cy="258445"/>
                        </a:xfrm>
                        <a:prstGeom prst="rect">
                          <a:avLst/>
                        </a:prstGeom>
                        <a:solidFill>
                          <a:prstClr val="white"/>
                        </a:solidFill>
                        <a:ln>
                          <a:noFill/>
                        </a:ln>
                      </wps:spPr>
                      <wps:txbx>
                        <w:txbxContent>
                          <w:p w14:paraId="1490C092" w14:textId="7A581840" w:rsidR="004F6288" w:rsidRPr="009E30BC" w:rsidRDefault="004F6288" w:rsidP="001F4483">
                            <w:pPr>
                              <w:pStyle w:val="CaptionGambar"/>
                              <w:rPr>
                                <w:rFonts w:eastAsiaTheme="minorHAnsi"/>
                                <w:noProof/>
                              </w:rPr>
                            </w:pPr>
                            <w:bookmarkStart w:id="23" w:name="_Toc108850204"/>
                            <w:proofErr w:type="gramStart"/>
                            <w:r w:rsidRPr="001F4483">
                              <w:rPr>
                                <w:b/>
                              </w:rPr>
                              <w:t>Gambar 2.</w:t>
                            </w:r>
                            <w:proofErr w:type="gramEnd"/>
                            <w:r w:rsidRPr="001F4483">
                              <w:rPr>
                                <w:b/>
                              </w:rPr>
                              <w:fldChar w:fldCharType="begin"/>
                            </w:r>
                            <w:r w:rsidRPr="001F4483">
                              <w:rPr>
                                <w:b/>
                              </w:rPr>
                              <w:instrText xml:space="preserve"> SEQ Gambar_2. \* ARABIC </w:instrText>
                            </w:r>
                            <w:r w:rsidRPr="001F4483">
                              <w:rPr>
                                <w:b/>
                              </w:rPr>
                              <w:fldChar w:fldCharType="separate"/>
                            </w:r>
                            <w:r w:rsidR="003D35A0">
                              <w:rPr>
                                <w:b/>
                                <w:noProof/>
                              </w:rPr>
                              <w:t>16</w:t>
                            </w:r>
                            <w:r w:rsidRPr="001F4483">
                              <w:rPr>
                                <w:b/>
                              </w:rPr>
                              <w:fldChar w:fldCharType="end"/>
                            </w:r>
                            <w:r>
                              <w:t xml:space="preserve"> </w:t>
                            </w:r>
                            <w:r w:rsidRPr="001F4483">
                              <w:rPr>
                                <w:i/>
                              </w:rPr>
                              <w:t>Straight Ahead &amp; Pose to Pose</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72E09D3" id="Text Box 113" o:spid="_x0000_s1042" type="#_x0000_t202" style="position:absolute;left:0;text-align:left;margin-left:71.4pt;margin-top:417.2pt;width:279.65pt;height:20.35pt;z-index:-251166720;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" stroked="f">
                <v:textbox style="mso-fit-shape-to-text:t" inset="0,0,0,0">
                  <w:txbxContent>
                    <w:p w14:paraId="1490C092" w14:textId="7A581840" w:rsidR="004F6288" w:rsidRPr="009E30BC" w:rsidRDefault="004F6288" w:rsidP="001F4483">
                      <w:pPr>
                        <w:pStyle w:val="CaptionGambar"/>
                        <w:rPr>
                          <w:rFonts w:eastAsiaTheme="minorHAnsi"/>
                          <w:noProof/>
                        </w:rPr>
                      </w:pPr>
                      <w:bookmarkStart w:id="76" w:name="_Toc108850204"/>
                      <w:r w:rsidRPr="001F4483">
                        <w:rPr>
                          <w:b/>
                        </w:rPr>
                        <w:t>Gambar 2.</w:t>
                      </w:r>
                      <w:r w:rsidRPr="001F4483">
                        <w:rPr>
                          <w:b/>
                        </w:rPr>
                        <w:fldChar w:fldCharType="begin"/>
                      </w:r>
                      <w:r w:rsidRPr="001F4483">
                        <w:rPr>
                          <w:b/>
                        </w:rPr>
                        <w:instrText xml:space="preserve"> SEQ Gambar_2. \* ARABIC </w:instrText>
                      </w:r>
                      <w:r w:rsidRPr="001F4483">
                        <w:rPr>
                          <w:b/>
                        </w:rPr>
                        <w:fldChar w:fldCharType="separate"/>
                      </w:r>
                      <w:r w:rsidR="003D35A0">
                        <w:rPr>
                          <w:b/>
                          <w:noProof/>
                        </w:rPr>
                        <w:t>16</w:t>
                      </w:r>
                      <w:r w:rsidRPr="001F4483">
                        <w:rPr>
                          <w:b/>
                        </w:rPr>
                        <w:fldChar w:fldCharType="end"/>
                      </w:r>
                      <w:r>
                        <w:t xml:space="preserve"> </w:t>
                      </w:r>
                      <w:r w:rsidRPr="001F4483">
                        <w:rPr>
                          <w:i/>
                        </w:rPr>
                        <w:t>Straight Ahead &amp; Pose to Pose</w:t>
                      </w:r>
                      <w:bookmarkEnd w:id="76"/>
                    </w:p>
                  </w:txbxContent>
                </v:textbox>
                <w10:wrap anchory="page"/>
              </v:shape>
            </w:pict>
          </mc:Fallback>
        </mc:AlternateContent>
      </w:r>
    </w:p>
    <w:p w14:paraId="70B7B5FF" w14:textId="38DC124F" w:rsidR="00FD47D6" w:rsidRPr="00C641FA" w:rsidRDefault="001F4483" w:rsidP="00FD47D6">
      <w:pPr>
        <w:spacing w:line="360" w:lineRule="auto"/>
        <w:rPr>
          <w:rFonts w:ascii="Times New Roman" w:hAnsi="Times New Roman" w:cs="Times New Roman"/>
          <w:sz w:val="20"/>
          <w:szCs w:val="20"/>
        </w:rPr>
      </w:pPr>
      <w:r>
        <w:rPr>
          <w:rFonts w:ascii="Times New Roman" w:hAnsi="Times New Roman" w:cs="Times New Roman"/>
          <w:sz w:val="20"/>
          <w:szCs w:val="20"/>
        </w:rPr>
        <w:t xml:space="preserve">                                             </w:t>
      </w:r>
      <w:r w:rsidR="001213B0" w:rsidRPr="007C3C8A">
        <w:rPr>
          <w:rFonts w:ascii="Times New Roman" w:hAnsi="Times New Roman" w:cs="Times New Roman"/>
          <w:sz w:val="20"/>
          <w:szCs w:val="20"/>
        </w:rPr>
        <w:t>(</w:t>
      </w:r>
      <w:r w:rsidR="001213B0">
        <w:rPr>
          <w:rFonts w:ascii="Times New Roman" w:hAnsi="Times New Roman" w:cs="Times New Roman"/>
          <w:sz w:val="20"/>
          <w:szCs w:val="20"/>
        </w:rPr>
        <w:t xml:space="preserve">Sumber: </w:t>
      </w:r>
      <w:r w:rsidR="001213B0" w:rsidRPr="007C3C8A">
        <w:rPr>
          <w:rFonts w:ascii="Times New Roman" w:hAnsi="Times New Roman" w:cs="Times New Roman"/>
          <w:sz w:val="20"/>
          <w:szCs w:val="20"/>
        </w:rPr>
        <w:t>The Animator’</w:t>
      </w:r>
      <w:r w:rsidR="001213B0">
        <w:rPr>
          <w:rFonts w:ascii="Times New Roman" w:hAnsi="Times New Roman" w:cs="Times New Roman"/>
          <w:sz w:val="20"/>
          <w:szCs w:val="20"/>
        </w:rPr>
        <w:t>s Survival K</w:t>
      </w:r>
      <w:r w:rsidR="001213B0" w:rsidRPr="007C3C8A">
        <w:rPr>
          <w:rFonts w:ascii="Times New Roman" w:hAnsi="Times New Roman" w:cs="Times New Roman"/>
          <w:sz w:val="20"/>
          <w:szCs w:val="20"/>
        </w:rPr>
        <w:t>it, 2001</w:t>
      </w:r>
      <w:r w:rsidR="001213B0">
        <w:rPr>
          <w:rFonts w:ascii="Times New Roman" w:hAnsi="Times New Roman" w:cs="Times New Roman"/>
          <w:sz w:val="20"/>
          <w:szCs w:val="20"/>
        </w:rPr>
        <w:t>: 125</w:t>
      </w:r>
      <w:r w:rsidR="001213B0" w:rsidRPr="007C3C8A">
        <w:rPr>
          <w:rFonts w:ascii="Times New Roman" w:hAnsi="Times New Roman" w:cs="Times New Roman"/>
          <w:sz w:val="20"/>
          <w:szCs w:val="20"/>
        </w:rPr>
        <w:t>)</w:t>
      </w:r>
    </w:p>
    <w:p w14:paraId="2BEE1249" w14:textId="4CE35C3D" w:rsidR="003F498C" w:rsidRPr="00D3263F" w:rsidRDefault="003F498C" w:rsidP="00C17026">
      <w:pPr>
        <w:rPr>
          <w:rFonts w:asciiTheme="majorBidi" w:hAnsiTheme="majorBidi" w:cstheme="majorBidi"/>
          <w:i/>
          <w:sz w:val="24"/>
          <w:szCs w:val="24"/>
        </w:rPr>
      </w:pPr>
    </w:p>
    <w:p w14:paraId="5111D737" w14:textId="143EDB86" w:rsidR="006B472B" w:rsidRPr="00443AD6" w:rsidRDefault="00D3263F" w:rsidP="00532DFD">
      <w:pPr>
        <w:pStyle w:val="ListParagraph"/>
        <w:numPr>
          <w:ilvl w:val="2"/>
          <w:numId w:val="13"/>
        </w:numPr>
        <w:spacing w:line="480" w:lineRule="auto"/>
        <w:ind w:left="1134"/>
        <w:jc w:val="both"/>
        <w:outlineLvl w:val="2"/>
        <w:rPr>
          <w:rFonts w:asciiTheme="majorBidi" w:hAnsiTheme="majorBidi" w:cstheme="majorBidi"/>
          <w:i/>
          <w:color w:val="000000" w:themeColor="text1"/>
          <w:sz w:val="24"/>
          <w:szCs w:val="24"/>
        </w:rPr>
      </w:pPr>
      <w:bookmarkStart w:id="24" w:name="_Toc108849539"/>
      <w:r w:rsidRPr="00443AD6">
        <w:rPr>
          <w:rFonts w:asciiTheme="majorBidi" w:hAnsiTheme="majorBidi" w:cstheme="majorBidi"/>
          <w:i/>
          <w:color w:val="000000" w:themeColor="text1"/>
          <w:sz w:val="24"/>
          <w:szCs w:val="24"/>
        </w:rPr>
        <w:t>Layout</w:t>
      </w:r>
      <w:bookmarkEnd w:id="24"/>
    </w:p>
    <w:p w14:paraId="4A786B3C" w14:textId="478F733E" w:rsidR="00FF54FF" w:rsidRPr="000E5D22" w:rsidRDefault="00FF54FF" w:rsidP="00FF54FF">
      <w:pPr>
        <w:pStyle w:val="ListParagraph"/>
        <w:spacing w:line="480" w:lineRule="auto"/>
        <w:ind w:left="1134"/>
        <w:jc w:val="both"/>
        <w:rPr>
          <w:rFonts w:asciiTheme="majorBidi" w:hAnsiTheme="majorBidi" w:cstheme="majorBidi"/>
          <w:color w:val="FF0000"/>
          <w:sz w:val="24"/>
          <w:szCs w:val="24"/>
        </w:rPr>
      </w:pPr>
      <w:proofErr w:type="gramStart"/>
      <w:r w:rsidRPr="00443AD6">
        <w:rPr>
          <w:rFonts w:asciiTheme="majorBidi" w:hAnsiTheme="majorBidi" w:cstheme="majorBidi"/>
          <w:color w:val="000000" w:themeColor="text1"/>
          <w:sz w:val="24"/>
          <w:szCs w:val="24"/>
        </w:rPr>
        <w:t xml:space="preserve">Adalah </w:t>
      </w:r>
      <w:r w:rsidR="0058493D" w:rsidRPr="00443AD6">
        <w:rPr>
          <w:rFonts w:asciiTheme="majorBidi" w:hAnsiTheme="majorBidi" w:cstheme="majorBidi"/>
          <w:color w:val="000000" w:themeColor="text1"/>
          <w:sz w:val="24"/>
          <w:szCs w:val="24"/>
        </w:rPr>
        <w:t>teknik dalam menyusun objek visual agar pesan yang disampaikan dapat diterima oleh audiens dengan baik.</w:t>
      </w:r>
      <w:proofErr w:type="gramEnd"/>
      <w:r w:rsidR="009020A7" w:rsidRPr="00443AD6">
        <w:rPr>
          <w:rFonts w:asciiTheme="majorBidi" w:hAnsiTheme="majorBidi" w:cstheme="majorBidi"/>
          <w:color w:val="000000" w:themeColor="text1"/>
          <w:sz w:val="24"/>
          <w:szCs w:val="24"/>
        </w:rPr>
        <w:t xml:space="preserve"> </w:t>
      </w:r>
      <w:proofErr w:type="gramStart"/>
      <w:r w:rsidR="009020A7" w:rsidRPr="00443AD6">
        <w:rPr>
          <w:rFonts w:asciiTheme="majorBidi" w:hAnsiTheme="majorBidi" w:cstheme="majorBidi"/>
          <w:color w:val="000000" w:themeColor="text1"/>
          <w:sz w:val="24"/>
          <w:szCs w:val="24"/>
        </w:rPr>
        <w:t xml:space="preserve">Rustan (2008) memaparkan bahwa terdapat beberapa prinsip dalam menyusun objek visual, yaitu </w:t>
      </w:r>
      <w:r w:rsidR="009020A7" w:rsidRPr="00443AD6">
        <w:rPr>
          <w:rFonts w:asciiTheme="majorBidi" w:hAnsiTheme="majorBidi" w:cstheme="majorBidi"/>
          <w:i/>
          <w:color w:val="000000" w:themeColor="text1"/>
          <w:sz w:val="24"/>
          <w:szCs w:val="24"/>
        </w:rPr>
        <w:t>balance, unity, emphasis, dan sequence</w:t>
      </w:r>
      <w:r w:rsidR="0086104D" w:rsidRPr="00443AD6">
        <w:rPr>
          <w:rFonts w:asciiTheme="majorBidi" w:hAnsiTheme="majorBidi" w:cstheme="majorBidi"/>
          <w:i/>
          <w:color w:val="000000" w:themeColor="text1"/>
          <w:sz w:val="24"/>
          <w:szCs w:val="24"/>
        </w:rPr>
        <w:t>.</w:t>
      </w:r>
      <w:proofErr w:type="gramEnd"/>
      <w:r w:rsidR="0086104D" w:rsidRPr="00443AD6">
        <w:rPr>
          <w:rFonts w:asciiTheme="majorBidi" w:hAnsiTheme="majorBidi" w:cstheme="majorBidi"/>
          <w:i/>
          <w:color w:val="000000" w:themeColor="text1"/>
          <w:sz w:val="24"/>
          <w:szCs w:val="24"/>
        </w:rPr>
        <w:t xml:space="preserve"> Balance </w:t>
      </w:r>
      <w:r w:rsidR="0086104D" w:rsidRPr="00443AD6">
        <w:rPr>
          <w:rFonts w:asciiTheme="majorBidi" w:hAnsiTheme="majorBidi" w:cstheme="majorBidi"/>
          <w:color w:val="000000" w:themeColor="text1"/>
          <w:sz w:val="24"/>
          <w:szCs w:val="24"/>
        </w:rPr>
        <w:t>adalah menyusun objek visual</w:t>
      </w:r>
      <w:r w:rsidR="00BA388B" w:rsidRPr="00443AD6">
        <w:rPr>
          <w:rFonts w:asciiTheme="majorBidi" w:hAnsiTheme="majorBidi" w:cstheme="majorBidi"/>
          <w:color w:val="000000" w:themeColor="text1"/>
          <w:sz w:val="24"/>
          <w:szCs w:val="24"/>
        </w:rPr>
        <w:t xml:space="preserve"> secara seimbang antara objek satu dengan </w:t>
      </w:r>
      <w:r w:rsidR="00BA388B" w:rsidRPr="00443AD6">
        <w:rPr>
          <w:rFonts w:asciiTheme="majorBidi" w:hAnsiTheme="majorBidi" w:cstheme="majorBidi"/>
          <w:color w:val="000000" w:themeColor="text1"/>
          <w:sz w:val="24"/>
          <w:szCs w:val="24"/>
        </w:rPr>
        <w:lastRenderedPageBreak/>
        <w:t xml:space="preserve">objek yang lainnya. </w:t>
      </w:r>
      <w:proofErr w:type="gramStart"/>
      <w:r w:rsidR="00BA388B" w:rsidRPr="00443AD6">
        <w:rPr>
          <w:rFonts w:asciiTheme="majorBidi" w:hAnsiTheme="majorBidi" w:cstheme="majorBidi"/>
          <w:i/>
          <w:color w:val="000000" w:themeColor="text1"/>
          <w:sz w:val="24"/>
          <w:szCs w:val="24"/>
        </w:rPr>
        <w:t xml:space="preserve">Unity </w:t>
      </w:r>
      <w:r w:rsidR="00BA388B" w:rsidRPr="00443AD6">
        <w:rPr>
          <w:rFonts w:asciiTheme="majorBidi" w:hAnsiTheme="majorBidi" w:cstheme="majorBidi"/>
          <w:color w:val="000000" w:themeColor="text1"/>
          <w:sz w:val="24"/>
          <w:szCs w:val="24"/>
        </w:rPr>
        <w:t xml:space="preserve">adalah </w:t>
      </w:r>
      <w:r w:rsidR="00CE7968" w:rsidRPr="00443AD6">
        <w:rPr>
          <w:rFonts w:asciiTheme="majorBidi" w:hAnsiTheme="majorBidi" w:cstheme="majorBidi"/>
          <w:color w:val="000000" w:themeColor="text1"/>
          <w:sz w:val="24"/>
          <w:szCs w:val="24"/>
        </w:rPr>
        <w:t>susunan objek visual yang dibuat harus konsisten dan saling berhubungan.</w:t>
      </w:r>
      <w:proofErr w:type="gramEnd"/>
      <w:r w:rsidR="00CE7968" w:rsidRPr="00443AD6">
        <w:rPr>
          <w:rFonts w:asciiTheme="majorBidi" w:hAnsiTheme="majorBidi" w:cstheme="majorBidi"/>
          <w:color w:val="000000" w:themeColor="text1"/>
          <w:sz w:val="24"/>
          <w:szCs w:val="24"/>
        </w:rPr>
        <w:t xml:space="preserve"> </w:t>
      </w:r>
      <w:proofErr w:type="gramStart"/>
      <w:r w:rsidR="00CE7968" w:rsidRPr="00443AD6">
        <w:rPr>
          <w:rFonts w:asciiTheme="majorBidi" w:hAnsiTheme="majorBidi" w:cstheme="majorBidi"/>
          <w:i/>
          <w:color w:val="000000" w:themeColor="text1"/>
          <w:sz w:val="24"/>
          <w:szCs w:val="24"/>
        </w:rPr>
        <w:t>Emphasis</w:t>
      </w:r>
      <w:r w:rsidR="00CE7968" w:rsidRPr="00443AD6">
        <w:rPr>
          <w:rFonts w:asciiTheme="majorBidi" w:hAnsiTheme="majorBidi" w:cstheme="majorBidi"/>
          <w:color w:val="000000" w:themeColor="text1"/>
          <w:sz w:val="24"/>
          <w:szCs w:val="24"/>
        </w:rPr>
        <w:t xml:space="preserve"> adalah</w:t>
      </w:r>
      <w:r w:rsidR="002300ED" w:rsidRPr="00443AD6">
        <w:rPr>
          <w:rFonts w:asciiTheme="majorBidi" w:hAnsiTheme="majorBidi" w:cstheme="majorBidi"/>
          <w:color w:val="000000" w:themeColor="text1"/>
          <w:sz w:val="24"/>
          <w:szCs w:val="24"/>
        </w:rPr>
        <w:t xml:space="preserve"> </w:t>
      </w:r>
      <w:r w:rsidR="00190AD1" w:rsidRPr="00443AD6">
        <w:rPr>
          <w:rFonts w:asciiTheme="majorBidi" w:hAnsiTheme="majorBidi" w:cstheme="majorBidi"/>
          <w:color w:val="000000" w:themeColor="text1"/>
          <w:sz w:val="24"/>
          <w:szCs w:val="24"/>
        </w:rPr>
        <w:t>sebuah penekanan pada objek untuk mengarahkan fokus audiens agar dapat melihat poin penting yang ingin diinformasikan.</w:t>
      </w:r>
      <w:proofErr w:type="gramEnd"/>
      <w:r w:rsidR="00190AD1" w:rsidRPr="00443AD6">
        <w:rPr>
          <w:rFonts w:asciiTheme="majorBidi" w:hAnsiTheme="majorBidi" w:cstheme="majorBidi"/>
          <w:color w:val="000000" w:themeColor="text1"/>
          <w:sz w:val="24"/>
          <w:szCs w:val="24"/>
        </w:rPr>
        <w:t xml:space="preserve"> </w:t>
      </w:r>
      <w:r w:rsidR="00190AD1" w:rsidRPr="00443AD6">
        <w:rPr>
          <w:rFonts w:asciiTheme="majorBidi" w:hAnsiTheme="majorBidi" w:cstheme="majorBidi"/>
          <w:i/>
          <w:color w:val="000000" w:themeColor="text1"/>
          <w:sz w:val="24"/>
          <w:szCs w:val="24"/>
        </w:rPr>
        <w:t>Sequence</w:t>
      </w:r>
      <w:r w:rsidR="00190AD1" w:rsidRPr="00443AD6">
        <w:rPr>
          <w:rFonts w:asciiTheme="majorBidi" w:hAnsiTheme="majorBidi" w:cstheme="majorBidi"/>
          <w:color w:val="000000" w:themeColor="text1"/>
          <w:sz w:val="24"/>
          <w:szCs w:val="24"/>
        </w:rPr>
        <w:t xml:space="preserve"> adalah</w:t>
      </w:r>
      <w:r w:rsidR="00DF0120" w:rsidRPr="00443AD6">
        <w:rPr>
          <w:rFonts w:asciiTheme="majorBidi" w:hAnsiTheme="majorBidi" w:cstheme="majorBidi"/>
          <w:color w:val="000000" w:themeColor="text1"/>
          <w:sz w:val="24"/>
          <w:szCs w:val="24"/>
        </w:rPr>
        <w:t xml:space="preserve"> teknik mengatur </w:t>
      </w:r>
      <w:r w:rsidR="00DF0120" w:rsidRPr="00443AD6">
        <w:rPr>
          <w:rFonts w:asciiTheme="majorBidi" w:hAnsiTheme="majorBidi" w:cstheme="majorBidi"/>
          <w:i/>
          <w:color w:val="000000" w:themeColor="text1"/>
          <w:sz w:val="24"/>
          <w:szCs w:val="24"/>
        </w:rPr>
        <w:t>flow</w:t>
      </w:r>
      <w:r w:rsidR="00DF0120" w:rsidRPr="00443AD6">
        <w:rPr>
          <w:rFonts w:asciiTheme="majorBidi" w:hAnsiTheme="majorBidi" w:cstheme="majorBidi"/>
          <w:color w:val="000000" w:themeColor="text1"/>
          <w:sz w:val="24"/>
          <w:szCs w:val="24"/>
        </w:rPr>
        <w:t xml:space="preserve"> atau arah fokus dari audiens agar pesan atau informasi yang disampaikan dapat dipahami</w:t>
      </w:r>
      <w:r w:rsidR="00BA388B" w:rsidRPr="00443AD6">
        <w:rPr>
          <w:rFonts w:asciiTheme="majorBidi" w:hAnsiTheme="majorBidi" w:cstheme="majorBidi"/>
          <w:color w:val="000000" w:themeColor="text1"/>
          <w:sz w:val="24"/>
          <w:szCs w:val="24"/>
        </w:rPr>
        <w:t xml:space="preserve"> </w:t>
      </w:r>
      <w:r w:rsidR="00BD4429" w:rsidRPr="00443AD6">
        <w:rPr>
          <w:rFonts w:asciiTheme="majorBidi" w:hAnsiTheme="majorBidi" w:cstheme="majorBidi"/>
          <w:color w:val="000000" w:themeColor="text1"/>
          <w:sz w:val="24"/>
          <w:szCs w:val="24"/>
        </w:rPr>
        <w:fldChar w:fldCharType="begin" w:fldLock="1"/>
      </w:r>
      <w:r w:rsidR="00F555D5" w:rsidRPr="00443AD6">
        <w:rPr>
          <w:rFonts w:asciiTheme="majorBidi" w:hAnsiTheme="majorBidi" w:cstheme="majorBidi"/>
          <w:color w:val="000000" w:themeColor="text1"/>
          <w:sz w:val="24"/>
          <w:szCs w:val="24"/>
        </w:rPr>
        <w:instrText>ADDIN CSL_CITATION {"citationItems":[{"id":"ITEM-1","itemData":{"author":[{"dropping-particle":"","family":"Angela","given":"Caroline Vania","non-dropping-particle":"","parse-names":false,"suffix":""},{"dropping-particle":"","family":"Suhartono","given":"Ani Wijayanti","non-dropping-particle":"","parse-names":false,"suffix":""},{"dropping-particle":"","family":"Studi","given":"Program","non-dropping-particle":"","parse-names":false,"suffix":""},{"dropping-particle":"","family":"Komunikasi","given":"Desain","non-dropping-particle":"","parse-names":false,"suffix":""},{"dropping-particle":"","family":"Humaniora","given":"Fakultas","non-dropping-particle":"","parse-names":false,"suffix":""},{"dropping-particle":"","family":"Petra","given":"Kristen","non-dropping-particle":"","parse-names":false,"suffix":""}],"id":"ITEM-1","issue":"2022","issued":{"date-parts":[["0"]]},"title":"ANALISA TERHADAP FEEDS INSTAGRAM DYANDRA ACADEMY SEBELUM DAN SESUDAH PENERAPAN TEORI LAYOUT","type":"article-journal"},"uris":["http://www.mendeley.com/documents/?uuid=4668caf2-694e-412a-818a-657c4508fd38"]}],"mendeley":{"formattedCitation":"(Angela et al., n.d.)","manualFormatting":"(Angela dkk., 2022)","plainTextFormattedCitation":"(Angela et al., n.d.)"},"properties":{"noteIndex":0},"schema":"https://github.com/citation-style-language/schema/raw/master/csl-citation.json"}</w:instrText>
      </w:r>
      <w:r w:rsidR="00BD4429" w:rsidRPr="00443AD6">
        <w:rPr>
          <w:rFonts w:asciiTheme="majorBidi" w:hAnsiTheme="majorBidi" w:cstheme="majorBidi"/>
          <w:color w:val="000000" w:themeColor="text1"/>
          <w:sz w:val="24"/>
          <w:szCs w:val="24"/>
        </w:rPr>
        <w:fldChar w:fldCharType="separate"/>
      </w:r>
      <w:r w:rsidR="00BD4429" w:rsidRPr="00443AD6">
        <w:rPr>
          <w:rFonts w:asciiTheme="majorBidi" w:hAnsiTheme="majorBidi" w:cstheme="majorBidi"/>
          <w:noProof/>
          <w:color w:val="000000" w:themeColor="text1"/>
          <w:sz w:val="24"/>
          <w:szCs w:val="24"/>
        </w:rPr>
        <w:t xml:space="preserve">(Angela dkk., </w:t>
      </w:r>
      <w:r w:rsidR="00F555D5" w:rsidRPr="00443AD6">
        <w:rPr>
          <w:rFonts w:asciiTheme="majorBidi" w:hAnsiTheme="majorBidi" w:cstheme="majorBidi"/>
          <w:noProof/>
          <w:color w:val="000000" w:themeColor="text1"/>
          <w:sz w:val="24"/>
          <w:szCs w:val="24"/>
        </w:rPr>
        <w:t>2022</w:t>
      </w:r>
      <w:r w:rsidR="00BD4429" w:rsidRPr="00443AD6">
        <w:rPr>
          <w:rFonts w:asciiTheme="majorBidi" w:hAnsiTheme="majorBidi" w:cstheme="majorBidi"/>
          <w:noProof/>
          <w:color w:val="000000" w:themeColor="text1"/>
          <w:sz w:val="24"/>
          <w:szCs w:val="24"/>
        </w:rPr>
        <w:t>)</w:t>
      </w:r>
      <w:r w:rsidR="00BD4429" w:rsidRPr="00443AD6">
        <w:rPr>
          <w:rFonts w:asciiTheme="majorBidi" w:hAnsiTheme="majorBidi" w:cstheme="majorBidi"/>
          <w:color w:val="000000" w:themeColor="text1"/>
          <w:sz w:val="24"/>
          <w:szCs w:val="24"/>
        </w:rPr>
        <w:fldChar w:fldCharType="end"/>
      </w:r>
      <w:r w:rsidR="009020A7" w:rsidRPr="000E5D22">
        <w:rPr>
          <w:rFonts w:asciiTheme="majorBidi" w:hAnsiTheme="majorBidi" w:cstheme="majorBidi"/>
          <w:color w:val="FF0000"/>
          <w:sz w:val="24"/>
          <w:szCs w:val="24"/>
        </w:rPr>
        <w:t xml:space="preserve">. </w:t>
      </w:r>
    </w:p>
    <w:p w14:paraId="3BE28194" w14:textId="77777777" w:rsidR="0058493D" w:rsidRPr="00FF54FF" w:rsidRDefault="0058493D" w:rsidP="00FF54FF">
      <w:pPr>
        <w:pStyle w:val="ListParagraph"/>
        <w:spacing w:line="480" w:lineRule="auto"/>
        <w:ind w:left="1134"/>
        <w:jc w:val="both"/>
        <w:rPr>
          <w:rFonts w:asciiTheme="majorBidi" w:hAnsiTheme="majorBidi" w:cstheme="majorBidi"/>
          <w:sz w:val="24"/>
          <w:szCs w:val="24"/>
        </w:rPr>
      </w:pPr>
    </w:p>
    <w:p w14:paraId="77EB2E2D" w14:textId="7463DAB0" w:rsidR="0059548B" w:rsidRPr="00B23B02" w:rsidRDefault="00D3263F" w:rsidP="00532DFD">
      <w:pPr>
        <w:pStyle w:val="ListParagraph"/>
        <w:numPr>
          <w:ilvl w:val="2"/>
          <w:numId w:val="13"/>
        </w:numPr>
        <w:spacing w:line="480" w:lineRule="auto"/>
        <w:ind w:left="1134"/>
        <w:jc w:val="both"/>
        <w:outlineLvl w:val="2"/>
        <w:rPr>
          <w:rFonts w:asciiTheme="majorBidi" w:hAnsiTheme="majorBidi" w:cstheme="majorBidi"/>
          <w:i/>
          <w:sz w:val="24"/>
          <w:szCs w:val="24"/>
        </w:rPr>
      </w:pPr>
      <w:bookmarkStart w:id="25" w:name="_Toc108849540"/>
      <w:r>
        <w:rPr>
          <w:rFonts w:asciiTheme="majorBidi" w:hAnsiTheme="majorBidi" w:cstheme="majorBidi"/>
          <w:i/>
          <w:sz w:val="24"/>
          <w:szCs w:val="24"/>
        </w:rPr>
        <w:t>Revenge Porn</w:t>
      </w:r>
      <w:bookmarkEnd w:id="25"/>
    </w:p>
    <w:p w14:paraId="1D91D65F" w14:textId="4993E401" w:rsidR="003F498C" w:rsidRDefault="006B472B" w:rsidP="00532DFD">
      <w:pPr>
        <w:pStyle w:val="ListParagraph"/>
        <w:spacing w:line="480" w:lineRule="auto"/>
        <w:ind w:left="426" w:firstLine="708"/>
        <w:jc w:val="both"/>
        <w:rPr>
          <w:rFonts w:ascii="Times New Roman" w:hAnsi="Times New Roman" w:cs="Times New Roman"/>
          <w:bCs/>
          <w:sz w:val="24"/>
          <w:szCs w:val="24"/>
        </w:rPr>
      </w:pPr>
      <w:r>
        <w:rPr>
          <w:rFonts w:ascii="Times New Roman" w:hAnsi="Times New Roman" w:cs="Times New Roman"/>
          <w:bCs/>
          <w:sz w:val="24"/>
          <w:szCs w:val="24"/>
        </w:rPr>
        <w:t>A</w:t>
      </w:r>
      <w:r w:rsidRPr="004976AB">
        <w:rPr>
          <w:rFonts w:ascii="Times New Roman" w:hAnsi="Times New Roman" w:cs="Times New Roman"/>
          <w:bCs/>
          <w:sz w:val="24"/>
          <w:szCs w:val="24"/>
        </w:rPr>
        <w:t>dalah</w:t>
      </w:r>
      <w:r w:rsidR="00737A0D">
        <w:rPr>
          <w:rFonts w:ascii="Times New Roman" w:hAnsi="Times New Roman" w:cs="Times New Roman"/>
          <w:bCs/>
          <w:sz w:val="24"/>
          <w:szCs w:val="24"/>
        </w:rPr>
        <w:t xml:space="preserve"> tindakan publikasi</w:t>
      </w:r>
      <w:r w:rsidRPr="004976AB">
        <w:rPr>
          <w:rFonts w:ascii="Times New Roman" w:hAnsi="Times New Roman" w:cs="Times New Roman"/>
          <w:bCs/>
          <w:sz w:val="24"/>
          <w:szCs w:val="24"/>
        </w:rPr>
        <w:t xml:space="preserve"> </w:t>
      </w:r>
      <w:r w:rsidR="00A43279">
        <w:rPr>
          <w:rFonts w:ascii="Times New Roman" w:hAnsi="Times New Roman" w:cs="Times New Roman"/>
          <w:bCs/>
          <w:sz w:val="24"/>
          <w:szCs w:val="24"/>
        </w:rPr>
        <w:t>dokumen</w:t>
      </w:r>
      <w:r w:rsidRPr="004976AB">
        <w:rPr>
          <w:rFonts w:ascii="Times New Roman" w:hAnsi="Times New Roman" w:cs="Times New Roman"/>
          <w:bCs/>
          <w:sz w:val="24"/>
          <w:szCs w:val="24"/>
        </w:rPr>
        <w:t xml:space="preserve"> porno</w:t>
      </w:r>
      <w:r w:rsidR="00D60A64">
        <w:rPr>
          <w:rFonts w:ascii="Times New Roman" w:hAnsi="Times New Roman" w:cs="Times New Roman"/>
          <w:bCs/>
          <w:sz w:val="24"/>
          <w:szCs w:val="24"/>
        </w:rPr>
        <w:t>grafi</w:t>
      </w:r>
      <w:r w:rsidR="00A43279">
        <w:rPr>
          <w:rFonts w:ascii="Times New Roman" w:hAnsi="Times New Roman" w:cs="Times New Roman"/>
          <w:bCs/>
          <w:sz w:val="24"/>
          <w:szCs w:val="24"/>
        </w:rPr>
        <w:t xml:space="preserve"> yang dimiliki oleh</w:t>
      </w:r>
      <w:r w:rsidRPr="004976AB">
        <w:rPr>
          <w:rFonts w:ascii="Times New Roman" w:hAnsi="Times New Roman" w:cs="Times New Roman"/>
          <w:bCs/>
          <w:sz w:val="24"/>
          <w:szCs w:val="24"/>
        </w:rPr>
        <w:t xml:space="preserve"> seseorang </w:t>
      </w:r>
      <w:r w:rsidR="00304FBD">
        <w:rPr>
          <w:rFonts w:ascii="Times New Roman" w:hAnsi="Times New Roman" w:cs="Times New Roman"/>
          <w:bCs/>
          <w:sz w:val="24"/>
          <w:szCs w:val="24"/>
        </w:rPr>
        <w:t>di</w:t>
      </w:r>
      <w:r w:rsidRPr="004976AB">
        <w:rPr>
          <w:rFonts w:ascii="Times New Roman" w:hAnsi="Times New Roman" w:cs="Times New Roman"/>
          <w:bCs/>
          <w:sz w:val="24"/>
          <w:szCs w:val="24"/>
        </w:rPr>
        <w:t xml:space="preserve"> </w:t>
      </w:r>
      <w:r w:rsidR="00A43279">
        <w:rPr>
          <w:rFonts w:ascii="Times New Roman" w:hAnsi="Times New Roman" w:cs="Times New Roman"/>
          <w:bCs/>
          <w:sz w:val="24"/>
          <w:szCs w:val="24"/>
        </w:rPr>
        <w:t>jejaring</w:t>
      </w:r>
      <w:r w:rsidRPr="004976AB">
        <w:rPr>
          <w:rFonts w:ascii="Times New Roman" w:hAnsi="Times New Roman" w:cs="Times New Roman"/>
          <w:bCs/>
          <w:sz w:val="24"/>
          <w:szCs w:val="24"/>
        </w:rPr>
        <w:t xml:space="preserve"> sosial untuk </w:t>
      </w:r>
      <w:r w:rsidR="00D60A64">
        <w:rPr>
          <w:rFonts w:ascii="Times New Roman" w:hAnsi="Times New Roman" w:cs="Times New Roman"/>
          <w:bCs/>
          <w:sz w:val="24"/>
          <w:szCs w:val="24"/>
        </w:rPr>
        <w:t>merusak</w:t>
      </w:r>
      <w:r w:rsidRPr="004976AB">
        <w:rPr>
          <w:rFonts w:ascii="Times New Roman" w:hAnsi="Times New Roman" w:cs="Times New Roman"/>
          <w:bCs/>
          <w:sz w:val="24"/>
          <w:szCs w:val="24"/>
        </w:rPr>
        <w:t xml:space="preserve"> </w:t>
      </w:r>
      <w:proofErr w:type="gramStart"/>
      <w:r w:rsidR="0097193F">
        <w:rPr>
          <w:rFonts w:ascii="Times New Roman" w:hAnsi="Times New Roman" w:cs="Times New Roman"/>
          <w:bCs/>
          <w:sz w:val="24"/>
          <w:szCs w:val="24"/>
        </w:rPr>
        <w:t>nama</w:t>
      </w:r>
      <w:proofErr w:type="gramEnd"/>
      <w:r w:rsidR="0097193F">
        <w:rPr>
          <w:rFonts w:ascii="Times New Roman" w:hAnsi="Times New Roman" w:cs="Times New Roman"/>
          <w:bCs/>
          <w:sz w:val="24"/>
          <w:szCs w:val="24"/>
        </w:rPr>
        <w:t xml:space="preserve"> baik</w:t>
      </w:r>
      <w:r w:rsidR="00CF3FA5">
        <w:rPr>
          <w:rFonts w:ascii="Times New Roman" w:hAnsi="Times New Roman" w:cs="Times New Roman"/>
          <w:bCs/>
          <w:sz w:val="24"/>
          <w:szCs w:val="24"/>
        </w:rPr>
        <w:t>nya</w:t>
      </w:r>
      <w:r w:rsidRPr="004976AB">
        <w:rPr>
          <w:rFonts w:ascii="Times New Roman" w:hAnsi="Times New Roman" w:cs="Times New Roman"/>
          <w:bCs/>
          <w:sz w:val="24"/>
          <w:szCs w:val="24"/>
        </w:rPr>
        <w:t xml:space="preserve">. </w:t>
      </w:r>
      <w:proofErr w:type="gramStart"/>
      <w:r w:rsidRPr="00F20D70">
        <w:rPr>
          <w:rFonts w:ascii="Times New Roman" w:hAnsi="Times New Roman" w:cs="Times New Roman"/>
          <w:bCs/>
          <w:i/>
          <w:sz w:val="24"/>
          <w:szCs w:val="24"/>
        </w:rPr>
        <w:t xml:space="preserve">Revenge porn </w:t>
      </w:r>
      <w:r>
        <w:rPr>
          <w:rFonts w:ascii="Times New Roman" w:hAnsi="Times New Roman" w:cs="Times New Roman"/>
          <w:bCs/>
          <w:sz w:val="24"/>
          <w:szCs w:val="24"/>
        </w:rPr>
        <w:t>adalah sebuah</w:t>
      </w:r>
      <w:r w:rsidRPr="004976AB">
        <w:rPr>
          <w:rFonts w:ascii="Times New Roman" w:hAnsi="Times New Roman" w:cs="Times New Roman"/>
          <w:bCs/>
          <w:sz w:val="24"/>
          <w:szCs w:val="24"/>
        </w:rPr>
        <w:t xml:space="preserve"> </w:t>
      </w:r>
      <w:r w:rsidR="00CF3FA5">
        <w:rPr>
          <w:rFonts w:ascii="Times New Roman" w:hAnsi="Times New Roman" w:cs="Times New Roman"/>
          <w:bCs/>
          <w:sz w:val="24"/>
          <w:szCs w:val="24"/>
        </w:rPr>
        <w:t>tindakan pelanggaran</w:t>
      </w:r>
      <w:r w:rsidRPr="004976AB">
        <w:rPr>
          <w:rFonts w:ascii="Times New Roman" w:hAnsi="Times New Roman" w:cs="Times New Roman"/>
          <w:bCs/>
          <w:sz w:val="24"/>
          <w:szCs w:val="24"/>
        </w:rPr>
        <w:t xml:space="preserve"> HAM dan</w:t>
      </w:r>
      <w:r>
        <w:rPr>
          <w:rFonts w:ascii="Times New Roman" w:hAnsi="Times New Roman" w:cs="Times New Roman"/>
          <w:bCs/>
          <w:sz w:val="24"/>
          <w:szCs w:val="24"/>
        </w:rPr>
        <w:t xml:space="preserve"> perempuan </w:t>
      </w:r>
      <w:r w:rsidR="00F040B9">
        <w:rPr>
          <w:rFonts w:ascii="Times New Roman" w:hAnsi="Times New Roman" w:cs="Times New Roman"/>
          <w:bCs/>
          <w:sz w:val="24"/>
          <w:szCs w:val="24"/>
        </w:rPr>
        <w:t>sering</w:t>
      </w:r>
      <w:r>
        <w:rPr>
          <w:rFonts w:ascii="Times New Roman" w:hAnsi="Times New Roman" w:cs="Times New Roman"/>
          <w:bCs/>
          <w:sz w:val="24"/>
          <w:szCs w:val="24"/>
        </w:rPr>
        <w:t xml:space="preserve"> menjadi </w:t>
      </w:r>
      <w:r w:rsidR="00F040B9">
        <w:rPr>
          <w:rFonts w:ascii="Times New Roman" w:hAnsi="Times New Roman" w:cs="Times New Roman"/>
          <w:bCs/>
          <w:sz w:val="24"/>
          <w:szCs w:val="24"/>
        </w:rPr>
        <w:t>sasaran utamanya</w:t>
      </w:r>
      <w:r w:rsidRPr="004976AB">
        <w:rPr>
          <w:rFonts w:ascii="Times New Roman" w:hAnsi="Times New Roman" w:cs="Times New Roman"/>
          <w:bCs/>
          <w:sz w:val="24"/>
          <w:szCs w:val="24"/>
        </w:rPr>
        <w:t>.</w:t>
      </w:r>
      <w:proofErr w:type="gramEnd"/>
      <w:r w:rsidRPr="004976AB">
        <w:rPr>
          <w:rFonts w:ascii="Times New Roman" w:hAnsi="Times New Roman" w:cs="Times New Roman"/>
          <w:bCs/>
          <w:sz w:val="24"/>
          <w:szCs w:val="24"/>
        </w:rPr>
        <w:t xml:space="preserve"> </w:t>
      </w:r>
      <w:r w:rsidR="001477B2">
        <w:rPr>
          <w:rFonts w:ascii="Times New Roman" w:hAnsi="Times New Roman" w:cs="Times New Roman"/>
          <w:bCs/>
          <w:sz w:val="24"/>
          <w:szCs w:val="24"/>
        </w:rPr>
        <w:t>Perbuatan tersebut telah melanggar</w:t>
      </w:r>
      <w:r w:rsidRPr="004976AB">
        <w:rPr>
          <w:rFonts w:ascii="Times New Roman" w:hAnsi="Times New Roman" w:cs="Times New Roman"/>
          <w:bCs/>
          <w:sz w:val="24"/>
          <w:szCs w:val="24"/>
        </w:rPr>
        <w:t xml:space="preserve"> hak </w:t>
      </w:r>
      <w:r w:rsidR="001477B2">
        <w:rPr>
          <w:rFonts w:ascii="Times New Roman" w:hAnsi="Times New Roman" w:cs="Times New Roman"/>
          <w:bCs/>
          <w:sz w:val="24"/>
          <w:szCs w:val="24"/>
        </w:rPr>
        <w:t>ranah pribadi</w:t>
      </w:r>
      <w:r w:rsidRPr="004976AB">
        <w:rPr>
          <w:rFonts w:ascii="Times New Roman" w:hAnsi="Times New Roman" w:cs="Times New Roman"/>
          <w:bCs/>
          <w:sz w:val="24"/>
          <w:szCs w:val="24"/>
        </w:rPr>
        <w:t xml:space="preserve">, hak </w:t>
      </w:r>
      <w:r w:rsidR="001477B2">
        <w:rPr>
          <w:rFonts w:ascii="Times New Roman" w:hAnsi="Times New Roman" w:cs="Times New Roman"/>
          <w:bCs/>
          <w:sz w:val="24"/>
          <w:szCs w:val="24"/>
        </w:rPr>
        <w:t xml:space="preserve">menjaga </w:t>
      </w:r>
      <w:proofErr w:type="gramStart"/>
      <w:r w:rsidR="001477B2">
        <w:rPr>
          <w:rFonts w:ascii="Times New Roman" w:hAnsi="Times New Roman" w:cs="Times New Roman"/>
          <w:bCs/>
          <w:sz w:val="24"/>
          <w:szCs w:val="24"/>
        </w:rPr>
        <w:t>nama</w:t>
      </w:r>
      <w:proofErr w:type="gramEnd"/>
      <w:r w:rsidR="001477B2">
        <w:rPr>
          <w:rFonts w:ascii="Times New Roman" w:hAnsi="Times New Roman" w:cs="Times New Roman"/>
          <w:bCs/>
          <w:sz w:val="24"/>
          <w:szCs w:val="24"/>
        </w:rPr>
        <w:t xml:space="preserve"> baik</w:t>
      </w:r>
      <w:r w:rsidRPr="004976AB">
        <w:rPr>
          <w:rFonts w:ascii="Times New Roman" w:hAnsi="Times New Roman" w:cs="Times New Roman"/>
          <w:bCs/>
          <w:sz w:val="24"/>
          <w:szCs w:val="24"/>
        </w:rPr>
        <w:t xml:space="preserve">, hak </w:t>
      </w:r>
      <w:r w:rsidR="001477B2">
        <w:rPr>
          <w:rFonts w:ascii="Times New Roman" w:hAnsi="Times New Roman" w:cs="Times New Roman"/>
          <w:bCs/>
          <w:sz w:val="24"/>
          <w:szCs w:val="24"/>
        </w:rPr>
        <w:t>untuk terbebas dari para penjahat seksual</w:t>
      </w:r>
      <w:r w:rsidRPr="00F77F05">
        <w:rPr>
          <w:rFonts w:ascii="Times New Roman" w:hAnsi="Times New Roman" w:cs="Times New Roman"/>
          <w:bCs/>
          <w:sz w:val="24"/>
          <w:szCs w:val="24"/>
        </w:rPr>
        <w:t>.</w:t>
      </w:r>
      <w:r w:rsidRPr="007D70F2">
        <w:t xml:space="preserve"> </w:t>
      </w:r>
      <w:proofErr w:type="gramStart"/>
      <w:r w:rsidRPr="007D70F2">
        <w:rPr>
          <w:rFonts w:ascii="Times New Roman" w:hAnsi="Times New Roman" w:cs="Times New Roman"/>
          <w:bCs/>
          <w:sz w:val="24"/>
          <w:szCs w:val="24"/>
        </w:rPr>
        <w:t xml:space="preserve">Dampak </w:t>
      </w:r>
      <w:r>
        <w:rPr>
          <w:rFonts w:ascii="Times New Roman" w:hAnsi="Times New Roman" w:cs="Times New Roman"/>
          <w:bCs/>
          <w:sz w:val="24"/>
          <w:szCs w:val="24"/>
        </w:rPr>
        <w:t>negatif</w:t>
      </w:r>
      <w:r w:rsidRPr="007D70F2">
        <w:rPr>
          <w:rFonts w:ascii="Times New Roman" w:hAnsi="Times New Roman" w:cs="Times New Roman"/>
          <w:bCs/>
          <w:sz w:val="24"/>
          <w:szCs w:val="24"/>
        </w:rPr>
        <w:t xml:space="preserve"> </w:t>
      </w:r>
      <w:r w:rsidR="00766536">
        <w:rPr>
          <w:rFonts w:ascii="Times New Roman" w:hAnsi="Times New Roman" w:cs="Times New Roman"/>
          <w:bCs/>
          <w:sz w:val="24"/>
          <w:szCs w:val="24"/>
        </w:rPr>
        <w:t>yang dialami</w:t>
      </w:r>
      <w:r w:rsidRPr="007D70F2">
        <w:rPr>
          <w:rFonts w:ascii="Times New Roman" w:hAnsi="Times New Roman" w:cs="Times New Roman"/>
          <w:bCs/>
          <w:sz w:val="24"/>
          <w:szCs w:val="24"/>
        </w:rPr>
        <w:t xml:space="preserve"> korban</w:t>
      </w:r>
      <w:r w:rsidR="00766536">
        <w:rPr>
          <w:rFonts w:ascii="Times New Roman" w:hAnsi="Times New Roman" w:cs="Times New Roman"/>
          <w:bCs/>
          <w:sz w:val="24"/>
          <w:szCs w:val="24"/>
        </w:rPr>
        <w:t xml:space="preserve"> sangatlah besar,</w:t>
      </w:r>
      <w:r>
        <w:rPr>
          <w:rFonts w:ascii="Times New Roman" w:hAnsi="Times New Roman" w:cs="Times New Roman"/>
          <w:bCs/>
          <w:sz w:val="24"/>
          <w:szCs w:val="24"/>
        </w:rPr>
        <w:t xml:space="preserve"> </w:t>
      </w:r>
      <w:r w:rsidR="00E06E1E">
        <w:rPr>
          <w:rFonts w:ascii="Times New Roman" w:hAnsi="Times New Roman" w:cs="Times New Roman"/>
          <w:bCs/>
          <w:sz w:val="24"/>
          <w:szCs w:val="24"/>
        </w:rPr>
        <w:t xml:space="preserve">karena </w:t>
      </w:r>
      <w:r w:rsidRPr="00976F27">
        <w:rPr>
          <w:rFonts w:ascii="Times New Roman" w:hAnsi="Times New Roman" w:cs="Times New Roman"/>
          <w:bCs/>
          <w:i/>
          <w:sz w:val="24"/>
          <w:szCs w:val="24"/>
        </w:rPr>
        <w:t>Cyber Civil Rights Initiative</w:t>
      </w:r>
      <w:r w:rsidRPr="007D70F2">
        <w:rPr>
          <w:rFonts w:ascii="Times New Roman" w:hAnsi="Times New Roman" w:cs="Times New Roman"/>
          <w:bCs/>
          <w:sz w:val="24"/>
          <w:szCs w:val="24"/>
        </w:rPr>
        <w:t xml:space="preserve"> me</w:t>
      </w:r>
      <w:r w:rsidR="00E06E1E">
        <w:rPr>
          <w:rFonts w:ascii="Times New Roman" w:hAnsi="Times New Roman" w:cs="Times New Roman"/>
          <w:bCs/>
          <w:sz w:val="24"/>
          <w:szCs w:val="24"/>
        </w:rPr>
        <w:t>ngatakan</w:t>
      </w:r>
      <w:r w:rsidRPr="007D70F2">
        <w:rPr>
          <w:rFonts w:ascii="Times New Roman" w:hAnsi="Times New Roman" w:cs="Times New Roman"/>
          <w:bCs/>
          <w:sz w:val="24"/>
          <w:szCs w:val="24"/>
        </w:rPr>
        <w:t xml:space="preserve"> </w:t>
      </w:r>
      <w:r w:rsidR="00E06E1E">
        <w:rPr>
          <w:rFonts w:ascii="Times New Roman" w:hAnsi="Times New Roman" w:cs="Times New Roman"/>
          <w:bCs/>
          <w:sz w:val="24"/>
          <w:szCs w:val="24"/>
        </w:rPr>
        <w:t>jika</w:t>
      </w:r>
      <w:r w:rsidRPr="007D70F2">
        <w:rPr>
          <w:rFonts w:ascii="Times New Roman" w:hAnsi="Times New Roman" w:cs="Times New Roman"/>
          <w:bCs/>
          <w:sz w:val="24"/>
          <w:szCs w:val="24"/>
        </w:rPr>
        <w:t xml:space="preserve"> korban</w:t>
      </w:r>
      <w:r w:rsidR="00E06E1E">
        <w:rPr>
          <w:rFonts w:ascii="Times New Roman" w:hAnsi="Times New Roman" w:cs="Times New Roman"/>
          <w:bCs/>
          <w:sz w:val="24"/>
          <w:szCs w:val="24"/>
        </w:rPr>
        <w:t xml:space="preserve"> dari</w:t>
      </w:r>
      <w:r w:rsidRPr="007D70F2">
        <w:rPr>
          <w:rFonts w:ascii="Times New Roman" w:hAnsi="Times New Roman" w:cs="Times New Roman"/>
          <w:bCs/>
          <w:sz w:val="24"/>
          <w:szCs w:val="24"/>
        </w:rPr>
        <w:t xml:space="preserve"> </w:t>
      </w:r>
      <w:r w:rsidRPr="00976F27">
        <w:rPr>
          <w:rFonts w:ascii="Times New Roman" w:hAnsi="Times New Roman" w:cs="Times New Roman"/>
          <w:bCs/>
          <w:i/>
          <w:sz w:val="24"/>
          <w:szCs w:val="24"/>
        </w:rPr>
        <w:t>revenge porn</w:t>
      </w:r>
      <w:r w:rsidRPr="007D70F2">
        <w:rPr>
          <w:rFonts w:ascii="Times New Roman" w:hAnsi="Times New Roman" w:cs="Times New Roman"/>
          <w:bCs/>
          <w:sz w:val="24"/>
          <w:szCs w:val="24"/>
        </w:rPr>
        <w:t xml:space="preserve"> </w:t>
      </w:r>
      <w:r w:rsidR="00E06E1E">
        <w:rPr>
          <w:rFonts w:ascii="Times New Roman" w:hAnsi="Times New Roman" w:cs="Times New Roman"/>
          <w:bCs/>
          <w:sz w:val="24"/>
          <w:szCs w:val="24"/>
        </w:rPr>
        <w:t>sering mengalami masalah</w:t>
      </w:r>
      <w:r w:rsidR="00B70722">
        <w:rPr>
          <w:rFonts w:ascii="Times New Roman" w:hAnsi="Times New Roman" w:cs="Times New Roman"/>
          <w:bCs/>
          <w:sz w:val="24"/>
          <w:szCs w:val="24"/>
        </w:rPr>
        <w:t xml:space="preserve"> </w:t>
      </w:r>
      <w:r w:rsidR="0066303F">
        <w:rPr>
          <w:rFonts w:ascii="Times New Roman" w:hAnsi="Times New Roman" w:cs="Times New Roman"/>
          <w:bCs/>
          <w:sz w:val="24"/>
          <w:szCs w:val="24"/>
        </w:rPr>
        <w:t>dari</w:t>
      </w:r>
      <w:r w:rsidR="00E06E1E">
        <w:rPr>
          <w:rFonts w:ascii="Times New Roman" w:hAnsi="Times New Roman" w:cs="Times New Roman"/>
          <w:bCs/>
          <w:sz w:val="24"/>
          <w:szCs w:val="24"/>
        </w:rPr>
        <w:t xml:space="preserve"> </w:t>
      </w:r>
      <w:r w:rsidR="0066303F">
        <w:rPr>
          <w:rFonts w:ascii="Times New Roman" w:hAnsi="Times New Roman" w:cs="Times New Roman"/>
          <w:bCs/>
          <w:sz w:val="24"/>
          <w:szCs w:val="24"/>
        </w:rPr>
        <w:t xml:space="preserve">sisi </w:t>
      </w:r>
      <w:r w:rsidR="00E06E1E">
        <w:rPr>
          <w:rFonts w:ascii="Times New Roman" w:hAnsi="Times New Roman" w:cs="Times New Roman"/>
          <w:bCs/>
          <w:sz w:val="24"/>
          <w:szCs w:val="24"/>
        </w:rPr>
        <w:t>emosional</w:t>
      </w:r>
      <w:r w:rsidR="0066303F">
        <w:rPr>
          <w:rFonts w:ascii="Times New Roman" w:hAnsi="Times New Roman" w:cs="Times New Roman"/>
          <w:bCs/>
          <w:sz w:val="24"/>
          <w:szCs w:val="24"/>
        </w:rPr>
        <w:t>nya</w:t>
      </w:r>
      <w:r w:rsidRPr="007D70F2">
        <w:rPr>
          <w:rFonts w:ascii="Times New Roman" w:hAnsi="Times New Roman" w:cs="Times New Roman"/>
          <w:bCs/>
          <w:sz w:val="24"/>
          <w:szCs w:val="24"/>
        </w:rPr>
        <w:t>.</w:t>
      </w:r>
      <w:proofErr w:type="gramEnd"/>
      <w:r w:rsidR="00677354">
        <w:rPr>
          <w:rFonts w:ascii="Times New Roman" w:hAnsi="Times New Roman" w:cs="Times New Roman"/>
          <w:bCs/>
          <w:sz w:val="24"/>
          <w:szCs w:val="24"/>
        </w:rPr>
        <w:t xml:space="preserve"> </w:t>
      </w:r>
      <w:r w:rsidR="00B31BDE">
        <w:rPr>
          <w:rFonts w:ascii="Times New Roman" w:hAnsi="Times New Roman" w:cs="Times New Roman"/>
          <w:bCs/>
          <w:sz w:val="24"/>
          <w:szCs w:val="24"/>
        </w:rPr>
        <w:t>Kira-kira ada</w:t>
      </w:r>
      <w:r w:rsidRPr="007D70F2">
        <w:rPr>
          <w:rFonts w:ascii="Times New Roman" w:hAnsi="Times New Roman" w:cs="Times New Roman"/>
          <w:bCs/>
          <w:sz w:val="24"/>
          <w:szCs w:val="24"/>
        </w:rPr>
        <w:t xml:space="preserve"> 82% </w:t>
      </w:r>
      <w:r w:rsidR="00B31BDE">
        <w:rPr>
          <w:rFonts w:ascii="Times New Roman" w:hAnsi="Times New Roman" w:cs="Times New Roman"/>
          <w:bCs/>
          <w:sz w:val="24"/>
          <w:szCs w:val="24"/>
        </w:rPr>
        <w:t>telah gagal dalam bersosial dengan masyarakat</w:t>
      </w:r>
      <w:r w:rsidRPr="007D70F2">
        <w:rPr>
          <w:rFonts w:ascii="Times New Roman" w:hAnsi="Times New Roman" w:cs="Times New Roman"/>
          <w:bCs/>
          <w:sz w:val="24"/>
          <w:szCs w:val="24"/>
        </w:rPr>
        <w:t xml:space="preserve"> dan 39% </w:t>
      </w:r>
      <w:r w:rsidR="00B31BDE">
        <w:rPr>
          <w:rFonts w:ascii="Times New Roman" w:hAnsi="Times New Roman" w:cs="Times New Roman"/>
          <w:bCs/>
          <w:sz w:val="24"/>
          <w:szCs w:val="24"/>
        </w:rPr>
        <w:t>juga mengatakan perjalanan karirnya</w:t>
      </w:r>
      <w:r w:rsidRPr="007D70F2">
        <w:rPr>
          <w:rFonts w:ascii="Times New Roman" w:hAnsi="Times New Roman" w:cs="Times New Roman"/>
          <w:bCs/>
          <w:sz w:val="24"/>
          <w:szCs w:val="24"/>
        </w:rPr>
        <w:t xml:space="preserve"> </w:t>
      </w:r>
      <w:r w:rsidR="00B31BDE">
        <w:rPr>
          <w:rFonts w:ascii="Times New Roman" w:hAnsi="Times New Roman" w:cs="Times New Roman"/>
          <w:bCs/>
          <w:sz w:val="24"/>
          <w:szCs w:val="24"/>
        </w:rPr>
        <w:t>berantakan</w:t>
      </w:r>
      <w:r w:rsidR="008F6DB2">
        <w:rPr>
          <w:rFonts w:ascii="Times New Roman" w:hAnsi="Times New Roman" w:cs="Times New Roman"/>
          <w:bCs/>
          <w:sz w:val="24"/>
          <w:szCs w:val="24"/>
        </w:rPr>
        <w:t xml:space="preserve"> </w:t>
      </w:r>
      <w:r w:rsidR="008F6DB2">
        <w:rPr>
          <w:rFonts w:ascii="Times New Roman" w:hAnsi="Times New Roman" w:cs="Times New Roman"/>
          <w:bCs/>
          <w:sz w:val="24"/>
          <w:szCs w:val="24"/>
        </w:rPr>
        <w:fldChar w:fldCharType="begin" w:fldLock="1"/>
      </w:r>
      <w:r w:rsidR="00402075">
        <w:rPr>
          <w:rFonts w:ascii="Times New Roman" w:hAnsi="Times New Roman" w:cs="Times New Roman"/>
          <w:bCs/>
          <w:sz w:val="24"/>
          <w:szCs w:val="24"/>
        </w:rPr>
        <w:instrText>ADDIN CSL_CITATION {"citationItems":[{"id":"ITEM-1","itemData":{"abstract":"Revenge porn adalah balas dendam porno yang dilakukan oleh seseorang terhadap orang lain dengan cara menyebarluaskan konten porno milik korban ke media sosial yang bertujuan untuk menjatuhkan citra korban. Revenge Porn berkembang seiring dengan perkembangan ITE sehingga menyebabkan terjadinya pelanggaran HAM terkhususnya terhadap perempuan. Kewajiban dan tanggungjawab negara sebagai pemangku kewajiban diperlukan dalam masalah revenge porn terutama terhadap korban dalam konsep negara berkewajiban untuk menghormati ( to respect ), melindungi ( to protect ), memenuhi ( to fulfill ).Penulisan hukum ini bertujuan untuk menegaskan pertama, revenge porn merupakan pelangggaran HAM khususnya terhadap perempuan beserta keterangannya. Kedua, kewajiban dan tanggungjawab negara memberikan perlindungan terhadap korban.Penelitian hukum dalam penulisan ini adalah penelitian doktrinal menggunakan metode pendekatan yuridis normatif dengan spesifikasi penelitian bersifat deskriptif analitis.Data diperolah dari studi kepustakaan berupa data sekunder (primer, sekunder, dan tersier) yang dianalisis dengan metode analisis data kualitatif.Berdasarkan hasil penelitian, diketahui: Pertama,revenge porn merupakan salah satu pelanggaran HAM melalui media sosial yang disengaja pelaku dan pada umumnya perempuan yang menjadi korban akibat tindakan tersebut. Akibat dari revenge porn tersebut , maka banyak hak-hak seseorang yang dilanggar sesuai dengan instrumen yang ada. Kedua, kewajiban dan tanggungjawab negara memberikan upaya preventif dan represif terhadap korban dan pelaku yang bertujuan untuk mencegah terjadinya revenge porn kembali.","author":[{"dropping-particle":"","family":"Ita Iya Pulina Perangin-angin, Rahayu","given":"Nuswantoro Dwiwarno","non-dropping-particle":"","parse-names":false,"suffix":""}],"container-title":"Diponegoro Law Journal","id":"ITEM-1","issue":"1","issued":{"date-parts":[["2019"]]},"page":"457-483","title":"Kewajiban Dan Tanggungjawab Negara Memberikan Perlindungan Hukum Terhadap Perempuan Korban Revenge Porn Di Indonesia","type":"article-journal","volume":"8"},"uris":["http://www.mendeley.com/documents/?uuid=0a7acfab-6e89-4512-94c6-6a60c9f57fdd"]}],"mendeley":{"formattedCitation":"(Ita Iya Pulina Perangin-angin, Rahayu, 2019)","manualFormatting":"(Perangin-angin dkk., 2019:460)","plainTextFormattedCitation":"(Ita Iya Pulina Perangin-angin, Rahayu, 2019)","previouslyFormattedCitation":"(Ita Iya Pulina Perangin-angin, Rahayu, 2019)"},"properties":{"noteIndex":0},"schema":"https://github.com/citation-style-language/schema/raw/master/csl-citation.json"}</w:instrText>
      </w:r>
      <w:r w:rsidR="008F6DB2">
        <w:rPr>
          <w:rFonts w:ascii="Times New Roman" w:hAnsi="Times New Roman" w:cs="Times New Roman"/>
          <w:bCs/>
          <w:sz w:val="24"/>
          <w:szCs w:val="24"/>
        </w:rPr>
        <w:fldChar w:fldCharType="separate"/>
      </w:r>
      <w:r w:rsidR="008F6DB2">
        <w:rPr>
          <w:rFonts w:ascii="Times New Roman" w:hAnsi="Times New Roman" w:cs="Times New Roman"/>
          <w:bCs/>
          <w:noProof/>
          <w:sz w:val="24"/>
          <w:szCs w:val="24"/>
        </w:rPr>
        <w:t>(</w:t>
      </w:r>
      <w:r w:rsidR="008F6DB2" w:rsidRPr="008F6DB2">
        <w:rPr>
          <w:rFonts w:ascii="Times New Roman" w:hAnsi="Times New Roman" w:cs="Times New Roman"/>
          <w:bCs/>
          <w:noProof/>
          <w:sz w:val="24"/>
          <w:szCs w:val="24"/>
        </w:rPr>
        <w:t>P</w:t>
      </w:r>
      <w:r w:rsidR="008F6DB2">
        <w:rPr>
          <w:rFonts w:ascii="Times New Roman" w:hAnsi="Times New Roman" w:cs="Times New Roman"/>
          <w:bCs/>
          <w:noProof/>
          <w:sz w:val="24"/>
          <w:szCs w:val="24"/>
        </w:rPr>
        <w:t>erangin-angin dkk.</w:t>
      </w:r>
      <w:r w:rsidR="008F6DB2" w:rsidRPr="008F6DB2">
        <w:rPr>
          <w:rFonts w:ascii="Times New Roman" w:hAnsi="Times New Roman" w:cs="Times New Roman"/>
          <w:bCs/>
          <w:noProof/>
          <w:sz w:val="24"/>
          <w:szCs w:val="24"/>
        </w:rPr>
        <w:t>, 2019</w:t>
      </w:r>
      <w:r w:rsidR="00402075">
        <w:rPr>
          <w:rFonts w:ascii="Times New Roman" w:hAnsi="Times New Roman" w:cs="Times New Roman"/>
          <w:bCs/>
          <w:noProof/>
          <w:sz w:val="24"/>
          <w:szCs w:val="24"/>
        </w:rPr>
        <w:t>:460</w:t>
      </w:r>
      <w:r w:rsidR="008F6DB2" w:rsidRPr="008F6DB2">
        <w:rPr>
          <w:rFonts w:ascii="Times New Roman" w:hAnsi="Times New Roman" w:cs="Times New Roman"/>
          <w:bCs/>
          <w:noProof/>
          <w:sz w:val="24"/>
          <w:szCs w:val="24"/>
        </w:rPr>
        <w:t>)</w:t>
      </w:r>
      <w:r w:rsidR="008F6DB2">
        <w:rPr>
          <w:rFonts w:ascii="Times New Roman" w:hAnsi="Times New Roman" w:cs="Times New Roman"/>
          <w:bCs/>
          <w:sz w:val="24"/>
          <w:szCs w:val="24"/>
        </w:rPr>
        <w:fldChar w:fldCharType="end"/>
      </w:r>
      <w:r w:rsidRPr="007D70F2">
        <w:rPr>
          <w:rFonts w:ascii="Times New Roman" w:hAnsi="Times New Roman" w:cs="Times New Roman"/>
          <w:bCs/>
          <w:sz w:val="24"/>
          <w:szCs w:val="24"/>
        </w:rPr>
        <w:t>.</w:t>
      </w:r>
    </w:p>
    <w:p w14:paraId="67738CDE" w14:textId="41C672E3" w:rsidR="00AD40E1" w:rsidRDefault="00AD40E1" w:rsidP="00532DFD">
      <w:pPr>
        <w:pStyle w:val="ListParagraph"/>
        <w:spacing w:line="480" w:lineRule="auto"/>
        <w:ind w:left="426" w:firstLine="708"/>
        <w:jc w:val="both"/>
        <w:rPr>
          <w:rFonts w:ascii="Times New Roman" w:hAnsi="Times New Roman" w:cs="Times New Roman"/>
          <w:bCs/>
          <w:sz w:val="24"/>
          <w:szCs w:val="24"/>
        </w:rPr>
      </w:pPr>
    </w:p>
    <w:p w14:paraId="3EA64996" w14:textId="19DEB2FF" w:rsidR="00AD40E1" w:rsidRPr="00B23B02" w:rsidRDefault="00AD40E1" w:rsidP="00532DFD">
      <w:pPr>
        <w:pStyle w:val="ListParagraph"/>
        <w:numPr>
          <w:ilvl w:val="2"/>
          <w:numId w:val="13"/>
        </w:numPr>
        <w:spacing w:line="480" w:lineRule="auto"/>
        <w:ind w:left="1134"/>
        <w:jc w:val="both"/>
        <w:outlineLvl w:val="2"/>
        <w:rPr>
          <w:rFonts w:asciiTheme="majorBidi" w:hAnsiTheme="majorBidi" w:cstheme="majorBidi"/>
          <w:i/>
          <w:sz w:val="24"/>
          <w:szCs w:val="24"/>
        </w:rPr>
      </w:pPr>
      <w:bookmarkStart w:id="26" w:name="_Toc108849541"/>
      <w:r w:rsidRPr="00AD40E1">
        <w:rPr>
          <w:rFonts w:asciiTheme="majorBidi" w:hAnsiTheme="majorBidi" w:cstheme="majorBidi"/>
          <w:sz w:val="24"/>
          <w:szCs w:val="24"/>
        </w:rPr>
        <w:t>Skala</w:t>
      </w:r>
      <w:r>
        <w:rPr>
          <w:rFonts w:asciiTheme="majorBidi" w:hAnsiTheme="majorBidi" w:cstheme="majorBidi"/>
          <w:i/>
          <w:sz w:val="24"/>
          <w:szCs w:val="24"/>
        </w:rPr>
        <w:t xml:space="preserve"> Likert</w:t>
      </w:r>
      <w:bookmarkEnd w:id="26"/>
    </w:p>
    <w:p w14:paraId="3D02B749" w14:textId="5EE4558D" w:rsidR="005D5BDA" w:rsidRDefault="008B12E9" w:rsidP="00532DFD">
      <w:pPr>
        <w:pStyle w:val="ListParagraph"/>
        <w:spacing w:line="480" w:lineRule="auto"/>
        <w:ind w:left="426" w:firstLine="708"/>
        <w:jc w:val="both"/>
        <w:rPr>
          <w:rFonts w:ascii="Times New Roman" w:hAnsi="Times New Roman" w:cs="Times New Roman"/>
          <w:bCs/>
          <w:sz w:val="24"/>
          <w:szCs w:val="24"/>
        </w:rPr>
      </w:pPr>
      <w:proofErr w:type="gramStart"/>
      <w:r>
        <w:rPr>
          <w:rFonts w:ascii="Times New Roman" w:hAnsi="Times New Roman" w:cs="Times New Roman"/>
          <w:bCs/>
          <w:sz w:val="24"/>
          <w:szCs w:val="24"/>
        </w:rPr>
        <w:t>A</w:t>
      </w:r>
      <w:r w:rsidRPr="004976AB">
        <w:rPr>
          <w:rFonts w:ascii="Times New Roman" w:hAnsi="Times New Roman" w:cs="Times New Roman"/>
          <w:bCs/>
          <w:sz w:val="24"/>
          <w:szCs w:val="24"/>
        </w:rPr>
        <w:t xml:space="preserve">dalah </w:t>
      </w:r>
      <w:r w:rsidR="0077350B">
        <w:rPr>
          <w:rFonts w:ascii="Times New Roman" w:hAnsi="Times New Roman" w:cs="Times New Roman"/>
          <w:bCs/>
          <w:sz w:val="24"/>
          <w:szCs w:val="24"/>
        </w:rPr>
        <w:t>sebuah teori pengukuran yang</w:t>
      </w:r>
      <w:r>
        <w:rPr>
          <w:rFonts w:ascii="Times New Roman" w:hAnsi="Times New Roman" w:cs="Times New Roman"/>
          <w:bCs/>
          <w:sz w:val="24"/>
          <w:szCs w:val="24"/>
        </w:rPr>
        <w:t xml:space="preserve"> biasanya sering diaplikasikan </w:t>
      </w:r>
      <w:r w:rsidR="0077350B">
        <w:rPr>
          <w:rFonts w:ascii="Times New Roman" w:hAnsi="Times New Roman" w:cs="Times New Roman"/>
          <w:bCs/>
          <w:sz w:val="24"/>
          <w:szCs w:val="24"/>
        </w:rPr>
        <w:t>saa</w:t>
      </w:r>
      <w:r w:rsidR="00D15298">
        <w:rPr>
          <w:rFonts w:ascii="Times New Roman" w:hAnsi="Times New Roman" w:cs="Times New Roman"/>
          <w:bCs/>
          <w:sz w:val="24"/>
          <w:szCs w:val="24"/>
        </w:rPr>
        <w:t>t</w:t>
      </w:r>
      <w:r w:rsidR="0077350B">
        <w:rPr>
          <w:rFonts w:ascii="Times New Roman" w:hAnsi="Times New Roman" w:cs="Times New Roman"/>
          <w:bCs/>
          <w:sz w:val="24"/>
          <w:szCs w:val="24"/>
        </w:rPr>
        <w:t xml:space="preserve"> membuat</w:t>
      </w:r>
      <w:r>
        <w:rPr>
          <w:rFonts w:ascii="Times New Roman" w:hAnsi="Times New Roman" w:cs="Times New Roman"/>
          <w:bCs/>
          <w:sz w:val="24"/>
          <w:szCs w:val="24"/>
        </w:rPr>
        <w:t xml:space="preserve"> kuesioner untuk </w:t>
      </w:r>
      <w:r w:rsidR="0077350B">
        <w:rPr>
          <w:rFonts w:ascii="Times New Roman" w:hAnsi="Times New Roman" w:cs="Times New Roman"/>
          <w:bCs/>
          <w:sz w:val="24"/>
          <w:szCs w:val="24"/>
        </w:rPr>
        <w:t>mencari</w:t>
      </w:r>
      <w:r w:rsidRPr="008B12E9">
        <w:rPr>
          <w:rFonts w:ascii="Times New Roman" w:hAnsi="Times New Roman" w:cs="Times New Roman"/>
          <w:bCs/>
          <w:sz w:val="24"/>
          <w:szCs w:val="24"/>
        </w:rPr>
        <w:t xml:space="preserve"> </w:t>
      </w:r>
      <w:r>
        <w:rPr>
          <w:rFonts w:ascii="Times New Roman" w:hAnsi="Times New Roman" w:cs="Times New Roman"/>
          <w:bCs/>
          <w:sz w:val="24"/>
          <w:szCs w:val="24"/>
        </w:rPr>
        <w:t>jawaban</w:t>
      </w:r>
      <w:r w:rsidR="00995A0A">
        <w:rPr>
          <w:rFonts w:ascii="Times New Roman" w:hAnsi="Times New Roman" w:cs="Times New Roman"/>
          <w:bCs/>
          <w:sz w:val="24"/>
          <w:szCs w:val="24"/>
        </w:rPr>
        <w:t xml:space="preserve"> dari pertanyaan yang telah disediakan</w:t>
      </w:r>
      <w:r>
        <w:rPr>
          <w:rFonts w:ascii="Times New Roman" w:hAnsi="Times New Roman" w:cs="Times New Roman"/>
          <w:bCs/>
          <w:sz w:val="24"/>
          <w:szCs w:val="24"/>
        </w:rPr>
        <w:t xml:space="preserve"> </w:t>
      </w:r>
      <w:r w:rsidR="00995A0A">
        <w:rPr>
          <w:rFonts w:ascii="Times New Roman" w:hAnsi="Times New Roman" w:cs="Times New Roman"/>
          <w:bCs/>
          <w:sz w:val="24"/>
          <w:szCs w:val="24"/>
        </w:rPr>
        <w:t>untuk</w:t>
      </w:r>
      <w:r w:rsidRPr="008B12E9">
        <w:rPr>
          <w:rFonts w:ascii="Times New Roman" w:hAnsi="Times New Roman" w:cs="Times New Roman"/>
          <w:bCs/>
          <w:sz w:val="24"/>
          <w:szCs w:val="24"/>
        </w:rPr>
        <w:t xml:space="preserve"> responden.</w:t>
      </w:r>
      <w:proofErr w:type="gramEnd"/>
      <w:r w:rsidRPr="008B12E9">
        <w:rPr>
          <w:rFonts w:ascii="Times New Roman" w:hAnsi="Times New Roman" w:cs="Times New Roman"/>
          <w:bCs/>
          <w:sz w:val="24"/>
          <w:szCs w:val="24"/>
        </w:rPr>
        <w:t xml:space="preserve"> </w:t>
      </w:r>
      <w:proofErr w:type="gramStart"/>
      <w:r w:rsidRPr="008B12E9">
        <w:rPr>
          <w:rFonts w:ascii="Times New Roman" w:hAnsi="Times New Roman" w:cs="Times New Roman"/>
          <w:bCs/>
          <w:sz w:val="24"/>
          <w:szCs w:val="24"/>
        </w:rPr>
        <w:t>Metode</w:t>
      </w:r>
      <w:r>
        <w:rPr>
          <w:rFonts w:ascii="Times New Roman" w:hAnsi="Times New Roman" w:cs="Times New Roman"/>
          <w:bCs/>
          <w:sz w:val="24"/>
          <w:szCs w:val="24"/>
        </w:rPr>
        <w:t xml:space="preserve"> ini</w:t>
      </w:r>
      <w:r w:rsidRPr="008B12E9">
        <w:rPr>
          <w:rFonts w:ascii="Times New Roman" w:hAnsi="Times New Roman" w:cs="Times New Roman"/>
          <w:bCs/>
          <w:sz w:val="24"/>
          <w:szCs w:val="24"/>
        </w:rPr>
        <w:t xml:space="preserve"> di</w:t>
      </w:r>
      <w:r w:rsidR="00995A0A">
        <w:rPr>
          <w:rFonts w:ascii="Times New Roman" w:hAnsi="Times New Roman" w:cs="Times New Roman"/>
          <w:bCs/>
          <w:sz w:val="24"/>
          <w:szCs w:val="24"/>
        </w:rPr>
        <w:t>manfaatkan</w:t>
      </w:r>
      <w:r w:rsidRPr="008B12E9">
        <w:rPr>
          <w:rFonts w:ascii="Times New Roman" w:hAnsi="Times New Roman" w:cs="Times New Roman"/>
          <w:bCs/>
          <w:sz w:val="24"/>
          <w:szCs w:val="24"/>
        </w:rPr>
        <w:t xml:space="preserve"> untuk menganalisis </w:t>
      </w:r>
      <w:r w:rsidR="00995A0A">
        <w:rPr>
          <w:rFonts w:ascii="Times New Roman" w:hAnsi="Times New Roman" w:cs="Times New Roman"/>
          <w:bCs/>
          <w:sz w:val="24"/>
          <w:szCs w:val="24"/>
        </w:rPr>
        <w:lastRenderedPageBreak/>
        <w:t>perolehan jawaban</w:t>
      </w:r>
      <w:r w:rsidRPr="008B12E9">
        <w:rPr>
          <w:rFonts w:ascii="Times New Roman" w:hAnsi="Times New Roman" w:cs="Times New Roman"/>
          <w:bCs/>
          <w:sz w:val="24"/>
          <w:szCs w:val="24"/>
        </w:rPr>
        <w:t xml:space="preserve"> dari kuesioner</w:t>
      </w:r>
      <w:r>
        <w:rPr>
          <w:rFonts w:ascii="Times New Roman" w:hAnsi="Times New Roman" w:cs="Times New Roman"/>
          <w:bCs/>
          <w:sz w:val="24"/>
          <w:szCs w:val="24"/>
        </w:rPr>
        <w:t xml:space="preserve"> </w:t>
      </w:r>
      <w:r w:rsidR="00995A0A">
        <w:rPr>
          <w:rFonts w:ascii="Times New Roman" w:hAnsi="Times New Roman" w:cs="Times New Roman"/>
          <w:bCs/>
          <w:sz w:val="24"/>
          <w:szCs w:val="24"/>
        </w:rPr>
        <w:t>yang sudah terisi</w:t>
      </w:r>
      <w:r>
        <w:rPr>
          <w:rFonts w:ascii="Times New Roman" w:hAnsi="Times New Roman" w:cs="Times New Roman"/>
          <w:bCs/>
          <w:sz w:val="24"/>
          <w:szCs w:val="24"/>
        </w:rPr>
        <w:t xml:space="preserve"> </w:t>
      </w:r>
      <w:r w:rsidR="00F70977">
        <w:rPr>
          <w:rFonts w:ascii="Times New Roman" w:hAnsi="Times New Roman" w:cs="Times New Roman"/>
          <w:bCs/>
          <w:sz w:val="24"/>
          <w:szCs w:val="24"/>
        </w:rPr>
        <w:t>(Situmorang &amp; Zuraiyah, 2020)</w:t>
      </w:r>
      <w:r w:rsidRPr="008B12E9">
        <w:rPr>
          <w:rFonts w:ascii="Times New Roman" w:hAnsi="Times New Roman" w:cs="Times New Roman"/>
          <w:bCs/>
          <w:sz w:val="24"/>
          <w:szCs w:val="24"/>
        </w:rPr>
        <w:t>.</w:t>
      </w:r>
      <w:proofErr w:type="gramEnd"/>
      <w:r w:rsidR="00F72595">
        <w:rPr>
          <w:rFonts w:ascii="Times New Roman" w:hAnsi="Times New Roman" w:cs="Times New Roman"/>
          <w:bCs/>
          <w:sz w:val="24"/>
          <w:szCs w:val="24"/>
        </w:rPr>
        <w:t xml:space="preserve"> </w:t>
      </w:r>
      <w:r w:rsidR="000B2A65">
        <w:rPr>
          <w:rFonts w:ascii="Times New Roman" w:hAnsi="Times New Roman" w:cs="Times New Roman"/>
          <w:bCs/>
          <w:sz w:val="24"/>
          <w:szCs w:val="24"/>
        </w:rPr>
        <w:t>Pertanyaan</w:t>
      </w:r>
      <w:r w:rsidR="00F72595" w:rsidRPr="00F72595">
        <w:rPr>
          <w:rFonts w:ascii="Times New Roman" w:hAnsi="Times New Roman" w:cs="Times New Roman"/>
          <w:bCs/>
          <w:sz w:val="24"/>
          <w:szCs w:val="24"/>
        </w:rPr>
        <w:t xml:space="preserve"> </w:t>
      </w:r>
      <w:r w:rsidR="000B2A65">
        <w:rPr>
          <w:rFonts w:ascii="Times New Roman" w:hAnsi="Times New Roman" w:cs="Times New Roman"/>
          <w:bCs/>
          <w:sz w:val="24"/>
          <w:szCs w:val="24"/>
        </w:rPr>
        <w:t>yang digunakan dalam metode ini</w:t>
      </w:r>
      <w:r w:rsidR="00F72595" w:rsidRPr="00F72595">
        <w:rPr>
          <w:rFonts w:ascii="Times New Roman" w:hAnsi="Times New Roman" w:cs="Times New Roman"/>
          <w:bCs/>
          <w:sz w:val="24"/>
          <w:szCs w:val="24"/>
        </w:rPr>
        <w:t xml:space="preserve"> untuk mengukur </w:t>
      </w:r>
      <w:r w:rsidR="00254F1D">
        <w:rPr>
          <w:rFonts w:ascii="Times New Roman" w:hAnsi="Times New Roman" w:cs="Times New Roman"/>
          <w:bCs/>
          <w:sz w:val="24"/>
          <w:szCs w:val="24"/>
        </w:rPr>
        <w:t xml:space="preserve">sikap </w:t>
      </w:r>
      <w:r w:rsidR="000B2A65">
        <w:rPr>
          <w:rFonts w:ascii="Times New Roman" w:hAnsi="Times New Roman" w:cs="Times New Roman"/>
          <w:bCs/>
          <w:sz w:val="24"/>
          <w:szCs w:val="24"/>
        </w:rPr>
        <w:t xml:space="preserve">dari setiap responden </w:t>
      </w:r>
      <w:r w:rsidR="00C17317">
        <w:rPr>
          <w:rFonts w:ascii="Times New Roman" w:hAnsi="Times New Roman" w:cs="Times New Roman"/>
          <w:bCs/>
          <w:sz w:val="24"/>
          <w:szCs w:val="24"/>
        </w:rPr>
        <w:t>dengan beberapa</w:t>
      </w:r>
      <w:r w:rsidR="00DC4C50">
        <w:rPr>
          <w:rFonts w:ascii="Times New Roman" w:hAnsi="Times New Roman" w:cs="Times New Roman"/>
          <w:bCs/>
          <w:sz w:val="24"/>
          <w:szCs w:val="24"/>
        </w:rPr>
        <w:t xml:space="preserve"> pilihan</w:t>
      </w:r>
      <w:r w:rsidR="00F72595" w:rsidRPr="00F72595">
        <w:rPr>
          <w:rFonts w:ascii="Times New Roman" w:hAnsi="Times New Roman" w:cs="Times New Roman"/>
          <w:bCs/>
          <w:sz w:val="24"/>
          <w:szCs w:val="24"/>
        </w:rPr>
        <w:t>, y</w:t>
      </w:r>
      <w:r w:rsidR="003E05C2">
        <w:rPr>
          <w:rFonts w:ascii="Times New Roman" w:hAnsi="Times New Roman" w:cs="Times New Roman"/>
          <w:bCs/>
          <w:sz w:val="24"/>
          <w:szCs w:val="24"/>
        </w:rPr>
        <w:t>ang pertama terdapat pilihan</w:t>
      </w:r>
      <w:r w:rsidR="00F72595" w:rsidRPr="00F72595">
        <w:rPr>
          <w:rFonts w:ascii="Times New Roman" w:hAnsi="Times New Roman" w:cs="Times New Roman"/>
          <w:bCs/>
          <w:sz w:val="24"/>
          <w:szCs w:val="24"/>
        </w:rPr>
        <w:t xml:space="preserve"> </w:t>
      </w:r>
      <w:r w:rsidR="003E05C2">
        <w:rPr>
          <w:rFonts w:ascii="Times New Roman" w:hAnsi="Times New Roman" w:cs="Times New Roman"/>
          <w:bCs/>
          <w:sz w:val="24"/>
          <w:szCs w:val="24"/>
        </w:rPr>
        <w:t>(</w:t>
      </w:r>
      <w:r w:rsidR="00F72595" w:rsidRPr="00F72595">
        <w:rPr>
          <w:rFonts w:ascii="Times New Roman" w:hAnsi="Times New Roman" w:cs="Times New Roman"/>
          <w:bCs/>
          <w:sz w:val="24"/>
          <w:szCs w:val="24"/>
        </w:rPr>
        <w:t>sangat setuju</w:t>
      </w:r>
      <w:r w:rsidR="003E05C2">
        <w:rPr>
          <w:rFonts w:ascii="Times New Roman" w:hAnsi="Times New Roman" w:cs="Times New Roman"/>
          <w:bCs/>
          <w:sz w:val="24"/>
          <w:szCs w:val="24"/>
        </w:rPr>
        <w:t>)</w:t>
      </w:r>
      <w:r w:rsidR="00F72595" w:rsidRPr="00F72595">
        <w:rPr>
          <w:rFonts w:ascii="Times New Roman" w:hAnsi="Times New Roman" w:cs="Times New Roman"/>
          <w:bCs/>
          <w:sz w:val="24"/>
          <w:szCs w:val="24"/>
        </w:rPr>
        <w:t>,</w:t>
      </w:r>
      <w:r w:rsidR="003E05C2">
        <w:rPr>
          <w:rFonts w:ascii="Times New Roman" w:hAnsi="Times New Roman" w:cs="Times New Roman"/>
          <w:bCs/>
          <w:sz w:val="24"/>
          <w:szCs w:val="24"/>
        </w:rPr>
        <w:t xml:space="preserve"> yang kedua terdapat pilihan</w:t>
      </w:r>
      <w:r w:rsidR="00F72595" w:rsidRPr="00F72595">
        <w:rPr>
          <w:rFonts w:ascii="Times New Roman" w:hAnsi="Times New Roman" w:cs="Times New Roman"/>
          <w:bCs/>
          <w:sz w:val="24"/>
          <w:szCs w:val="24"/>
        </w:rPr>
        <w:t xml:space="preserve"> </w:t>
      </w:r>
      <w:r w:rsidR="003E05C2">
        <w:rPr>
          <w:rFonts w:ascii="Times New Roman" w:hAnsi="Times New Roman" w:cs="Times New Roman"/>
          <w:bCs/>
          <w:sz w:val="24"/>
          <w:szCs w:val="24"/>
        </w:rPr>
        <w:t>(</w:t>
      </w:r>
      <w:r w:rsidR="00F72595" w:rsidRPr="00F72595">
        <w:rPr>
          <w:rFonts w:ascii="Times New Roman" w:hAnsi="Times New Roman" w:cs="Times New Roman"/>
          <w:bCs/>
          <w:sz w:val="24"/>
          <w:szCs w:val="24"/>
        </w:rPr>
        <w:t>setuju</w:t>
      </w:r>
      <w:r w:rsidR="003E05C2">
        <w:rPr>
          <w:rFonts w:ascii="Times New Roman" w:hAnsi="Times New Roman" w:cs="Times New Roman"/>
          <w:bCs/>
          <w:sz w:val="24"/>
          <w:szCs w:val="24"/>
        </w:rPr>
        <w:t>)</w:t>
      </w:r>
      <w:r w:rsidR="00F72595" w:rsidRPr="00F72595">
        <w:rPr>
          <w:rFonts w:ascii="Times New Roman" w:hAnsi="Times New Roman" w:cs="Times New Roman"/>
          <w:bCs/>
          <w:sz w:val="24"/>
          <w:szCs w:val="24"/>
        </w:rPr>
        <w:t xml:space="preserve">, </w:t>
      </w:r>
      <w:r w:rsidR="003E05C2">
        <w:rPr>
          <w:rFonts w:ascii="Times New Roman" w:hAnsi="Times New Roman" w:cs="Times New Roman"/>
          <w:bCs/>
          <w:sz w:val="24"/>
          <w:szCs w:val="24"/>
        </w:rPr>
        <w:t>yang ketiga terdapat pilihan (</w:t>
      </w:r>
      <w:r w:rsidR="0031427D">
        <w:rPr>
          <w:rFonts w:ascii="Times New Roman" w:hAnsi="Times New Roman" w:cs="Times New Roman"/>
          <w:bCs/>
          <w:sz w:val="24"/>
          <w:szCs w:val="24"/>
        </w:rPr>
        <w:t>ragu-ragu</w:t>
      </w:r>
      <w:r w:rsidR="003E05C2">
        <w:rPr>
          <w:rFonts w:ascii="Times New Roman" w:hAnsi="Times New Roman" w:cs="Times New Roman"/>
          <w:bCs/>
          <w:sz w:val="24"/>
          <w:szCs w:val="24"/>
        </w:rPr>
        <w:t>)</w:t>
      </w:r>
      <w:r w:rsidR="00F72595" w:rsidRPr="00F72595">
        <w:rPr>
          <w:rFonts w:ascii="Times New Roman" w:hAnsi="Times New Roman" w:cs="Times New Roman"/>
          <w:bCs/>
          <w:sz w:val="24"/>
          <w:szCs w:val="24"/>
        </w:rPr>
        <w:t xml:space="preserve">, </w:t>
      </w:r>
      <w:r w:rsidR="003E05C2">
        <w:rPr>
          <w:rFonts w:ascii="Times New Roman" w:hAnsi="Times New Roman" w:cs="Times New Roman"/>
          <w:bCs/>
          <w:sz w:val="24"/>
          <w:szCs w:val="24"/>
        </w:rPr>
        <w:t>yang keempat terdapat pilihan (</w:t>
      </w:r>
      <w:r w:rsidR="00F72595" w:rsidRPr="00F72595">
        <w:rPr>
          <w:rFonts w:ascii="Times New Roman" w:hAnsi="Times New Roman" w:cs="Times New Roman"/>
          <w:bCs/>
          <w:sz w:val="24"/>
          <w:szCs w:val="24"/>
        </w:rPr>
        <w:t>tidak setu</w:t>
      </w:r>
      <w:r w:rsidR="00F72595">
        <w:rPr>
          <w:rFonts w:ascii="Times New Roman" w:hAnsi="Times New Roman" w:cs="Times New Roman"/>
          <w:bCs/>
          <w:sz w:val="24"/>
          <w:szCs w:val="24"/>
        </w:rPr>
        <w:t>ju</w:t>
      </w:r>
      <w:r w:rsidR="003E05C2">
        <w:rPr>
          <w:rFonts w:ascii="Times New Roman" w:hAnsi="Times New Roman" w:cs="Times New Roman"/>
          <w:bCs/>
          <w:sz w:val="24"/>
          <w:szCs w:val="24"/>
        </w:rPr>
        <w:t>)</w:t>
      </w:r>
      <w:r w:rsidR="00F72595">
        <w:rPr>
          <w:rFonts w:ascii="Times New Roman" w:hAnsi="Times New Roman" w:cs="Times New Roman"/>
          <w:bCs/>
          <w:sz w:val="24"/>
          <w:szCs w:val="24"/>
        </w:rPr>
        <w:t>, dan</w:t>
      </w:r>
      <w:r w:rsidR="003E05C2">
        <w:rPr>
          <w:rFonts w:ascii="Times New Roman" w:hAnsi="Times New Roman" w:cs="Times New Roman"/>
          <w:bCs/>
          <w:sz w:val="24"/>
          <w:szCs w:val="24"/>
        </w:rPr>
        <w:t xml:space="preserve"> yang kelima terdapat pilihan</w:t>
      </w:r>
      <w:r w:rsidR="00F72595">
        <w:rPr>
          <w:rFonts w:ascii="Times New Roman" w:hAnsi="Times New Roman" w:cs="Times New Roman"/>
          <w:bCs/>
          <w:sz w:val="24"/>
          <w:szCs w:val="24"/>
        </w:rPr>
        <w:t xml:space="preserve"> </w:t>
      </w:r>
      <w:r w:rsidR="003E05C2">
        <w:rPr>
          <w:rFonts w:ascii="Times New Roman" w:hAnsi="Times New Roman" w:cs="Times New Roman"/>
          <w:bCs/>
          <w:sz w:val="24"/>
          <w:szCs w:val="24"/>
        </w:rPr>
        <w:t>(</w:t>
      </w:r>
      <w:r w:rsidR="00F72595">
        <w:rPr>
          <w:rFonts w:ascii="Times New Roman" w:hAnsi="Times New Roman" w:cs="Times New Roman"/>
          <w:bCs/>
          <w:sz w:val="24"/>
          <w:szCs w:val="24"/>
        </w:rPr>
        <w:t>sangat tidak setuju</w:t>
      </w:r>
      <w:r w:rsidR="003E05C2">
        <w:rPr>
          <w:rFonts w:ascii="Times New Roman" w:hAnsi="Times New Roman" w:cs="Times New Roman"/>
          <w:bCs/>
          <w:sz w:val="24"/>
          <w:szCs w:val="24"/>
        </w:rPr>
        <w:t>)</w:t>
      </w:r>
      <w:r w:rsidR="00F72595" w:rsidRPr="00F72595">
        <w:rPr>
          <w:rFonts w:ascii="Times New Roman" w:hAnsi="Times New Roman" w:cs="Times New Roman"/>
          <w:bCs/>
          <w:sz w:val="24"/>
          <w:szCs w:val="24"/>
        </w:rPr>
        <w:t xml:space="preserve">. </w:t>
      </w:r>
      <w:r w:rsidR="00C926CF">
        <w:rPr>
          <w:rFonts w:ascii="Times New Roman" w:hAnsi="Times New Roman" w:cs="Times New Roman"/>
          <w:bCs/>
          <w:sz w:val="24"/>
          <w:szCs w:val="24"/>
        </w:rPr>
        <w:t>Bentuk pertanyaan</w:t>
      </w:r>
      <w:r w:rsidR="00EE593D">
        <w:rPr>
          <w:rFonts w:ascii="Times New Roman" w:hAnsi="Times New Roman" w:cs="Times New Roman"/>
          <w:bCs/>
          <w:sz w:val="24"/>
          <w:szCs w:val="24"/>
        </w:rPr>
        <w:t xml:space="preserve"> yang ada dalam metode ini terdapat dua jenis yaitu </w:t>
      </w:r>
      <w:r w:rsidR="00F72595" w:rsidRPr="00F72595">
        <w:rPr>
          <w:rFonts w:ascii="Times New Roman" w:hAnsi="Times New Roman" w:cs="Times New Roman"/>
          <w:bCs/>
          <w:sz w:val="24"/>
          <w:szCs w:val="24"/>
        </w:rPr>
        <w:t xml:space="preserve">pertanyaan positif </w:t>
      </w:r>
      <w:r w:rsidR="00EE593D">
        <w:rPr>
          <w:rFonts w:ascii="Times New Roman" w:hAnsi="Times New Roman" w:cs="Times New Roman"/>
          <w:bCs/>
          <w:sz w:val="24"/>
          <w:szCs w:val="24"/>
        </w:rPr>
        <w:t xml:space="preserve">dengan pilihan </w:t>
      </w:r>
      <w:r w:rsidR="00F72595" w:rsidRPr="00F72595">
        <w:rPr>
          <w:rFonts w:ascii="Times New Roman" w:hAnsi="Times New Roman" w:cs="Times New Roman"/>
          <w:bCs/>
          <w:sz w:val="24"/>
          <w:szCs w:val="24"/>
        </w:rPr>
        <w:t xml:space="preserve">skor </w:t>
      </w:r>
      <w:r w:rsidR="002C3AD1">
        <w:rPr>
          <w:rFonts w:ascii="Times New Roman" w:hAnsi="Times New Roman" w:cs="Times New Roman"/>
          <w:bCs/>
          <w:sz w:val="24"/>
          <w:szCs w:val="24"/>
        </w:rPr>
        <w:t>yang dimulai dari angka</w:t>
      </w:r>
      <w:r w:rsidR="00F72595" w:rsidRPr="00F72595">
        <w:rPr>
          <w:rFonts w:ascii="Times New Roman" w:hAnsi="Times New Roman" w:cs="Times New Roman"/>
          <w:bCs/>
          <w:sz w:val="24"/>
          <w:szCs w:val="24"/>
        </w:rPr>
        <w:t xml:space="preserve"> 5</w:t>
      </w:r>
      <w:r w:rsidR="00EF2F59">
        <w:rPr>
          <w:rFonts w:ascii="Times New Roman" w:hAnsi="Times New Roman" w:cs="Times New Roman"/>
          <w:bCs/>
          <w:sz w:val="24"/>
          <w:szCs w:val="24"/>
        </w:rPr>
        <w:t xml:space="preserve"> sampai </w:t>
      </w:r>
      <w:r w:rsidR="00F72595" w:rsidRPr="00F72595">
        <w:rPr>
          <w:rFonts w:ascii="Times New Roman" w:hAnsi="Times New Roman" w:cs="Times New Roman"/>
          <w:bCs/>
          <w:sz w:val="24"/>
          <w:szCs w:val="24"/>
        </w:rPr>
        <w:t>1</w:t>
      </w:r>
      <w:r w:rsidR="00EE593D">
        <w:rPr>
          <w:rFonts w:ascii="Times New Roman" w:hAnsi="Times New Roman" w:cs="Times New Roman"/>
          <w:bCs/>
          <w:sz w:val="24"/>
          <w:szCs w:val="24"/>
        </w:rPr>
        <w:t>,</w:t>
      </w:r>
      <w:r w:rsidR="00F72595" w:rsidRPr="00F72595">
        <w:rPr>
          <w:rFonts w:ascii="Times New Roman" w:hAnsi="Times New Roman" w:cs="Times New Roman"/>
          <w:bCs/>
          <w:sz w:val="24"/>
          <w:szCs w:val="24"/>
        </w:rPr>
        <w:t xml:space="preserve"> pertanyaan negatif </w:t>
      </w:r>
      <w:r w:rsidR="00EE593D">
        <w:rPr>
          <w:rFonts w:ascii="Times New Roman" w:hAnsi="Times New Roman" w:cs="Times New Roman"/>
          <w:bCs/>
          <w:sz w:val="24"/>
          <w:szCs w:val="24"/>
        </w:rPr>
        <w:t>dengan pilihan</w:t>
      </w:r>
      <w:r w:rsidR="00F72595">
        <w:rPr>
          <w:rFonts w:ascii="Times New Roman" w:hAnsi="Times New Roman" w:cs="Times New Roman"/>
          <w:bCs/>
          <w:sz w:val="24"/>
          <w:szCs w:val="24"/>
        </w:rPr>
        <w:t xml:space="preserve"> skor</w:t>
      </w:r>
      <w:r w:rsidR="002C3AD1">
        <w:rPr>
          <w:rFonts w:ascii="Times New Roman" w:hAnsi="Times New Roman" w:cs="Times New Roman"/>
          <w:bCs/>
          <w:sz w:val="24"/>
          <w:szCs w:val="24"/>
        </w:rPr>
        <w:t xml:space="preserve"> yang dimulai dari angka</w:t>
      </w:r>
      <w:r w:rsidR="00F72595">
        <w:rPr>
          <w:rFonts w:ascii="Times New Roman" w:hAnsi="Times New Roman" w:cs="Times New Roman"/>
          <w:bCs/>
          <w:sz w:val="24"/>
          <w:szCs w:val="24"/>
        </w:rPr>
        <w:t xml:space="preserve"> 1</w:t>
      </w:r>
      <w:r w:rsidR="00FD36B2">
        <w:rPr>
          <w:rFonts w:ascii="Times New Roman" w:hAnsi="Times New Roman" w:cs="Times New Roman"/>
          <w:bCs/>
          <w:sz w:val="24"/>
          <w:szCs w:val="24"/>
        </w:rPr>
        <w:t xml:space="preserve"> sampai</w:t>
      </w:r>
      <w:r w:rsidR="00F72595">
        <w:rPr>
          <w:rFonts w:ascii="Times New Roman" w:hAnsi="Times New Roman" w:cs="Times New Roman"/>
          <w:bCs/>
          <w:sz w:val="24"/>
          <w:szCs w:val="24"/>
        </w:rPr>
        <w:t xml:space="preserve"> 5</w:t>
      </w:r>
      <w:r w:rsidR="005E0736">
        <w:rPr>
          <w:rFonts w:ascii="Times New Roman" w:hAnsi="Times New Roman" w:cs="Times New Roman"/>
          <w:bCs/>
          <w:sz w:val="24"/>
          <w:szCs w:val="24"/>
        </w:rPr>
        <w:t xml:space="preserve"> </w:t>
      </w:r>
      <w:r w:rsidR="005E0736">
        <w:rPr>
          <w:rFonts w:ascii="Times New Roman" w:hAnsi="Times New Roman" w:cs="Times New Roman"/>
          <w:bCs/>
          <w:sz w:val="24"/>
          <w:szCs w:val="24"/>
        </w:rPr>
        <w:fldChar w:fldCharType="begin" w:fldLock="1"/>
      </w:r>
      <w:r w:rsidR="00983F59">
        <w:rPr>
          <w:rFonts w:ascii="Times New Roman" w:hAnsi="Times New Roman" w:cs="Times New Roman"/>
          <w:bCs/>
          <w:sz w:val="24"/>
          <w:szCs w:val="24"/>
        </w:rPr>
        <w:instrText>ADDIN CSL_CITATION {"citationItems":[{"id":"ITEM-1","itemData":{"ISSN":"1979 - 1909","abstract":"Pandemi virus covid-19 yang sedang mewabah di dunia dan juga di Indonesia sangat mempengaruhi kondisi di banyak bidang seperti bidang ekonomi, sosial, pariwisata dan juga pendidikan. Untuk mencegah penyebaran covid-19, khusus di bidang pendidikan, pemerintah memerintahkan untuk melaksanakan proses belajar dilaksanakan di rumah melalui pembelajaran daring. Oleh karena itu, penelitian ini dilakukan untuk mengetahui dampak pandemi covid-19 ini terhadap perilaku peserta didik dalam pembelajaran daring. Di dalam penelitian ini penulis melakukan survey dengan kuesioner dengan pengukuran menggunakan skala likert dan analisa interval untuk mengetahui sejauh mana dampak pandemi covid-19 terhadap perilaku siswa dan mahasiswa dalam mengikuti pelajaran sekolah/kampus secara daring. Hasil penelitian menunjukkan bahwa pandemi covid-19 memberikan dampak kuat terhadap perilaku peserta didik pada tingkat keaktifan mengikuti proses pembelajaran daring.","author":[{"dropping-particle":"","family":"Widagdo","given":"Bambang Wisnu","non-dropping-particle":"","parse-names":false,"suffix":""},{"dropping-particle":"","family":"Handayani","given":"Murni","non-dropping-particle":"","parse-names":false,"suffix":""},{"dropping-particle":"","family":"Suharto","given":"Dan Agus","non-dropping-particle":"","parse-names":false,"suffix":""}],"container-title":"Jurnal Teknologi Informasi ESIT","id":"ITEM-1","issue":"2","issued":{"date-parts":[["2020"]]},"page":"63-70","title":"Dampak Pandemi Covid-19 terhadsap Perilaku Peserta Didik pada Proses Pembelajaran Daring Menggunkan Metode Pengukuran Skala Likert (Studi Kasus di Kabupaten Tangerang Selatan)","type":"article-journal","volume":"63"},"uris":["http://www.mendeley.com/documents/?uuid=018b681a-4b59-461c-8d2b-032c68b2f56e"]}],"mendeley":{"formattedCitation":"(Widagdo et al., 2020)","manualFormatting":"(Widagdo dkk., 2020)","plainTextFormattedCitation":"(Widagdo et al., 2020)","previouslyFormattedCitation":"(Widagdo et al., 2020)"},"properties":{"noteIndex":0},"schema":"https://github.com/citation-style-language/schema/raw/master/csl-citation.json"}</w:instrText>
      </w:r>
      <w:r w:rsidR="005E0736">
        <w:rPr>
          <w:rFonts w:ascii="Times New Roman" w:hAnsi="Times New Roman" w:cs="Times New Roman"/>
          <w:bCs/>
          <w:sz w:val="24"/>
          <w:szCs w:val="24"/>
        </w:rPr>
        <w:fldChar w:fldCharType="separate"/>
      </w:r>
      <w:r w:rsidR="005E0736" w:rsidRPr="005E0736">
        <w:rPr>
          <w:rFonts w:ascii="Times New Roman" w:hAnsi="Times New Roman" w:cs="Times New Roman"/>
          <w:bCs/>
          <w:noProof/>
          <w:sz w:val="24"/>
          <w:szCs w:val="24"/>
        </w:rPr>
        <w:t xml:space="preserve">(Widagdo </w:t>
      </w:r>
      <w:r w:rsidR="005E0736">
        <w:rPr>
          <w:rFonts w:ascii="Times New Roman" w:hAnsi="Times New Roman" w:cs="Times New Roman"/>
          <w:bCs/>
          <w:noProof/>
          <w:sz w:val="24"/>
          <w:szCs w:val="24"/>
        </w:rPr>
        <w:t>dkk</w:t>
      </w:r>
      <w:r w:rsidR="005E0736" w:rsidRPr="005E0736">
        <w:rPr>
          <w:rFonts w:ascii="Times New Roman" w:hAnsi="Times New Roman" w:cs="Times New Roman"/>
          <w:bCs/>
          <w:noProof/>
          <w:sz w:val="24"/>
          <w:szCs w:val="24"/>
        </w:rPr>
        <w:t>., 2020)</w:t>
      </w:r>
      <w:r w:rsidR="005E0736">
        <w:rPr>
          <w:rFonts w:ascii="Times New Roman" w:hAnsi="Times New Roman" w:cs="Times New Roman"/>
          <w:bCs/>
          <w:sz w:val="24"/>
          <w:szCs w:val="24"/>
        </w:rPr>
        <w:fldChar w:fldCharType="end"/>
      </w:r>
      <w:r w:rsidR="00F72595" w:rsidRPr="00F72595">
        <w:rPr>
          <w:rFonts w:ascii="Times New Roman" w:hAnsi="Times New Roman" w:cs="Times New Roman"/>
          <w:bCs/>
          <w:sz w:val="24"/>
          <w:szCs w:val="24"/>
        </w:rPr>
        <w:t>.</w:t>
      </w:r>
      <w:r w:rsidR="00983F59">
        <w:rPr>
          <w:rFonts w:ascii="Times New Roman" w:hAnsi="Times New Roman" w:cs="Times New Roman"/>
          <w:bCs/>
          <w:sz w:val="24"/>
          <w:szCs w:val="24"/>
        </w:rPr>
        <w:t xml:space="preserve"> Adapun r</w:t>
      </w:r>
      <w:r w:rsidR="003F6E82">
        <w:rPr>
          <w:rFonts w:ascii="Times New Roman" w:hAnsi="Times New Roman" w:cs="Times New Roman"/>
          <w:bCs/>
          <w:sz w:val="24"/>
          <w:szCs w:val="24"/>
        </w:rPr>
        <w:t>umus-rumus yang dipakai dalam s</w:t>
      </w:r>
      <w:r w:rsidR="00983F59">
        <w:rPr>
          <w:rFonts w:ascii="Times New Roman" w:hAnsi="Times New Roman" w:cs="Times New Roman"/>
          <w:bCs/>
          <w:sz w:val="24"/>
          <w:szCs w:val="24"/>
        </w:rPr>
        <w:t xml:space="preserve">kala </w:t>
      </w:r>
      <w:r w:rsidR="00983F59" w:rsidRPr="007A63BB">
        <w:rPr>
          <w:rFonts w:ascii="Times New Roman" w:hAnsi="Times New Roman" w:cs="Times New Roman"/>
          <w:bCs/>
          <w:i/>
          <w:sz w:val="24"/>
          <w:szCs w:val="24"/>
        </w:rPr>
        <w:t>Likert</w:t>
      </w:r>
      <w:r w:rsidR="00983F59">
        <w:rPr>
          <w:rFonts w:ascii="Times New Roman" w:hAnsi="Times New Roman" w:cs="Times New Roman"/>
          <w:bCs/>
          <w:sz w:val="24"/>
          <w:szCs w:val="24"/>
        </w:rPr>
        <w:t xml:space="preserve"> adalah sebagai berikut </w:t>
      </w:r>
      <w:r w:rsidR="00983F59">
        <w:rPr>
          <w:rFonts w:ascii="Times New Roman" w:hAnsi="Times New Roman" w:cs="Times New Roman"/>
          <w:bCs/>
          <w:sz w:val="24"/>
          <w:szCs w:val="24"/>
        </w:rPr>
        <w:fldChar w:fldCharType="begin" w:fldLock="1"/>
      </w:r>
      <w:r w:rsidR="00BD4429">
        <w:rPr>
          <w:rFonts w:ascii="Times New Roman" w:hAnsi="Times New Roman" w:cs="Times New Roman"/>
          <w:bCs/>
          <w:sz w:val="24"/>
          <w:szCs w:val="24"/>
        </w:rPr>
        <w:instrText>ADDIN CSL_CITATION {"citationItems":[{"id":"ITEM-1","itemData":{"DOI":"10.31598/bahasarupa.v4i2.659","ISSN":"2581-0502","abstract":"Animation is a static image that is displayed sequentially so that the image becomes a moving image. Apart from being an entertainment, animation has also become a guide, an inspiration, as well as a means of socializing. Along with the development of technology, there are many techniques for making animation. These techniques aim to improve the quality of the image, as well as the animation movement itself. There is a lack of awareness to maintain health in society today. Many people do not understand the importance of maintaining health to stay healthy. Recently, there has been an unclear paradigm towards the transmission of the Covid -19 virus. The spread of a virus that is very mobile, will definitely have a bad impact. This is exacerbated by the state of unclear issues, where there is a lack of socialization of the preventive action of the Covid-19 virus, especially in Indonesia. Based on these things, in this study a socialization video was made about preventing the spread of the Covid -19 virus, based on 2-dimensional animation using kinetic typography techniques. So, the final result of this research is in the form of an animated video as a 2-dimensional based socialization media regarding the prevention of transmission of the Covid -19 virus to the public visually in the form of an animated video.","author":[{"dropping-particle":"","family":"Krisbiantoro","given":"Dwi","non-dropping-particle":"","parse-names":false,"suffix":""},{"dropping-particle":"","family":"Handani","given":"Sitaresmi Wahyu","non-dropping-particle":"","parse-names":false,"suffix":""},{"dropping-particle":"","family":"Falah","given":"Ilfa Jawahiril","non-dropping-particle":"","parse-names":false,"suffix":""}],"container-title":"Jurnal Bahasa Rupa","id":"ITEM-1","issue":"2","issued":{"date-parts":[["2021"]]},"page":"125-133","title":"Video Animasi Motion Graphic Dan Tipografi Kinetik Sebagai Media Sosialisasi Pencegahan Virus Corona","type":"article-journal","volume":"4"},"uris":["http://www.mendeley.com/documents/?uuid=c1af19a0-94a2-4665-9a2a-0b204d9c6898"]}],"mendeley":{"formattedCitation":"(Krisbiantoro et al., 2021)","manualFormatting":"(Krisbiantoro dkk., 2021)","plainTextFormattedCitation":"(Krisbiantoro et al., 2021)","previouslyFormattedCitation":"(Krisbiantoro et al., 2021)"},"properties":{"noteIndex":0},"schema":"https://github.com/citation-style-language/schema/raw/master/csl-citation.json"}</w:instrText>
      </w:r>
      <w:r w:rsidR="00983F59">
        <w:rPr>
          <w:rFonts w:ascii="Times New Roman" w:hAnsi="Times New Roman" w:cs="Times New Roman"/>
          <w:bCs/>
          <w:sz w:val="24"/>
          <w:szCs w:val="24"/>
        </w:rPr>
        <w:fldChar w:fldCharType="separate"/>
      </w:r>
      <w:r w:rsidR="00983F59">
        <w:rPr>
          <w:rFonts w:ascii="Times New Roman" w:hAnsi="Times New Roman" w:cs="Times New Roman"/>
          <w:bCs/>
          <w:noProof/>
          <w:sz w:val="24"/>
          <w:szCs w:val="24"/>
        </w:rPr>
        <w:t>(Krisbiantoro dkk</w:t>
      </w:r>
      <w:r w:rsidR="00983F59" w:rsidRPr="00983F59">
        <w:rPr>
          <w:rFonts w:ascii="Times New Roman" w:hAnsi="Times New Roman" w:cs="Times New Roman"/>
          <w:bCs/>
          <w:noProof/>
          <w:sz w:val="24"/>
          <w:szCs w:val="24"/>
        </w:rPr>
        <w:t>., 2021)</w:t>
      </w:r>
      <w:r w:rsidR="00983F59">
        <w:rPr>
          <w:rFonts w:ascii="Times New Roman" w:hAnsi="Times New Roman" w:cs="Times New Roman"/>
          <w:bCs/>
          <w:sz w:val="24"/>
          <w:szCs w:val="24"/>
        </w:rPr>
        <w:fldChar w:fldCharType="end"/>
      </w:r>
      <w:r w:rsidR="00983F59">
        <w:rPr>
          <w:rFonts w:ascii="Times New Roman" w:hAnsi="Times New Roman" w:cs="Times New Roman"/>
          <w:bCs/>
          <w:sz w:val="24"/>
          <w:szCs w:val="24"/>
        </w:rPr>
        <w:t xml:space="preserve"> :</w:t>
      </w:r>
    </w:p>
    <w:p w14:paraId="770A3BB4" w14:textId="22505340" w:rsidR="00983F59" w:rsidRDefault="00C065A7" w:rsidP="00532DFD">
      <w:pPr>
        <w:pStyle w:val="ListParagraph"/>
        <w:numPr>
          <w:ilvl w:val="2"/>
          <w:numId w:val="8"/>
        </w:numPr>
        <w:spacing w:line="480" w:lineRule="auto"/>
        <w:ind w:left="1418" w:hanging="284"/>
        <w:jc w:val="both"/>
        <w:rPr>
          <w:rFonts w:ascii="Times New Roman" w:hAnsi="Times New Roman" w:cs="Times New Roman"/>
          <w:bCs/>
          <w:sz w:val="24"/>
          <w:szCs w:val="24"/>
        </w:rPr>
      </w:pPr>
      <w:r>
        <w:rPr>
          <w:rFonts w:ascii="Times New Roman" w:hAnsi="Times New Roman" w:cs="Times New Roman"/>
          <w:bCs/>
          <w:sz w:val="24"/>
          <w:szCs w:val="24"/>
        </w:rPr>
        <w:t xml:space="preserve">Rumus </w:t>
      </w:r>
      <w:r w:rsidR="00983F59">
        <w:rPr>
          <w:rFonts w:ascii="Times New Roman" w:hAnsi="Times New Roman" w:cs="Times New Roman"/>
          <w:bCs/>
          <w:sz w:val="24"/>
          <w:szCs w:val="24"/>
        </w:rPr>
        <w:t>Jumlah Skor = T</w:t>
      </w:r>
      <w:r w:rsidR="00D628BF">
        <w:rPr>
          <w:rFonts w:ascii="Times New Roman" w:hAnsi="Times New Roman" w:cs="Times New Roman"/>
          <w:bCs/>
          <w:sz w:val="24"/>
          <w:szCs w:val="24"/>
        </w:rPr>
        <w:t xml:space="preserve"> (</w:t>
      </w:r>
      <w:r w:rsidR="00D628BF" w:rsidRPr="00D628BF">
        <w:rPr>
          <w:rFonts w:ascii="Times New Roman" w:hAnsi="Times New Roman" w:cs="Times New Roman"/>
          <w:bCs/>
          <w:sz w:val="24"/>
          <w:szCs w:val="24"/>
        </w:rPr>
        <w:t xml:space="preserve">total </w:t>
      </w:r>
      <w:r w:rsidR="00877DBC">
        <w:rPr>
          <w:rFonts w:ascii="Times New Roman" w:hAnsi="Times New Roman" w:cs="Times New Roman"/>
          <w:bCs/>
          <w:sz w:val="24"/>
          <w:szCs w:val="24"/>
        </w:rPr>
        <w:t xml:space="preserve">dari </w:t>
      </w:r>
      <w:r w:rsidR="00D628BF" w:rsidRPr="00D628BF">
        <w:rPr>
          <w:rFonts w:ascii="Times New Roman" w:hAnsi="Times New Roman" w:cs="Times New Roman"/>
          <w:bCs/>
          <w:sz w:val="24"/>
          <w:szCs w:val="24"/>
        </w:rPr>
        <w:t xml:space="preserve">responden yang </w:t>
      </w:r>
      <w:r w:rsidR="00877DBC">
        <w:rPr>
          <w:rFonts w:ascii="Times New Roman" w:hAnsi="Times New Roman" w:cs="Times New Roman"/>
          <w:bCs/>
          <w:sz w:val="24"/>
          <w:szCs w:val="24"/>
        </w:rPr>
        <w:t>menjawab</w:t>
      </w:r>
      <w:r w:rsidR="00D628BF">
        <w:rPr>
          <w:rFonts w:ascii="Times New Roman" w:hAnsi="Times New Roman" w:cs="Times New Roman"/>
          <w:bCs/>
          <w:sz w:val="24"/>
          <w:szCs w:val="24"/>
        </w:rPr>
        <w:t>)</w:t>
      </w:r>
      <w:r w:rsidR="00983F59" w:rsidRPr="00D628BF">
        <w:rPr>
          <w:rFonts w:ascii="Times New Roman" w:hAnsi="Times New Roman" w:cs="Times New Roman"/>
          <w:bCs/>
          <w:sz w:val="24"/>
          <w:szCs w:val="24"/>
        </w:rPr>
        <w:t xml:space="preserve"> </w:t>
      </w:r>
      <w:r w:rsidR="00983F59">
        <w:rPr>
          <w:rFonts w:ascii="Times New Roman" w:hAnsi="Times New Roman" w:cs="Times New Roman"/>
          <w:bCs/>
          <w:sz w:val="24"/>
          <w:szCs w:val="24"/>
        </w:rPr>
        <w:t>x Pn</w:t>
      </w:r>
      <w:r w:rsidR="00D628BF">
        <w:rPr>
          <w:rFonts w:ascii="Times New Roman" w:hAnsi="Times New Roman" w:cs="Times New Roman"/>
          <w:bCs/>
          <w:sz w:val="24"/>
          <w:szCs w:val="24"/>
        </w:rPr>
        <w:t xml:space="preserve"> (pilihan</w:t>
      </w:r>
      <w:r w:rsidR="006038C4">
        <w:rPr>
          <w:rFonts w:ascii="Times New Roman" w:hAnsi="Times New Roman" w:cs="Times New Roman"/>
          <w:bCs/>
          <w:sz w:val="24"/>
          <w:szCs w:val="24"/>
        </w:rPr>
        <w:t xml:space="preserve"> yang berupa</w:t>
      </w:r>
      <w:r w:rsidR="00D628BF">
        <w:rPr>
          <w:rFonts w:ascii="Times New Roman" w:hAnsi="Times New Roman" w:cs="Times New Roman"/>
          <w:bCs/>
          <w:sz w:val="24"/>
          <w:szCs w:val="24"/>
        </w:rPr>
        <w:t xml:space="preserve"> angka skor </w:t>
      </w:r>
      <w:r w:rsidR="00D628BF" w:rsidRPr="007A63BB">
        <w:rPr>
          <w:rFonts w:ascii="Times New Roman" w:hAnsi="Times New Roman" w:cs="Times New Roman"/>
          <w:bCs/>
          <w:i/>
          <w:sz w:val="24"/>
          <w:szCs w:val="24"/>
        </w:rPr>
        <w:t>Likert</w:t>
      </w:r>
      <w:r w:rsidR="00D628BF">
        <w:rPr>
          <w:rFonts w:ascii="Times New Roman" w:hAnsi="Times New Roman" w:cs="Times New Roman"/>
          <w:bCs/>
          <w:sz w:val="24"/>
          <w:szCs w:val="24"/>
        </w:rPr>
        <w:t>).</w:t>
      </w:r>
    </w:p>
    <w:p w14:paraId="29215A9B" w14:textId="0D46BD6A" w:rsidR="00D628BF" w:rsidRDefault="00D628BF" w:rsidP="00532DFD">
      <w:pPr>
        <w:pStyle w:val="ListParagraph"/>
        <w:numPr>
          <w:ilvl w:val="2"/>
          <w:numId w:val="8"/>
        </w:numPr>
        <w:spacing w:line="480" w:lineRule="auto"/>
        <w:ind w:left="1418" w:hanging="284"/>
        <w:jc w:val="both"/>
        <w:rPr>
          <w:rFonts w:ascii="Times New Roman" w:hAnsi="Times New Roman" w:cs="Times New Roman"/>
          <w:bCs/>
          <w:sz w:val="24"/>
          <w:szCs w:val="24"/>
        </w:rPr>
      </w:pPr>
      <w:r>
        <w:rPr>
          <w:rFonts w:ascii="Times New Roman" w:hAnsi="Times New Roman" w:cs="Times New Roman"/>
          <w:bCs/>
          <w:sz w:val="24"/>
          <w:szCs w:val="24"/>
        </w:rPr>
        <w:t xml:space="preserve">Rumus Y = skor </w:t>
      </w:r>
      <w:r w:rsidR="0026534D">
        <w:rPr>
          <w:rFonts w:ascii="Times New Roman" w:hAnsi="Times New Roman" w:cs="Times New Roman"/>
          <w:bCs/>
          <w:sz w:val="24"/>
          <w:szCs w:val="24"/>
        </w:rPr>
        <w:t xml:space="preserve">paling </w:t>
      </w:r>
      <w:r>
        <w:rPr>
          <w:rFonts w:ascii="Times New Roman" w:hAnsi="Times New Roman" w:cs="Times New Roman"/>
          <w:bCs/>
          <w:sz w:val="24"/>
          <w:szCs w:val="24"/>
        </w:rPr>
        <w:t xml:space="preserve">tinggi </w:t>
      </w:r>
      <w:r w:rsidR="005A2AF6">
        <w:rPr>
          <w:rFonts w:ascii="Times New Roman" w:hAnsi="Times New Roman" w:cs="Times New Roman"/>
          <w:bCs/>
          <w:sz w:val="24"/>
          <w:szCs w:val="24"/>
        </w:rPr>
        <w:t xml:space="preserve">dari </w:t>
      </w:r>
      <w:r w:rsidRPr="007A63BB">
        <w:rPr>
          <w:rFonts w:ascii="Times New Roman" w:hAnsi="Times New Roman" w:cs="Times New Roman"/>
          <w:bCs/>
          <w:i/>
          <w:sz w:val="24"/>
          <w:szCs w:val="24"/>
        </w:rPr>
        <w:t>Liker</w:t>
      </w:r>
      <w:r>
        <w:rPr>
          <w:rFonts w:ascii="Times New Roman" w:hAnsi="Times New Roman" w:cs="Times New Roman"/>
          <w:bCs/>
          <w:sz w:val="24"/>
          <w:szCs w:val="24"/>
        </w:rPr>
        <w:t xml:space="preserve"> x </w:t>
      </w:r>
      <w:r w:rsidR="00183235">
        <w:rPr>
          <w:rFonts w:ascii="Times New Roman" w:hAnsi="Times New Roman" w:cs="Times New Roman"/>
          <w:bCs/>
          <w:sz w:val="24"/>
          <w:szCs w:val="24"/>
        </w:rPr>
        <w:t>keseluruhan</w:t>
      </w:r>
      <w:r>
        <w:rPr>
          <w:rFonts w:ascii="Times New Roman" w:hAnsi="Times New Roman" w:cs="Times New Roman"/>
          <w:bCs/>
          <w:sz w:val="24"/>
          <w:szCs w:val="24"/>
        </w:rPr>
        <w:t xml:space="preserve"> responden</w:t>
      </w:r>
    </w:p>
    <w:p w14:paraId="0C951008" w14:textId="3EC62230" w:rsidR="00983F59" w:rsidRDefault="00983F59" w:rsidP="00532DFD">
      <w:pPr>
        <w:pStyle w:val="ListParagraph"/>
        <w:numPr>
          <w:ilvl w:val="2"/>
          <w:numId w:val="8"/>
        </w:numPr>
        <w:spacing w:line="480" w:lineRule="auto"/>
        <w:ind w:left="1418" w:hanging="284"/>
        <w:jc w:val="both"/>
        <w:rPr>
          <w:rFonts w:ascii="Times New Roman" w:hAnsi="Times New Roman" w:cs="Times New Roman"/>
          <w:bCs/>
          <w:sz w:val="24"/>
          <w:szCs w:val="24"/>
        </w:rPr>
      </w:pPr>
      <w:r>
        <w:rPr>
          <w:rFonts w:ascii="Times New Roman" w:hAnsi="Times New Roman" w:cs="Times New Roman"/>
          <w:bCs/>
          <w:sz w:val="24"/>
          <w:szCs w:val="24"/>
        </w:rPr>
        <w:t>Rumus</w:t>
      </w:r>
      <w:r w:rsidRPr="00796949">
        <w:rPr>
          <w:rFonts w:ascii="Times New Roman" w:hAnsi="Times New Roman" w:cs="Times New Roman"/>
          <w:bCs/>
          <w:i/>
          <w:sz w:val="24"/>
          <w:szCs w:val="24"/>
        </w:rPr>
        <w:t xml:space="preserve"> Index</w:t>
      </w:r>
      <w:r>
        <w:rPr>
          <w:rFonts w:ascii="Times New Roman" w:hAnsi="Times New Roman" w:cs="Times New Roman"/>
          <w:bCs/>
          <w:sz w:val="24"/>
          <w:szCs w:val="24"/>
        </w:rPr>
        <w:t xml:space="preserve"> =  Total skor / Y x 100</w:t>
      </w:r>
    </w:p>
    <w:p w14:paraId="35D9D277" w14:textId="01B9CF12" w:rsidR="00983F59" w:rsidRDefault="00863B3F" w:rsidP="00532DFD">
      <w:pPr>
        <w:pStyle w:val="ListParagraph"/>
        <w:numPr>
          <w:ilvl w:val="2"/>
          <w:numId w:val="8"/>
        </w:numPr>
        <w:spacing w:line="480" w:lineRule="auto"/>
        <w:ind w:left="1418" w:hanging="284"/>
        <w:jc w:val="both"/>
        <w:rPr>
          <w:rFonts w:ascii="Times New Roman" w:hAnsi="Times New Roman" w:cs="Times New Roman"/>
          <w:bCs/>
          <w:sz w:val="24"/>
          <w:szCs w:val="24"/>
        </w:rPr>
      </w:pPr>
      <w:r>
        <w:rPr>
          <w:rFonts w:ascii="Times New Roman" w:hAnsi="Times New Roman" w:cs="Times New Roman"/>
          <w:bCs/>
          <w:sz w:val="24"/>
          <w:szCs w:val="24"/>
        </w:rPr>
        <w:t>Rumus Interval = 100 / Jumlah Skor (</w:t>
      </w:r>
      <w:r w:rsidRPr="007A63BB">
        <w:rPr>
          <w:rFonts w:ascii="Times New Roman" w:hAnsi="Times New Roman" w:cs="Times New Roman"/>
          <w:bCs/>
          <w:i/>
          <w:sz w:val="24"/>
          <w:szCs w:val="24"/>
        </w:rPr>
        <w:t>Likert</w:t>
      </w:r>
      <w:r>
        <w:rPr>
          <w:rFonts w:ascii="Times New Roman" w:hAnsi="Times New Roman" w:cs="Times New Roman"/>
          <w:bCs/>
          <w:sz w:val="24"/>
          <w:szCs w:val="24"/>
        </w:rPr>
        <w:t>)</w:t>
      </w:r>
    </w:p>
    <w:p w14:paraId="30D21604" w14:textId="77777777" w:rsidR="008B12E9" w:rsidRPr="008B12E9" w:rsidRDefault="008B12E9" w:rsidP="008B12E9">
      <w:pPr>
        <w:pStyle w:val="ListParagraph"/>
        <w:spacing w:line="360" w:lineRule="auto"/>
        <w:ind w:left="426" w:firstLine="708"/>
        <w:jc w:val="both"/>
        <w:rPr>
          <w:rFonts w:ascii="Times New Roman" w:hAnsi="Times New Roman" w:cs="Times New Roman"/>
          <w:bCs/>
          <w:sz w:val="24"/>
          <w:szCs w:val="24"/>
        </w:rPr>
      </w:pPr>
    </w:p>
    <w:p w14:paraId="634F20ED" w14:textId="565EF0A5" w:rsidR="00A04ED6" w:rsidRDefault="00A04ED6" w:rsidP="00532DFD">
      <w:pPr>
        <w:pStyle w:val="ListParagraph"/>
        <w:numPr>
          <w:ilvl w:val="2"/>
          <w:numId w:val="13"/>
        </w:numPr>
        <w:spacing w:line="480" w:lineRule="auto"/>
        <w:ind w:left="1134" w:hanging="708"/>
        <w:jc w:val="both"/>
        <w:outlineLvl w:val="2"/>
        <w:rPr>
          <w:rFonts w:asciiTheme="majorBidi" w:hAnsiTheme="majorBidi" w:cstheme="majorBidi"/>
          <w:sz w:val="24"/>
          <w:szCs w:val="24"/>
        </w:rPr>
      </w:pPr>
      <w:bookmarkStart w:id="27" w:name="_Toc108849542"/>
      <w:r>
        <w:rPr>
          <w:rFonts w:asciiTheme="majorBidi" w:hAnsiTheme="majorBidi" w:cstheme="majorBidi"/>
          <w:sz w:val="24"/>
          <w:szCs w:val="24"/>
        </w:rPr>
        <w:t>Model Perancangan</w:t>
      </w:r>
      <w:bookmarkEnd w:id="27"/>
    </w:p>
    <w:p w14:paraId="3AD7C862" w14:textId="4CF2D413" w:rsidR="0021078B" w:rsidRDefault="002178F2" w:rsidP="0021078B">
      <w:pPr>
        <w:pStyle w:val="ListParagraph"/>
        <w:spacing w:line="480" w:lineRule="auto"/>
        <w:ind w:left="426" w:firstLine="709"/>
        <w:jc w:val="both"/>
        <w:rPr>
          <w:rFonts w:asciiTheme="majorBidi" w:hAnsiTheme="majorBidi" w:cstheme="majorBidi"/>
          <w:sz w:val="24"/>
          <w:szCs w:val="24"/>
        </w:rPr>
      </w:pPr>
      <w:r>
        <w:rPr>
          <w:rFonts w:asciiTheme="majorBidi" w:hAnsiTheme="majorBidi" w:cstheme="majorBidi"/>
          <w:noProof/>
          <w:sz w:val="24"/>
          <w:szCs w:val="24"/>
          <w:lang w:val="id-ID" w:eastAsia="id-ID"/>
        </w:rPr>
        <w:drawing>
          <wp:anchor distT="0" distB="0" distL="114300" distR="114300" simplePos="0" relativeHeight="252153856" behindDoc="0" locked="0" layoutInCell="1" allowOverlap="1" wp14:anchorId="38810B5F" wp14:editId="73387C89">
            <wp:simplePos x="0" y="0"/>
            <wp:positionH relativeFrom="column">
              <wp:posOffset>1219200</wp:posOffset>
            </wp:positionH>
            <wp:positionV relativeFrom="paragraph">
              <wp:posOffset>956310</wp:posOffset>
            </wp:positionV>
            <wp:extent cx="3095949" cy="2131695"/>
            <wp:effectExtent l="0" t="0" r="9525" b="1905"/>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3095949" cy="2131695"/>
                    </a:xfrm>
                    <a:prstGeom prst="rect">
                      <a:avLst/>
                    </a:prstGeom>
                    <a:noFill/>
                  </pic:spPr>
                </pic:pic>
              </a:graphicData>
            </a:graphic>
            <wp14:sizeRelH relativeFrom="margin">
              <wp14:pctWidth>0</wp14:pctWidth>
            </wp14:sizeRelH>
            <wp14:sizeRelV relativeFrom="margin">
              <wp14:pctHeight>0</wp14:pctHeight>
            </wp14:sizeRelV>
          </wp:anchor>
        </w:drawing>
      </w:r>
      <w:proofErr w:type="gramStart"/>
      <w:r w:rsidR="00A04ED6">
        <w:rPr>
          <w:rFonts w:asciiTheme="majorBidi" w:hAnsiTheme="majorBidi" w:cstheme="majorBidi"/>
          <w:sz w:val="24"/>
          <w:szCs w:val="24"/>
        </w:rPr>
        <w:t>Penulis menggunakan</w:t>
      </w:r>
      <w:r w:rsidR="001217D0">
        <w:rPr>
          <w:rFonts w:asciiTheme="majorBidi" w:hAnsiTheme="majorBidi" w:cstheme="majorBidi"/>
          <w:sz w:val="24"/>
          <w:szCs w:val="24"/>
        </w:rPr>
        <w:t xml:space="preserve"> metode</w:t>
      </w:r>
      <w:r w:rsidR="00A04ED6">
        <w:rPr>
          <w:rFonts w:asciiTheme="majorBidi" w:hAnsiTheme="majorBidi" w:cstheme="majorBidi"/>
          <w:sz w:val="24"/>
          <w:szCs w:val="24"/>
        </w:rPr>
        <w:t xml:space="preserve"> </w:t>
      </w:r>
      <w:r w:rsidR="00F85D4D" w:rsidRPr="00F85D4D">
        <w:rPr>
          <w:rFonts w:asciiTheme="majorBidi" w:hAnsiTheme="majorBidi" w:cstheme="majorBidi"/>
          <w:sz w:val="24"/>
          <w:szCs w:val="24"/>
        </w:rPr>
        <w:t>Perancangan</w:t>
      </w:r>
      <w:r w:rsidR="00F85D4D">
        <w:rPr>
          <w:rFonts w:asciiTheme="majorBidi" w:hAnsiTheme="majorBidi" w:cstheme="majorBidi"/>
          <w:i/>
          <w:sz w:val="24"/>
          <w:szCs w:val="24"/>
        </w:rPr>
        <w:t xml:space="preserve"> Motion Graphic </w:t>
      </w:r>
      <w:r w:rsidR="00A04ED6">
        <w:rPr>
          <w:rFonts w:asciiTheme="majorBidi" w:hAnsiTheme="majorBidi" w:cstheme="majorBidi"/>
          <w:sz w:val="24"/>
          <w:szCs w:val="24"/>
        </w:rPr>
        <w:t>sebagai acuan pengembangan perancangan.</w:t>
      </w:r>
      <w:proofErr w:type="gramEnd"/>
      <w:r w:rsidR="00A04ED6">
        <w:rPr>
          <w:rFonts w:asciiTheme="majorBidi" w:hAnsiTheme="majorBidi" w:cstheme="majorBidi"/>
          <w:sz w:val="24"/>
          <w:szCs w:val="24"/>
        </w:rPr>
        <w:t xml:space="preserve"> Berikut detail dari model perancangan yang dipakai </w:t>
      </w:r>
      <w:proofErr w:type="gramStart"/>
      <w:r w:rsidR="00A04ED6">
        <w:rPr>
          <w:rFonts w:asciiTheme="majorBidi" w:hAnsiTheme="majorBidi" w:cstheme="majorBidi"/>
          <w:sz w:val="24"/>
          <w:szCs w:val="24"/>
        </w:rPr>
        <w:t>penulis :</w:t>
      </w:r>
      <w:proofErr w:type="gramEnd"/>
      <w:r w:rsidR="00A04ED6">
        <w:rPr>
          <w:rFonts w:asciiTheme="majorBidi" w:hAnsiTheme="majorBidi" w:cstheme="majorBidi"/>
          <w:sz w:val="24"/>
          <w:szCs w:val="24"/>
        </w:rPr>
        <w:t xml:space="preserve"> </w:t>
      </w:r>
    </w:p>
    <w:p w14:paraId="354EEF86" w14:textId="704973F8" w:rsidR="002178F2" w:rsidRDefault="002178F2" w:rsidP="0021078B">
      <w:pPr>
        <w:pStyle w:val="ListParagraph"/>
        <w:spacing w:line="480" w:lineRule="auto"/>
        <w:ind w:left="426" w:firstLine="709"/>
        <w:jc w:val="both"/>
        <w:rPr>
          <w:rFonts w:asciiTheme="majorBidi" w:hAnsiTheme="majorBidi" w:cstheme="majorBidi"/>
          <w:sz w:val="24"/>
          <w:szCs w:val="24"/>
        </w:rPr>
      </w:pPr>
    </w:p>
    <w:p w14:paraId="49AFF5D2" w14:textId="1BA4CC52" w:rsidR="002178F2" w:rsidRDefault="002178F2" w:rsidP="0021078B">
      <w:pPr>
        <w:pStyle w:val="ListParagraph"/>
        <w:spacing w:line="480" w:lineRule="auto"/>
        <w:ind w:left="426" w:firstLine="709"/>
        <w:jc w:val="both"/>
        <w:rPr>
          <w:rFonts w:asciiTheme="majorBidi" w:hAnsiTheme="majorBidi" w:cstheme="majorBidi"/>
          <w:sz w:val="24"/>
          <w:szCs w:val="24"/>
        </w:rPr>
      </w:pPr>
    </w:p>
    <w:p w14:paraId="1A26C445" w14:textId="2C7B67FD" w:rsidR="002178F2" w:rsidRDefault="002178F2" w:rsidP="0021078B">
      <w:pPr>
        <w:pStyle w:val="ListParagraph"/>
        <w:spacing w:line="480" w:lineRule="auto"/>
        <w:ind w:left="426" w:firstLine="709"/>
        <w:jc w:val="both"/>
        <w:rPr>
          <w:rFonts w:asciiTheme="majorBidi" w:hAnsiTheme="majorBidi" w:cstheme="majorBidi"/>
          <w:sz w:val="24"/>
          <w:szCs w:val="24"/>
        </w:rPr>
      </w:pPr>
    </w:p>
    <w:p w14:paraId="429B9B19" w14:textId="3F1F858F" w:rsidR="002178F2" w:rsidRDefault="002178F2" w:rsidP="0021078B">
      <w:pPr>
        <w:pStyle w:val="ListParagraph"/>
        <w:spacing w:line="480" w:lineRule="auto"/>
        <w:ind w:left="426" w:firstLine="709"/>
        <w:jc w:val="both"/>
        <w:rPr>
          <w:rFonts w:asciiTheme="majorBidi" w:hAnsiTheme="majorBidi" w:cstheme="majorBidi"/>
          <w:sz w:val="24"/>
          <w:szCs w:val="24"/>
        </w:rPr>
      </w:pPr>
    </w:p>
    <w:p w14:paraId="55FF38C3" w14:textId="59BE77DC" w:rsidR="008A501F" w:rsidRDefault="008A501F" w:rsidP="008A501F">
      <w:pPr>
        <w:spacing w:after="0" w:line="240" w:lineRule="auto"/>
        <w:rPr>
          <w:rFonts w:asciiTheme="majorBidi" w:hAnsiTheme="majorBidi" w:cstheme="majorBidi"/>
          <w:sz w:val="24"/>
          <w:szCs w:val="24"/>
        </w:rPr>
      </w:pPr>
      <w:bookmarkStart w:id="28" w:name="_Toc77867323"/>
    </w:p>
    <w:p w14:paraId="7B0924CF" w14:textId="77777777" w:rsidR="002178F2" w:rsidRDefault="002178F2" w:rsidP="008A501F">
      <w:pPr>
        <w:spacing w:after="0" w:line="240" w:lineRule="auto"/>
        <w:rPr>
          <w:rFonts w:asciiTheme="majorBidi" w:hAnsiTheme="majorBidi"/>
          <w:b/>
          <w:sz w:val="28"/>
          <w:szCs w:val="28"/>
        </w:rPr>
      </w:pPr>
    </w:p>
    <w:p w14:paraId="4713F4B3" w14:textId="7ED95E01" w:rsidR="007C5DB2" w:rsidRPr="003873CD" w:rsidRDefault="00A418F8" w:rsidP="0021078B">
      <w:pPr>
        <w:spacing w:after="0" w:line="240" w:lineRule="auto"/>
        <w:rPr>
          <w:rFonts w:asciiTheme="majorBidi" w:hAnsiTheme="majorBidi"/>
          <w:b/>
          <w:sz w:val="28"/>
          <w:szCs w:val="28"/>
        </w:rPr>
      </w:pPr>
      <w:r>
        <w:rPr>
          <w:noProof/>
          <w:lang w:val="id-ID" w:eastAsia="id-ID"/>
        </w:rPr>
        <mc:AlternateContent>
          <mc:Choice Requires="wps">
            <w:drawing>
              <wp:anchor distT="0" distB="0" distL="114300" distR="114300" simplePos="0" relativeHeight="252154880" behindDoc="1" locked="0" layoutInCell="1" allowOverlap="1" wp14:anchorId="45135201" wp14:editId="5F27EE8D">
                <wp:simplePos x="0" y="0"/>
                <wp:positionH relativeFrom="column">
                  <wp:posOffset>513311</wp:posOffset>
                </wp:positionH>
                <wp:positionV relativeFrom="paragraph">
                  <wp:posOffset>35329</wp:posOffset>
                </wp:positionV>
                <wp:extent cx="4525645" cy="219075"/>
                <wp:effectExtent l="0" t="0" r="8255" b="9525"/>
                <wp:wrapNone/>
                <wp:docPr id="114" name="Text Box 114"/>
                <wp:cNvGraphicFramePr/>
                <a:graphic xmlns:a="http://schemas.openxmlformats.org/drawingml/2006/main">
                  <a:graphicData uri="http://schemas.microsoft.com/office/word/2010/wordprocessingShape">
                    <wps:wsp>
                      <wps:cNvSpPr txBox="1"/>
                      <wps:spPr>
                        <a:xfrm>
                          <a:off x="0" y="0"/>
                          <a:ext cx="4525645" cy="219075"/>
                        </a:xfrm>
                        <a:prstGeom prst="rect">
                          <a:avLst/>
                        </a:prstGeom>
                        <a:solidFill>
                          <a:prstClr val="white"/>
                        </a:solidFill>
                        <a:ln>
                          <a:noFill/>
                        </a:ln>
                      </wps:spPr>
                      <wps:txbx>
                        <w:txbxContent>
                          <w:p w14:paraId="36EC3FF2" w14:textId="1B890667" w:rsidR="004F6288" w:rsidRPr="00BB3C4F" w:rsidRDefault="004F6288" w:rsidP="002533D6">
                            <w:pPr>
                              <w:pStyle w:val="CaptionGambar"/>
                              <w:rPr>
                                <w:rFonts w:asciiTheme="majorBidi" w:eastAsiaTheme="minorHAnsi" w:hAnsiTheme="majorBidi" w:cstheme="majorBidi"/>
                                <w:noProof/>
                                <w:sz w:val="24"/>
                                <w:szCs w:val="24"/>
                              </w:rPr>
                            </w:pPr>
                            <w:bookmarkStart w:id="29" w:name="_Toc108850205"/>
                            <w:proofErr w:type="gramStart"/>
                            <w:r w:rsidRPr="002533D6">
                              <w:rPr>
                                <w:b/>
                              </w:rPr>
                              <w:t>Gambar 2.</w:t>
                            </w:r>
                            <w:proofErr w:type="gramEnd"/>
                            <w:r w:rsidRPr="002533D6">
                              <w:rPr>
                                <w:b/>
                              </w:rPr>
                              <w:fldChar w:fldCharType="begin"/>
                            </w:r>
                            <w:r w:rsidRPr="002533D6">
                              <w:rPr>
                                <w:b/>
                              </w:rPr>
                              <w:instrText xml:space="preserve"> SEQ Gambar_2. \* ARABIC </w:instrText>
                            </w:r>
                            <w:r w:rsidRPr="002533D6">
                              <w:rPr>
                                <w:b/>
                              </w:rPr>
                              <w:fldChar w:fldCharType="separate"/>
                            </w:r>
                            <w:r w:rsidR="003D35A0">
                              <w:rPr>
                                <w:b/>
                                <w:noProof/>
                              </w:rPr>
                              <w:t>17</w:t>
                            </w:r>
                            <w:r w:rsidRPr="002533D6">
                              <w:rPr>
                                <w:b/>
                              </w:rPr>
                              <w:fldChar w:fldCharType="end"/>
                            </w:r>
                            <w:r w:rsidRPr="00F85D4D">
                              <w:t xml:space="preserve"> Perancangan</w:t>
                            </w:r>
                            <w:r>
                              <w:rPr>
                                <w:i/>
                              </w:rPr>
                              <w:t xml:space="preserve"> Motion Graphic</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5135201" id="Text Box 114" o:spid="_x0000_s1043" type="#_x0000_t202" style="position:absolute;margin-left:40.4pt;margin-top:2.8pt;width:356.35pt;height:17.25pt;z-index:-251161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" stroked="f">
                <v:textbox style="mso-fit-shape-to-text:t" inset="0,0,0,0">
                  <w:txbxContent>
                    <w:p w14:paraId="36EC3FF2" w14:textId="1B890667" w:rsidR="004F6288" w:rsidRPr="00BB3C4F" w:rsidRDefault="004F6288" w:rsidP="002533D6">
                      <w:pPr>
                        <w:pStyle w:val="CaptionGambar"/>
                        <w:rPr>
                          <w:rFonts w:asciiTheme="majorBidi" w:eastAsiaTheme="minorHAnsi" w:hAnsiTheme="majorBidi" w:cstheme="majorBidi"/>
                          <w:noProof/>
                          <w:sz w:val="24"/>
                          <w:szCs w:val="24"/>
                        </w:rPr>
                      </w:pPr>
                      <w:bookmarkStart w:id="83" w:name="_Toc108850205"/>
                      <w:r w:rsidRPr="002533D6">
                        <w:rPr>
                          <w:b/>
                        </w:rPr>
                        <w:t>Gambar 2.</w:t>
                      </w:r>
                      <w:r w:rsidRPr="002533D6">
                        <w:rPr>
                          <w:b/>
                        </w:rPr>
                        <w:fldChar w:fldCharType="begin"/>
                      </w:r>
                      <w:r w:rsidRPr="002533D6">
                        <w:rPr>
                          <w:b/>
                        </w:rPr>
                        <w:instrText xml:space="preserve"> SEQ Gambar_2. \* ARABIC </w:instrText>
                      </w:r>
                      <w:r w:rsidRPr="002533D6">
                        <w:rPr>
                          <w:b/>
                        </w:rPr>
                        <w:fldChar w:fldCharType="separate"/>
                      </w:r>
                      <w:r w:rsidR="003D35A0">
                        <w:rPr>
                          <w:b/>
                          <w:noProof/>
                        </w:rPr>
                        <w:t>17</w:t>
                      </w:r>
                      <w:r w:rsidRPr="002533D6">
                        <w:rPr>
                          <w:b/>
                        </w:rPr>
                        <w:fldChar w:fldCharType="end"/>
                      </w:r>
                      <w:r w:rsidRPr="00F85D4D">
                        <w:t xml:space="preserve"> Perancangan</w:t>
                      </w:r>
                      <w:r>
                        <w:rPr>
                          <w:i/>
                        </w:rPr>
                        <w:t xml:space="preserve"> Motion Graphic</w:t>
                      </w:r>
                      <w:bookmarkEnd w:id="83"/>
                    </w:p>
                  </w:txbxContent>
                </v:textbox>
              </v:shape>
            </w:pict>
          </mc:Fallback>
        </mc:AlternateContent>
      </w:r>
    </w:p>
    <w:p w14:paraId="49AE2849" w14:textId="62F85E3D" w:rsidR="00E67250" w:rsidRPr="008A501F" w:rsidRDefault="003873CD" w:rsidP="008A501F">
      <w:pPr>
        <w:spacing w:line="240" w:lineRule="auto"/>
        <w:ind w:left="900"/>
        <w:jc w:val="center"/>
        <w:rPr>
          <w:rFonts w:ascii="Times New Roman" w:hAnsi="Times New Roman" w:cs="Times New Roman"/>
          <w:sz w:val="20"/>
          <w:szCs w:val="20"/>
          <w:lang w:val="en-ID"/>
        </w:rPr>
      </w:pPr>
      <w:r w:rsidRPr="00AA166A">
        <w:rPr>
          <w:rFonts w:ascii="Times New Roman" w:hAnsi="Times New Roman" w:cs="Times New Roman"/>
          <w:sz w:val="20"/>
          <w:szCs w:val="20"/>
          <w:lang w:val="en-ID"/>
        </w:rPr>
        <w:t>Aram Movsisyan, 2020 (Sumber:  https://www.yansmedia.com/blog/animation-production-process)</w:t>
      </w:r>
    </w:p>
    <w:p w14:paraId="6589DC57" w14:textId="77777777" w:rsidR="002178F2" w:rsidRDefault="002178F2" w:rsidP="00086011">
      <w:pPr>
        <w:pStyle w:val="ListParagraph"/>
        <w:spacing w:line="480" w:lineRule="auto"/>
        <w:ind w:left="1170"/>
        <w:jc w:val="both"/>
        <w:rPr>
          <w:rFonts w:asciiTheme="majorBidi" w:hAnsiTheme="majorBidi" w:cstheme="majorBidi"/>
          <w:i/>
          <w:sz w:val="24"/>
          <w:szCs w:val="24"/>
        </w:rPr>
      </w:pPr>
    </w:p>
    <w:p w14:paraId="38FDEBC2" w14:textId="73C4F221" w:rsidR="006F4654" w:rsidRPr="00CB4985" w:rsidRDefault="006F4654" w:rsidP="00086011">
      <w:pPr>
        <w:pStyle w:val="ListParagraph"/>
        <w:spacing w:line="480" w:lineRule="auto"/>
        <w:ind w:left="1170"/>
        <w:jc w:val="both"/>
        <w:rPr>
          <w:rFonts w:asciiTheme="majorBidi" w:hAnsiTheme="majorBidi" w:cstheme="majorBidi"/>
          <w:i/>
          <w:sz w:val="24"/>
          <w:szCs w:val="24"/>
        </w:rPr>
      </w:pPr>
      <w:r w:rsidRPr="00CB4985">
        <w:rPr>
          <w:rFonts w:asciiTheme="majorBidi" w:hAnsiTheme="majorBidi" w:cstheme="majorBidi"/>
          <w:i/>
          <w:sz w:val="24"/>
          <w:szCs w:val="24"/>
        </w:rPr>
        <w:t>Pre-Production</w:t>
      </w:r>
    </w:p>
    <w:p w14:paraId="004A56B5" w14:textId="720B6DB1" w:rsidR="006F4654" w:rsidRPr="001846F3" w:rsidRDefault="006F4654" w:rsidP="00086011">
      <w:pPr>
        <w:pStyle w:val="ListParagraph"/>
        <w:spacing w:line="480" w:lineRule="auto"/>
        <w:ind w:left="1170" w:firstLine="630"/>
        <w:jc w:val="both"/>
        <w:rPr>
          <w:rFonts w:asciiTheme="majorBidi" w:hAnsiTheme="majorBidi" w:cstheme="majorBidi"/>
          <w:sz w:val="24"/>
          <w:szCs w:val="24"/>
        </w:rPr>
      </w:pPr>
      <w:r w:rsidRPr="00CB4985">
        <w:rPr>
          <w:rFonts w:asciiTheme="majorBidi" w:hAnsiTheme="majorBidi" w:cstheme="majorBidi"/>
          <w:i/>
          <w:sz w:val="24"/>
          <w:szCs w:val="24"/>
        </w:rPr>
        <w:t>Pre-Production</w:t>
      </w:r>
      <w:r>
        <w:rPr>
          <w:rFonts w:asciiTheme="majorBidi" w:hAnsiTheme="majorBidi" w:cstheme="majorBidi"/>
          <w:sz w:val="24"/>
          <w:szCs w:val="24"/>
        </w:rPr>
        <w:t xml:space="preserve"> adalah tahap awal penulis dalam membuat </w:t>
      </w:r>
      <w:r w:rsidR="006B2AA4">
        <w:rPr>
          <w:rFonts w:asciiTheme="majorBidi" w:hAnsiTheme="majorBidi" w:cstheme="majorBidi"/>
          <w:i/>
          <w:sz w:val="24"/>
          <w:szCs w:val="24"/>
        </w:rPr>
        <w:t>motion graphic</w:t>
      </w:r>
      <w:r>
        <w:rPr>
          <w:rFonts w:asciiTheme="majorBidi" w:hAnsiTheme="majorBidi" w:cstheme="majorBidi"/>
          <w:sz w:val="24"/>
          <w:szCs w:val="24"/>
        </w:rPr>
        <w:t xml:space="preserve">, berisikan beberapa proses seperti </w:t>
      </w:r>
      <w:proofErr w:type="gramStart"/>
      <w:r>
        <w:rPr>
          <w:rFonts w:asciiTheme="majorBidi" w:hAnsiTheme="majorBidi" w:cstheme="majorBidi"/>
          <w:sz w:val="24"/>
          <w:szCs w:val="24"/>
        </w:rPr>
        <w:t>berikut :</w:t>
      </w:r>
      <w:proofErr w:type="gramEnd"/>
      <w:r>
        <w:rPr>
          <w:rFonts w:asciiTheme="majorBidi" w:hAnsiTheme="majorBidi" w:cstheme="majorBidi"/>
          <w:sz w:val="24"/>
          <w:szCs w:val="24"/>
        </w:rPr>
        <w:t xml:space="preserve"> </w:t>
      </w:r>
    </w:p>
    <w:p w14:paraId="3EED2071" w14:textId="3CE31B88" w:rsidR="006F4654" w:rsidRPr="00820B2F" w:rsidRDefault="006F4654" w:rsidP="00086011">
      <w:pPr>
        <w:pStyle w:val="ListParagraph"/>
        <w:numPr>
          <w:ilvl w:val="1"/>
          <w:numId w:val="15"/>
        </w:numPr>
        <w:spacing w:line="480" w:lineRule="auto"/>
        <w:ind w:left="1560"/>
        <w:jc w:val="both"/>
        <w:rPr>
          <w:rFonts w:asciiTheme="majorBidi" w:hAnsiTheme="majorBidi" w:cstheme="majorBidi"/>
          <w:i/>
          <w:sz w:val="24"/>
          <w:szCs w:val="24"/>
        </w:rPr>
      </w:pPr>
      <w:r w:rsidRPr="00820B2F">
        <w:rPr>
          <w:rFonts w:asciiTheme="majorBidi" w:hAnsiTheme="majorBidi" w:cstheme="majorBidi"/>
          <w:i/>
          <w:sz w:val="24"/>
          <w:szCs w:val="24"/>
        </w:rPr>
        <w:t xml:space="preserve">Research </w:t>
      </w:r>
    </w:p>
    <w:p w14:paraId="2A025BDB" w14:textId="32CA40A8" w:rsidR="006F4654" w:rsidRDefault="006F4654" w:rsidP="00086011">
      <w:pPr>
        <w:pStyle w:val="ListParagraph"/>
        <w:spacing w:line="480" w:lineRule="auto"/>
        <w:ind w:left="1560" w:firstLine="600"/>
        <w:jc w:val="both"/>
        <w:rPr>
          <w:rFonts w:asciiTheme="majorBidi" w:hAnsiTheme="majorBidi" w:cstheme="majorBidi"/>
          <w:sz w:val="24"/>
          <w:szCs w:val="24"/>
        </w:rPr>
      </w:pPr>
      <w:r>
        <w:rPr>
          <w:rFonts w:asciiTheme="majorBidi" w:hAnsiTheme="majorBidi" w:cstheme="majorBidi"/>
          <w:sz w:val="24"/>
          <w:szCs w:val="24"/>
        </w:rPr>
        <w:t xml:space="preserve">Adalah proses yang dilakukan penulis untuk mencari ide tentang tema yang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dipakai, </w:t>
      </w:r>
      <w:r w:rsidRPr="002103E2">
        <w:rPr>
          <w:rFonts w:asciiTheme="majorBidi" w:hAnsiTheme="majorBidi" w:cstheme="majorBidi"/>
          <w:i/>
          <w:sz w:val="24"/>
          <w:szCs w:val="24"/>
        </w:rPr>
        <w:t>role</w:t>
      </w:r>
      <w:r w:rsidR="008D19E1">
        <w:rPr>
          <w:rFonts w:asciiTheme="majorBidi" w:hAnsiTheme="majorBidi" w:cstheme="majorBidi"/>
          <w:i/>
          <w:sz w:val="24"/>
          <w:szCs w:val="24"/>
        </w:rPr>
        <w:t xml:space="preserve"> </w:t>
      </w:r>
      <w:r w:rsidRPr="002103E2">
        <w:rPr>
          <w:rFonts w:asciiTheme="majorBidi" w:hAnsiTheme="majorBidi" w:cstheme="majorBidi"/>
          <w:i/>
          <w:sz w:val="24"/>
          <w:szCs w:val="24"/>
        </w:rPr>
        <w:t>model</w:t>
      </w:r>
      <w:r>
        <w:rPr>
          <w:rFonts w:asciiTheme="majorBidi" w:hAnsiTheme="majorBidi" w:cstheme="majorBidi"/>
          <w:sz w:val="24"/>
          <w:szCs w:val="24"/>
        </w:rPr>
        <w:t xml:space="preserve"> dan mengumpulkan data dari berbagai sumber yang relevan. </w:t>
      </w:r>
    </w:p>
    <w:p w14:paraId="22763C7C" w14:textId="741941B5" w:rsidR="00671072" w:rsidRDefault="00671072" w:rsidP="00086011">
      <w:pPr>
        <w:pStyle w:val="ListParagraph"/>
        <w:spacing w:line="480" w:lineRule="auto"/>
        <w:ind w:left="1560" w:firstLine="600"/>
        <w:jc w:val="both"/>
        <w:rPr>
          <w:rFonts w:asciiTheme="majorBidi" w:hAnsiTheme="majorBidi" w:cstheme="majorBidi"/>
          <w:sz w:val="24"/>
          <w:szCs w:val="24"/>
        </w:rPr>
      </w:pPr>
    </w:p>
    <w:p w14:paraId="4271BB9D" w14:textId="77777777" w:rsidR="00A67F6C" w:rsidRPr="00FB55C7" w:rsidRDefault="00A67F6C" w:rsidP="00086011">
      <w:pPr>
        <w:pStyle w:val="ListParagraph"/>
        <w:numPr>
          <w:ilvl w:val="1"/>
          <w:numId w:val="15"/>
        </w:numPr>
        <w:spacing w:line="480" w:lineRule="auto"/>
        <w:ind w:left="1560"/>
        <w:jc w:val="both"/>
        <w:rPr>
          <w:rFonts w:asciiTheme="majorBidi" w:hAnsiTheme="majorBidi" w:cstheme="majorBidi"/>
          <w:i/>
          <w:sz w:val="24"/>
          <w:szCs w:val="24"/>
        </w:rPr>
      </w:pPr>
      <w:r w:rsidRPr="00820B2F">
        <w:rPr>
          <w:rFonts w:asciiTheme="majorBidi" w:hAnsiTheme="majorBidi" w:cstheme="majorBidi"/>
          <w:i/>
          <w:sz w:val="24"/>
          <w:szCs w:val="24"/>
        </w:rPr>
        <w:t>Concept</w:t>
      </w:r>
    </w:p>
    <w:p w14:paraId="3C1F20CE" w14:textId="0DBC8F62" w:rsidR="00700807" w:rsidRDefault="00A67F6C" w:rsidP="00086011">
      <w:pPr>
        <w:pStyle w:val="ListParagraph"/>
        <w:spacing w:line="480" w:lineRule="auto"/>
        <w:ind w:left="1560" w:firstLine="600"/>
        <w:jc w:val="both"/>
        <w:rPr>
          <w:rFonts w:asciiTheme="majorBidi" w:hAnsiTheme="majorBidi" w:cstheme="majorBidi"/>
          <w:sz w:val="24"/>
          <w:szCs w:val="24"/>
        </w:rPr>
      </w:pPr>
      <w:r>
        <w:rPr>
          <w:rFonts w:asciiTheme="majorBidi" w:hAnsiTheme="majorBidi" w:cstheme="majorBidi"/>
          <w:sz w:val="24"/>
          <w:szCs w:val="24"/>
        </w:rPr>
        <w:t xml:space="preserve">Adalah proses yang dilakukan penulis untuk membuat gambaran visual berdasarkan </w:t>
      </w:r>
      <w:r w:rsidRPr="00DD59EF">
        <w:rPr>
          <w:rFonts w:asciiTheme="majorBidi" w:hAnsiTheme="majorBidi" w:cstheme="majorBidi"/>
          <w:i/>
          <w:sz w:val="24"/>
          <w:szCs w:val="24"/>
        </w:rPr>
        <w:t>role</w:t>
      </w:r>
      <w:r w:rsidR="008D19E1">
        <w:rPr>
          <w:rFonts w:asciiTheme="majorBidi" w:hAnsiTheme="majorBidi" w:cstheme="majorBidi"/>
          <w:i/>
          <w:sz w:val="24"/>
          <w:szCs w:val="24"/>
        </w:rPr>
        <w:t xml:space="preserve"> </w:t>
      </w:r>
      <w:r w:rsidRPr="00DD59EF">
        <w:rPr>
          <w:rFonts w:asciiTheme="majorBidi" w:hAnsiTheme="majorBidi" w:cstheme="majorBidi"/>
          <w:i/>
          <w:sz w:val="24"/>
          <w:szCs w:val="24"/>
        </w:rPr>
        <w:t>model</w:t>
      </w:r>
      <w:r>
        <w:rPr>
          <w:rFonts w:asciiTheme="majorBidi" w:hAnsiTheme="majorBidi" w:cstheme="majorBidi"/>
          <w:sz w:val="24"/>
          <w:szCs w:val="24"/>
        </w:rPr>
        <w:t xml:space="preserve"> dan pemilihan jenis </w:t>
      </w:r>
      <w:r w:rsidRPr="00EA095A">
        <w:rPr>
          <w:rFonts w:asciiTheme="majorBidi" w:hAnsiTheme="majorBidi" w:cstheme="majorBidi"/>
          <w:i/>
          <w:sz w:val="24"/>
          <w:szCs w:val="24"/>
        </w:rPr>
        <w:t>font</w:t>
      </w:r>
      <w:r w:rsidR="005D5BDA">
        <w:rPr>
          <w:rFonts w:asciiTheme="majorBidi" w:hAnsiTheme="majorBidi" w:cstheme="majorBidi"/>
          <w:sz w:val="24"/>
          <w:szCs w:val="24"/>
        </w:rPr>
        <w:t>.</w:t>
      </w:r>
    </w:p>
    <w:p w14:paraId="174B02BF" w14:textId="1D809052" w:rsidR="005D5BDA" w:rsidRPr="005D5BDA" w:rsidRDefault="005D5BDA" w:rsidP="00086011">
      <w:pPr>
        <w:pStyle w:val="ListParagraph"/>
        <w:spacing w:line="480" w:lineRule="auto"/>
        <w:ind w:left="1560" w:firstLine="600"/>
        <w:jc w:val="both"/>
        <w:rPr>
          <w:rFonts w:asciiTheme="majorBidi" w:hAnsiTheme="majorBidi" w:cstheme="majorBidi"/>
          <w:sz w:val="24"/>
          <w:szCs w:val="24"/>
        </w:rPr>
      </w:pPr>
    </w:p>
    <w:p w14:paraId="378AA964" w14:textId="77777777" w:rsidR="006F4654" w:rsidRPr="00FB55C7" w:rsidRDefault="006F4654" w:rsidP="00086011">
      <w:pPr>
        <w:pStyle w:val="ListParagraph"/>
        <w:numPr>
          <w:ilvl w:val="1"/>
          <w:numId w:val="15"/>
        </w:numPr>
        <w:spacing w:line="480" w:lineRule="auto"/>
        <w:ind w:left="1560"/>
        <w:jc w:val="both"/>
        <w:rPr>
          <w:rFonts w:asciiTheme="majorBidi" w:hAnsiTheme="majorBidi" w:cstheme="majorBidi"/>
          <w:i/>
          <w:sz w:val="24"/>
          <w:szCs w:val="24"/>
        </w:rPr>
      </w:pPr>
      <w:r w:rsidRPr="00E1723C">
        <w:rPr>
          <w:rFonts w:asciiTheme="majorBidi" w:hAnsiTheme="majorBidi" w:cstheme="majorBidi"/>
          <w:i/>
          <w:sz w:val="24"/>
          <w:szCs w:val="24"/>
        </w:rPr>
        <w:t>Script</w:t>
      </w:r>
    </w:p>
    <w:p w14:paraId="49CEDFC0" w14:textId="1FB0E516" w:rsidR="00671072" w:rsidRDefault="006F4654" w:rsidP="00086011">
      <w:pPr>
        <w:pStyle w:val="ListParagraph"/>
        <w:spacing w:line="480" w:lineRule="auto"/>
        <w:ind w:left="1560" w:firstLine="600"/>
        <w:jc w:val="both"/>
        <w:rPr>
          <w:rFonts w:asciiTheme="majorBidi" w:hAnsiTheme="majorBidi" w:cstheme="majorBidi"/>
          <w:sz w:val="24"/>
          <w:szCs w:val="24"/>
        </w:rPr>
      </w:pPr>
      <w:r>
        <w:rPr>
          <w:rFonts w:asciiTheme="majorBidi" w:hAnsiTheme="majorBidi" w:cstheme="majorBidi"/>
          <w:sz w:val="24"/>
          <w:szCs w:val="24"/>
        </w:rPr>
        <w:t>Adalah proses yang dilakukan penulis untuk membuat alur cerita mengunakan hasil data yang telah didapatkan.</w:t>
      </w:r>
    </w:p>
    <w:p w14:paraId="60514166" w14:textId="77777777" w:rsidR="009D6AE8" w:rsidRPr="001C2717" w:rsidRDefault="009D6AE8" w:rsidP="00086011">
      <w:pPr>
        <w:pStyle w:val="ListParagraph"/>
        <w:spacing w:line="480" w:lineRule="auto"/>
        <w:ind w:left="1560" w:firstLine="600"/>
        <w:jc w:val="both"/>
        <w:rPr>
          <w:rFonts w:asciiTheme="majorBidi" w:hAnsiTheme="majorBidi" w:cstheme="majorBidi"/>
          <w:sz w:val="24"/>
          <w:szCs w:val="24"/>
        </w:rPr>
      </w:pPr>
    </w:p>
    <w:p w14:paraId="5C90B98B" w14:textId="77777777" w:rsidR="00671072" w:rsidRPr="0073777D" w:rsidRDefault="00671072" w:rsidP="00086011">
      <w:pPr>
        <w:pStyle w:val="ListParagraph"/>
        <w:numPr>
          <w:ilvl w:val="1"/>
          <w:numId w:val="15"/>
        </w:numPr>
        <w:spacing w:line="480" w:lineRule="auto"/>
        <w:ind w:left="1560"/>
        <w:jc w:val="both"/>
        <w:rPr>
          <w:rFonts w:asciiTheme="majorBidi" w:hAnsiTheme="majorBidi" w:cstheme="majorBidi"/>
          <w:i/>
          <w:sz w:val="24"/>
          <w:szCs w:val="24"/>
        </w:rPr>
      </w:pPr>
      <w:r>
        <w:rPr>
          <w:rFonts w:asciiTheme="majorBidi" w:hAnsiTheme="majorBidi" w:cstheme="majorBidi"/>
          <w:i/>
          <w:sz w:val="24"/>
          <w:szCs w:val="24"/>
        </w:rPr>
        <w:t>Style</w:t>
      </w:r>
    </w:p>
    <w:p w14:paraId="6C972DB2" w14:textId="47C66D73" w:rsidR="00671072" w:rsidRDefault="00671072" w:rsidP="00F45950">
      <w:pPr>
        <w:pStyle w:val="ListParagraph"/>
        <w:spacing w:line="480" w:lineRule="auto"/>
        <w:ind w:left="1560" w:firstLine="690"/>
        <w:jc w:val="both"/>
        <w:rPr>
          <w:rFonts w:asciiTheme="majorBidi" w:hAnsiTheme="majorBidi" w:cstheme="majorBidi"/>
          <w:sz w:val="24"/>
          <w:szCs w:val="24"/>
        </w:rPr>
      </w:pPr>
      <w:r>
        <w:rPr>
          <w:rFonts w:asciiTheme="majorBidi" w:hAnsiTheme="majorBidi" w:cstheme="majorBidi"/>
          <w:sz w:val="24"/>
          <w:szCs w:val="24"/>
        </w:rPr>
        <w:lastRenderedPageBreak/>
        <w:t xml:space="preserve">Adalah proses yang dilakukan penulis dalam membuat desain karakter dan elemen lainnya sesuai dengan </w:t>
      </w:r>
      <w:r w:rsidRPr="0066726A">
        <w:rPr>
          <w:rFonts w:asciiTheme="majorBidi" w:hAnsiTheme="majorBidi" w:cstheme="majorBidi"/>
          <w:i/>
          <w:sz w:val="24"/>
          <w:szCs w:val="24"/>
        </w:rPr>
        <w:t>role model</w:t>
      </w:r>
      <w:r>
        <w:rPr>
          <w:rFonts w:asciiTheme="majorBidi" w:hAnsiTheme="majorBidi" w:cstheme="majorBidi"/>
          <w:sz w:val="24"/>
          <w:szCs w:val="24"/>
        </w:rPr>
        <w:t xml:space="preserve"> yang telah didapatkan. </w:t>
      </w:r>
    </w:p>
    <w:p w14:paraId="2261C1E0" w14:textId="77777777" w:rsidR="0021078B" w:rsidRPr="00F45950" w:rsidRDefault="0021078B" w:rsidP="00F45950">
      <w:pPr>
        <w:pStyle w:val="ListParagraph"/>
        <w:spacing w:line="480" w:lineRule="auto"/>
        <w:ind w:left="1560" w:firstLine="690"/>
        <w:jc w:val="both"/>
        <w:rPr>
          <w:rFonts w:asciiTheme="majorBidi" w:hAnsiTheme="majorBidi" w:cstheme="majorBidi"/>
          <w:sz w:val="24"/>
          <w:szCs w:val="24"/>
        </w:rPr>
      </w:pPr>
    </w:p>
    <w:p w14:paraId="78B68D35" w14:textId="77777777" w:rsidR="006F4654" w:rsidRPr="00FB55C7" w:rsidRDefault="006F4654" w:rsidP="00086011">
      <w:pPr>
        <w:pStyle w:val="ListParagraph"/>
        <w:numPr>
          <w:ilvl w:val="1"/>
          <w:numId w:val="15"/>
        </w:numPr>
        <w:spacing w:line="480" w:lineRule="auto"/>
        <w:ind w:left="1560"/>
        <w:jc w:val="both"/>
        <w:rPr>
          <w:rFonts w:asciiTheme="majorBidi" w:hAnsiTheme="majorBidi" w:cstheme="majorBidi"/>
          <w:i/>
          <w:sz w:val="24"/>
          <w:szCs w:val="24"/>
        </w:rPr>
      </w:pPr>
      <w:r>
        <w:rPr>
          <w:rFonts w:asciiTheme="majorBidi" w:hAnsiTheme="majorBidi" w:cstheme="majorBidi"/>
          <w:i/>
          <w:sz w:val="24"/>
          <w:szCs w:val="24"/>
        </w:rPr>
        <w:t>Storyboard</w:t>
      </w:r>
    </w:p>
    <w:p w14:paraId="3D30678A" w14:textId="041B1801" w:rsidR="005D5BDA" w:rsidRDefault="006F4654" w:rsidP="00086011">
      <w:pPr>
        <w:pStyle w:val="ListParagraph"/>
        <w:spacing w:line="480" w:lineRule="auto"/>
        <w:ind w:left="1560" w:firstLine="690"/>
        <w:jc w:val="both"/>
        <w:rPr>
          <w:rFonts w:asciiTheme="majorBidi" w:hAnsiTheme="majorBidi" w:cstheme="majorBidi"/>
          <w:sz w:val="24"/>
          <w:szCs w:val="24"/>
        </w:rPr>
      </w:pPr>
      <w:r>
        <w:rPr>
          <w:rFonts w:asciiTheme="majorBidi" w:hAnsiTheme="majorBidi" w:cstheme="majorBidi"/>
          <w:sz w:val="24"/>
          <w:szCs w:val="24"/>
        </w:rPr>
        <w:t xml:space="preserve">Adalah proses yang dilakukan penulis untuk mengembangkan cerita yang telah dibuat menjadi rangkaian gambar yang berisikan konsep </w:t>
      </w:r>
      <w:r w:rsidRPr="00FB08A6">
        <w:rPr>
          <w:rFonts w:asciiTheme="majorBidi" w:hAnsiTheme="majorBidi" w:cstheme="majorBidi"/>
          <w:i/>
          <w:sz w:val="24"/>
          <w:szCs w:val="24"/>
        </w:rPr>
        <w:t>layout</w:t>
      </w:r>
      <w:r>
        <w:rPr>
          <w:rFonts w:asciiTheme="majorBidi" w:hAnsiTheme="majorBidi" w:cstheme="majorBidi"/>
          <w:sz w:val="24"/>
          <w:szCs w:val="24"/>
        </w:rPr>
        <w:t xml:space="preserve">, durasi, </w:t>
      </w:r>
      <w:r w:rsidRPr="004368DB">
        <w:rPr>
          <w:rFonts w:asciiTheme="majorBidi" w:hAnsiTheme="majorBidi" w:cstheme="majorBidi"/>
          <w:i/>
          <w:sz w:val="24"/>
          <w:szCs w:val="24"/>
        </w:rPr>
        <w:t>action</w:t>
      </w:r>
      <w:r w:rsidR="005D5BDA">
        <w:rPr>
          <w:rFonts w:asciiTheme="majorBidi" w:hAnsiTheme="majorBidi" w:cstheme="majorBidi"/>
          <w:sz w:val="24"/>
          <w:szCs w:val="24"/>
        </w:rPr>
        <w:t xml:space="preserve"> </w:t>
      </w:r>
      <w:proofErr w:type="gramStart"/>
      <w:r w:rsidR="005D5BDA">
        <w:rPr>
          <w:rFonts w:asciiTheme="majorBidi" w:hAnsiTheme="majorBidi" w:cstheme="majorBidi"/>
          <w:sz w:val="24"/>
          <w:szCs w:val="24"/>
        </w:rPr>
        <w:t>apa</w:t>
      </w:r>
      <w:proofErr w:type="gramEnd"/>
      <w:r w:rsidR="005D5BDA">
        <w:rPr>
          <w:rFonts w:asciiTheme="majorBidi" w:hAnsiTheme="majorBidi" w:cstheme="majorBidi"/>
          <w:sz w:val="24"/>
          <w:szCs w:val="24"/>
        </w:rPr>
        <w:t xml:space="preserve"> saja yang akan dimasukkan.</w:t>
      </w:r>
    </w:p>
    <w:p w14:paraId="1E749A62" w14:textId="77777777" w:rsidR="0074728D" w:rsidRPr="0074728D" w:rsidRDefault="0074728D" w:rsidP="00086011">
      <w:pPr>
        <w:pStyle w:val="ListParagraph"/>
        <w:spacing w:after="0" w:line="480" w:lineRule="auto"/>
        <w:ind w:left="1560" w:firstLine="690"/>
        <w:jc w:val="both"/>
        <w:rPr>
          <w:rFonts w:asciiTheme="majorBidi" w:hAnsiTheme="majorBidi" w:cstheme="majorBidi"/>
          <w:sz w:val="24"/>
          <w:szCs w:val="24"/>
        </w:rPr>
      </w:pPr>
    </w:p>
    <w:p w14:paraId="64ECB45B" w14:textId="77777777" w:rsidR="006F4654" w:rsidRPr="00293D8B" w:rsidRDefault="006F4654" w:rsidP="00086011">
      <w:pPr>
        <w:pStyle w:val="ListParagraph"/>
        <w:numPr>
          <w:ilvl w:val="1"/>
          <w:numId w:val="15"/>
        </w:numPr>
        <w:spacing w:line="480" w:lineRule="auto"/>
        <w:ind w:left="1560"/>
        <w:jc w:val="both"/>
        <w:rPr>
          <w:rFonts w:asciiTheme="majorBidi" w:hAnsiTheme="majorBidi" w:cstheme="majorBidi"/>
          <w:i/>
          <w:sz w:val="24"/>
          <w:szCs w:val="24"/>
        </w:rPr>
      </w:pPr>
      <w:r>
        <w:rPr>
          <w:rFonts w:asciiTheme="majorBidi" w:hAnsiTheme="majorBidi" w:cstheme="majorBidi"/>
          <w:i/>
          <w:sz w:val="24"/>
          <w:szCs w:val="24"/>
        </w:rPr>
        <w:t>Voice Over</w:t>
      </w:r>
    </w:p>
    <w:p w14:paraId="67CFE8C3" w14:textId="6F54283F" w:rsidR="006F4654" w:rsidRDefault="006F4654" w:rsidP="00086011">
      <w:pPr>
        <w:pStyle w:val="ListParagraph"/>
        <w:spacing w:line="480" w:lineRule="auto"/>
        <w:ind w:left="1560" w:firstLine="690"/>
        <w:jc w:val="both"/>
        <w:rPr>
          <w:rFonts w:asciiTheme="majorBidi" w:hAnsiTheme="majorBidi" w:cstheme="majorBidi"/>
          <w:sz w:val="24"/>
          <w:szCs w:val="24"/>
        </w:rPr>
      </w:pPr>
      <w:r>
        <w:rPr>
          <w:rFonts w:asciiTheme="majorBidi" w:hAnsiTheme="majorBidi" w:cstheme="majorBidi"/>
          <w:sz w:val="24"/>
          <w:szCs w:val="24"/>
        </w:rPr>
        <w:t>Adalah proses yang dilakukan penulis untuk merekam suara yang sesuai dengan dialog yang sudah dikembangkan pada cerita dengan memperhatikan intonasi pada setiap katanya</w:t>
      </w:r>
      <w:r w:rsidRPr="001059F9">
        <w:rPr>
          <w:rFonts w:asciiTheme="majorBidi" w:hAnsiTheme="majorBidi" w:cstheme="majorBidi"/>
          <w:sz w:val="24"/>
          <w:szCs w:val="24"/>
        </w:rPr>
        <w:t>.</w:t>
      </w:r>
    </w:p>
    <w:p w14:paraId="01C711FE" w14:textId="77FF51C4" w:rsidR="002411F6" w:rsidRPr="001059F9" w:rsidRDefault="002411F6" w:rsidP="00086011">
      <w:pPr>
        <w:pStyle w:val="ListParagraph"/>
        <w:spacing w:line="480" w:lineRule="auto"/>
        <w:ind w:left="1560" w:firstLine="690"/>
        <w:jc w:val="both"/>
        <w:rPr>
          <w:rFonts w:asciiTheme="majorBidi" w:hAnsiTheme="majorBidi" w:cstheme="majorBidi"/>
          <w:sz w:val="24"/>
          <w:szCs w:val="24"/>
        </w:rPr>
      </w:pPr>
    </w:p>
    <w:p w14:paraId="2E217BA6" w14:textId="77777777" w:rsidR="006F4654" w:rsidRPr="00AB4D0D" w:rsidRDefault="006F4654" w:rsidP="00086011">
      <w:pPr>
        <w:pStyle w:val="ListParagraph"/>
        <w:spacing w:line="480" w:lineRule="auto"/>
        <w:ind w:left="1170"/>
        <w:jc w:val="both"/>
        <w:rPr>
          <w:rFonts w:asciiTheme="majorBidi" w:hAnsiTheme="majorBidi" w:cstheme="majorBidi"/>
          <w:i/>
          <w:sz w:val="24"/>
          <w:szCs w:val="24"/>
        </w:rPr>
      </w:pPr>
      <w:r w:rsidRPr="00AB4D0D">
        <w:rPr>
          <w:rFonts w:asciiTheme="majorBidi" w:hAnsiTheme="majorBidi" w:cstheme="majorBidi"/>
          <w:i/>
          <w:sz w:val="24"/>
          <w:szCs w:val="24"/>
        </w:rPr>
        <w:t>Production</w:t>
      </w:r>
    </w:p>
    <w:p w14:paraId="55915DFA" w14:textId="50AF175A" w:rsidR="006F4654" w:rsidRPr="00797A9C" w:rsidRDefault="006F4654" w:rsidP="00086011">
      <w:pPr>
        <w:pStyle w:val="ListParagraph"/>
        <w:spacing w:line="480" w:lineRule="auto"/>
        <w:ind w:left="1170" w:firstLine="630"/>
        <w:jc w:val="both"/>
        <w:rPr>
          <w:rFonts w:asciiTheme="majorBidi" w:hAnsiTheme="majorBidi" w:cstheme="majorBidi"/>
          <w:sz w:val="24"/>
          <w:szCs w:val="24"/>
        </w:rPr>
      </w:pPr>
      <w:r w:rsidRPr="00AB4D0D">
        <w:rPr>
          <w:rFonts w:asciiTheme="majorBidi" w:hAnsiTheme="majorBidi" w:cstheme="majorBidi"/>
          <w:i/>
          <w:sz w:val="24"/>
          <w:szCs w:val="24"/>
        </w:rPr>
        <w:t>Production</w:t>
      </w:r>
      <w:r>
        <w:rPr>
          <w:rFonts w:asciiTheme="majorBidi" w:hAnsiTheme="majorBidi" w:cstheme="majorBidi"/>
          <w:sz w:val="24"/>
          <w:szCs w:val="24"/>
        </w:rPr>
        <w:t xml:space="preserve"> adalah tahap yang dilakukan penulis untuk mengolah semua bahan yang telah disiapkan sehingga menjadi </w:t>
      </w:r>
      <w:r w:rsidR="006B2AA4">
        <w:rPr>
          <w:rFonts w:asciiTheme="majorBidi" w:hAnsiTheme="majorBidi" w:cstheme="majorBidi"/>
          <w:i/>
          <w:sz w:val="24"/>
          <w:szCs w:val="24"/>
        </w:rPr>
        <w:t>motion graphic</w:t>
      </w:r>
      <w:r>
        <w:rPr>
          <w:rFonts w:asciiTheme="majorBidi" w:hAnsiTheme="majorBidi" w:cstheme="majorBidi"/>
          <w:sz w:val="24"/>
          <w:szCs w:val="24"/>
        </w:rPr>
        <w:t xml:space="preserve"> dengan proses seperti </w:t>
      </w:r>
      <w:proofErr w:type="gramStart"/>
      <w:r>
        <w:rPr>
          <w:rFonts w:asciiTheme="majorBidi" w:hAnsiTheme="majorBidi" w:cstheme="majorBidi"/>
          <w:sz w:val="24"/>
          <w:szCs w:val="24"/>
        </w:rPr>
        <w:t>berikut :</w:t>
      </w:r>
      <w:proofErr w:type="gramEnd"/>
      <w:r>
        <w:rPr>
          <w:rFonts w:asciiTheme="majorBidi" w:hAnsiTheme="majorBidi" w:cstheme="majorBidi"/>
          <w:sz w:val="24"/>
          <w:szCs w:val="24"/>
        </w:rPr>
        <w:t xml:space="preserve"> </w:t>
      </w:r>
    </w:p>
    <w:p w14:paraId="44CF3562" w14:textId="77777777" w:rsidR="006F4654" w:rsidRPr="00DF475F" w:rsidRDefault="006F4654" w:rsidP="00086011">
      <w:pPr>
        <w:pStyle w:val="ListParagraph"/>
        <w:spacing w:line="480" w:lineRule="auto"/>
        <w:ind w:left="1560"/>
        <w:jc w:val="both"/>
        <w:rPr>
          <w:rFonts w:asciiTheme="majorBidi" w:hAnsiTheme="majorBidi" w:cstheme="majorBidi"/>
          <w:i/>
          <w:sz w:val="24"/>
          <w:szCs w:val="24"/>
        </w:rPr>
      </w:pPr>
      <w:r>
        <w:rPr>
          <w:rFonts w:asciiTheme="majorBidi" w:hAnsiTheme="majorBidi" w:cstheme="majorBidi"/>
          <w:i/>
          <w:sz w:val="24"/>
          <w:szCs w:val="24"/>
        </w:rPr>
        <w:t>Animation</w:t>
      </w:r>
    </w:p>
    <w:p w14:paraId="5B2F731D" w14:textId="2FC79EBC" w:rsidR="00700807" w:rsidRDefault="006F4654" w:rsidP="00086011">
      <w:pPr>
        <w:pStyle w:val="ListParagraph"/>
        <w:spacing w:line="480" w:lineRule="auto"/>
        <w:ind w:left="1560" w:firstLine="630"/>
        <w:jc w:val="both"/>
        <w:rPr>
          <w:rFonts w:asciiTheme="majorBidi" w:hAnsiTheme="majorBidi" w:cstheme="majorBidi"/>
          <w:sz w:val="24"/>
          <w:szCs w:val="24"/>
        </w:rPr>
      </w:pPr>
      <w:r>
        <w:rPr>
          <w:rFonts w:asciiTheme="majorBidi" w:hAnsiTheme="majorBidi" w:cstheme="majorBidi"/>
          <w:sz w:val="24"/>
          <w:szCs w:val="24"/>
        </w:rPr>
        <w:t xml:space="preserve">Adalah proses yang dilakukan penulis untuk membuat gerakan dengan menata semua elemen gambar dan tipografi dengan komposisi yang tepat sesuai panduan dari </w:t>
      </w:r>
      <w:r w:rsidRPr="00424DE6">
        <w:rPr>
          <w:rFonts w:asciiTheme="majorBidi" w:hAnsiTheme="majorBidi" w:cstheme="majorBidi"/>
          <w:i/>
          <w:sz w:val="24"/>
          <w:szCs w:val="24"/>
        </w:rPr>
        <w:t>storyboard</w:t>
      </w:r>
      <w:r>
        <w:rPr>
          <w:rFonts w:asciiTheme="majorBidi" w:hAnsiTheme="majorBidi" w:cstheme="majorBidi"/>
          <w:sz w:val="24"/>
          <w:szCs w:val="24"/>
        </w:rPr>
        <w:t>.</w:t>
      </w:r>
    </w:p>
    <w:p w14:paraId="182167DE" w14:textId="77777777" w:rsidR="005D5BDA" w:rsidRPr="005D5BDA" w:rsidRDefault="005D5BDA" w:rsidP="00086011">
      <w:pPr>
        <w:pStyle w:val="ListParagraph"/>
        <w:spacing w:line="480" w:lineRule="auto"/>
        <w:ind w:left="1560" w:firstLine="630"/>
        <w:jc w:val="both"/>
        <w:rPr>
          <w:rFonts w:asciiTheme="majorBidi" w:hAnsiTheme="majorBidi" w:cstheme="majorBidi"/>
          <w:sz w:val="24"/>
          <w:szCs w:val="24"/>
        </w:rPr>
      </w:pPr>
    </w:p>
    <w:p w14:paraId="163D831D" w14:textId="69155090" w:rsidR="006F4654" w:rsidRPr="00AB4D0D" w:rsidRDefault="006F4654" w:rsidP="00086011">
      <w:pPr>
        <w:pStyle w:val="ListParagraph"/>
        <w:spacing w:line="480" w:lineRule="auto"/>
        <w:ind w:left="1170"/>
        <w:jc w:val="both"/>
        <w:rPr>
          <w:rFonts w:asciiTheme="majorBidi" w:hAnsiTheme="majorBidi" w:cstheme="majorBidi"/>
          <w:i/>
          <w:sz w:val="24"/>
          <w:szCs w:val="24"/>
        </w:rPr>
      </w:pPr>
      <w:r w:rsidRPr="00AB4D0D">
        <w:rPr>
          <w:rFonts w:asciiTheme="majorBidi" w:hAnsiTheme="majorBidi" w:cstheme="majorBidi"/>
          <w:i/>
          <w:sz w:val="24"/>
          <w:szCs w:val="24"/>
        </w:rPr>
        <w:t>Post-Production</w:t>
      </w:r>
    </w:p>
    <w:p w14:paraId="65FA1F8E" w14:textId="2D8DCDDE" w:rsidR="001C2717" w:rsidRPr="00C23ACA" w:rsidRDefault="006F4654" w:rsidP="00086011">
      <w:pPr>
        <w:pStyle w:val="ListParagraph"/>
        <w:spacing w:line="480" w:lineRule="auto"/>
        <w:ind w:left="1170" w:firstLine="630"/>
        <w:jc w:val="both"/>
        <w:rPr>
          <w:rFonts w:asciiTheme="majorBidi" w:hAnsiTheme="majorBidi" w:cstheme="majorBidi"/>
          <w:sz w:val="24"/>
          <w:szCs w:val="24"/>
        </w:rPr>
      </w:pPr>
      <w:r w:rsidRPr="00AB4D0D">
        <w:rPr>
          <w:rFonts w:asciiTheme="majorBidi" w:hAnsiTheme="majorBidi" w:cstheme="majorBidi"/>
          <w:i/>
          <w:sz w:val="24"/>
          <w:szCs w:val="24"/>
        </w:rPr>
        <w:t>Post-Production</w:t>
      </w:r>
      <w:r>
        <w:rPr>
          <w:rFonts w:asciiTheme="majorBidi" w:hAnsiTheme="majorBidi" w:cstheme="majorBidi"/>
          <w:sz w:val="24"/>
          <w:szCs w:val="24"/>
        </w:rPr>
        <w:t xml:space="preserve"> adalah tahap akhir yang dilakukan penulis dalam membuat </w:t>
      </w:r>
      <w:r w:rsidR="006B2AA4">
        <w:rPr>
          <w:rFonts w:asciiTheme="majorBidi" w:hAnsiTheme="majorBidi" w:cstheme="majorBidi"/>
          <w:i/>
          <w:sz w:val="24"/>
          <w:szCs w:val="24"/>
        </w:rPr>
        <w:t>motion graphic</w:t>
      </w:r>
      <w:r>
        <w:rPr>
          <w:rFonts w:asciiTheme="majorBidi" w:hAnsiTheme="majorBidi" w:cstheme="majorBidi"/>
          <w:sz w:val="24"/>
          <w:szCs w:val="24"/>
        </w:rPr>
        <w:t>, berisikan beb</w:t>
      </w:r>
      <w:r w:rsidR="00C23ACA">
        <w:rPr>
          <w:rFonts w:asciiTheme="majorBidi" w:hAnsiTheme="majorBidi" w:cstheme="majorBidi"/>
          <w:sz w:val="24"/>
          <w:szCs w:val="24"/>
        </w:rPr>
        <w:t xml:space="preserve">erapa proses seperti </w:t>
      </w:r>
      <w:proofErr w:type="gramStart"/>
      <w:r w:rsidR="00C23ACA">
        <w:rPr>
          <w:rFonts w:asciiTheme="majorBidi" w:hAnsiTheme="majorBidi" w:cstheme="majorBidi"/>
          <w:sz w:val="24"/>
          <w:szCs w:val="24"/>
        </w:rPr>
        <w:t>berikut :</w:t>
      </w:r>
      <w:proofErr w:type="gramEnd"/>
      <w:r w:rsidR="00C23ACA">
        <w:rPr>
          <w:rFonts w:asciiTheme="majorBidi" w:hAnsiTheme="majorBidi" w:cstheme="majorBidi"/>
          <w:sz w:val="24"/>
          <w:szCs w:val="24"/>
        </w:rPr>
        <w:t xml:space="preserve"> </w:t>
      </w:r>
    </w:p>
    <w:p w14:paraId="16D28734" w14:textId="77777777" w:rsidR="006F4654" w:rsidRPr="00DF475F" w:rsidRDefault="006F4654" w:rsidP="00086011">
      <w:pPr>
        <w:pStyle w:val="ListParagraph"/>
        <w:numPr>
          <w:ilvl w:val="0"/>
          <w:numId w:val="26"/>
        </w:numPr>
        <w:spacing w:line="480" w:lineRule="auto"/>
        <w:ind w:left="1560"/>
        <w:jc w:val="both"/>
        <w:rPr>
          <w:rFonts w:asciiTheme="majorBidi" w:hAnsiTheme="majorBidi" w:cstheme="majorBidi"/>
          <w:i/>
          <w:sz w:val="24"/>
          <w:szCs w:val="24"/>
        </w:rPr>
      </w:pPr>
      <w:r>
        <w:rPr>
          <w:rFonts w:asciiTheme="majorBidi" w:hAnsiTheme="majorBidi" w:cstheme="majorBidi"/>
          <w:i/>
          <w:sz w:val="24"/>
          <w:szCs w:val="24"/>
        </w:rPr>
        <w:t>Soundtrack</w:t>
      </w:r>
    </w:p>
    <w:p w14:paraId="259985D9" w14:textId="749CAD1B" w:rsidR="006F4654" w:rsidRDefault="006F4654" w:rsidP="00086011">
      <w:pPr>
        <w:pStyle w:val="ListParagraph"/>
        <w:spacing w:line="480" w:lineRule="auto"/>
        <w:ind w:left="1560" w:firstLine="630"/>
        <w:jc w:val="both"/>
        <w:rPr>
          <w:rFonts w:asciiTheme="majorBidi" w:hAnsiTheme="majorBidi" w:cstheme="majorBidi"/>
          <w:sz w:val="24"/>
          <w:szCs w:val="24"/>
        </w:rPr>
      </w:pPr>
      <w:r>
        <w:rPr>
          <w:rFonts w:asciiTheme="majorBidi" w:hAnsiTheme="majorBidi" w:cstheme="majorBidi"/>
          <w:sz w:val="24"/>
          <w:szCs w:val="24"/>
        </w:rPr>
        <w:t xml:space="preserve">Adalah proses yang dilakukan penulis untuk menambahkan musik pada </w:t>
      </w:r>
      <w:r w:rsidR="00101154" w:rsidRPr="00101154">
        <w:rPr>
          <w:rFonts w:asciiTheme="majorBidi" w:hAnsiTheme="majorBidi" w:cstheme="majorBidi"/>
          <w:sz w:val="24"/>
          <w:szCs w:val="24"/>
        </w:rPr>
        <w:t>video</w:t>
      </w:r>
      <w:r w:rsidR="00101154">
        <w:rPr>
          <w:rFonts w:asciiTheme="majorBidi" w:hAnsiTheme="majorBidi" w:cstheme="majorBidi"/>
          <w:i/>
          <w:sz w:val="24"/>
          <w:szCs w:val="24"/>
        </w:rPr>
        <w:t xml:space="preserve"> motion graphic</w:t>
      </w:r>
      <w:r>
        <w:rPr>
          <w:rFonts w:asciiTheme="majorBidi" w:hAnsiTheme="majorBidi" w:cstheme="majorBidi"/>
          <w:sz w:val="24"/>
          <w:szCs w:val="24"/>
        </w:rPr>
        <w:t xml:space="preserve"> yang telah dibuat.</w:t>
      </w:r>
    </w:p>
    <w:p w14:paraId="19A43151" w14:textId="357E6F56" w:rsidR="00671072" w:rsidRDefault="00671072" w:rsidP="00086011">
      <w:pPr>
        <w:pStyle w:val="ListParagraph"/>
        <w:spacing w:line="480" w:lineRule="auto"/>
        <w:ind w:left="1560" w:firstLine="630"/>
        <w:jc w:val="both"/>
        <w:rPr>
          <w:rFonts w:asciiTheme="majorBidi" w:hAnsiTheme="majorBidi" w:cstheme="majorBidi"/>
          <w:sz w:val="24"/>
          <w:szCs w:val="24"/>
        </w:rPr>
      </w:pPr>
    </w:p>
    <w:p w14:paraId="0DB092E7" w14:textId="77777777" w:rsidR="006F4654" w:rsidRDefault="006F4654" w:rsidP="00086011">
      <w:pPr>
        <w:pStyle w:val="ListParagraph"/>
        <w:numPr>
          <w:ilvl w:val="0"/>
          <w:numId w:val="26"/>
        </w:numPr>
        <w:spacing w:line="480" w:lineRule="auto"/>
        <w:ind w:left="1560"/>
        <w:jc w:val="both"/>
        <w:rPr>
          <w:rFonts w:asciiTheme="majorBidi" w:hAnsiTheme="majorBidi" w:cstheme="majorBidi"/>
          <w:i/>
          <w:sz w:val="24"/>
          <w:szCs w:val="24"/>
        </w:rPr>
      </w:pPr>
      <w:r w:rsidRPr="00DF475F">
        <w:rPr>
          <w:rFonts w:asciiTheme="majorBidi" w:hAnsiTheme="majorBidi" w:cstheme="majorBidi"/>
          <w:i/>
          <w:sz w:val="24"/>
          <w:szCs w:val="24"/>
        </w:rPr>
        <w:t xml:space="preserve">Sound </w:t>
      </w:r>
      <w:r>
        <w:rPr>
          <w:rFonts w:asciiTheme="majorBidi" w:hAnsiTheme="majorBidi" w:cstheme="majorBidi"/>
          <w:i/>
          <w:sz w:val="24"/>
          <w:szCs w:val="24"/>
        </w:rPr>
        <w:t>Effect</w:t>
      </w:r>
    </w:p>
    <w:p w14:paraId="4A005CD1" w14:textId="31351456" w:rsidR="006F4654" w:rsidRDefault="006F4654" w:rsidP="00086011">
      <w:pPr>
        <w:pStyle w:val="ListParagraph"/>
        <w:spacing w:line="480" w:lineRule="auto"/>
        <w:ind w:left="1560" w:firstLine="630"/>
        <w:jc w:val="both"/>
        <w:rPr>
          <w:rFonts w:asciiTheme="majorBidi" w:hAnsiTheme="majorBidi" w:cstheme="majorBidi"/>
          <w:sz w:val="24"/>
          <w:szCs w:val="24"/>
        </w:rPr>
      </w:pPr>
      <w:r>
        <w:rPr>
          <w:rFonts w:asciiTheme="majorBidi" w:hAnsiTheme="majorBidi" w:cstheme="majorBidi"/>
          <w:sz w:val="24"/>
          <w:szCs w:val="24"/>
        </w:rPr>
        <w:t>Adalah proses yang dilakukan penulis untuk menambahkan detail suara pada gerakan karakter dan elemen-elemen yang ada, sehingga animasi yang dihasilkan tidak membosankan.</w:t>
      </w:r>
    </w:p>
    <w:p w14:paraId="5C59EB93" w14:textId="77777777" w:rsidR="00671072" w:rsidRPr="00854093" w:rsidRDefault="00671072" w:rsidP="00086011">
      <w:pPr>
        <w:pStyle w:val="ListParagraph"/>
        <w:spacing w:line="480" w:lineRule="auto"/>
        <w:ind w:left="1560" w:firstLine="630"/>
        <w:jc w:val="both"/>
        <w:rPr>
          <w:rFonts w:asciiTheme="majorBidi" w:hAnsiTheme="majorBidi" w:cstheme="majorBidi"/>
          <w:sz w:val="24"/>
          <w:szCs w:val="24"/>
        </w:rPr>
      </w:pPr>
    </w:p>
    <w:p w14:paraId="0AF5A0E9" w14:textId="77777777" w:rsidR="006F4654" w:rsidRDefault="006F4654" w:rsidP="00086011">
      <w:pPr>
        <w:pStyle w:val="ListParagraph"/>
        <w:numPr>
          <w:ilvl w:val="0"/>
          <w:numId w:val="26"/>
        </w:numPr>
        <w:spacing w:line="480" w:lineRule="auto"/>
        <w:ind w:left="1701"/>
        <w:jc w:val="both"/>
        <w:rPr>
          <w:rFonts w:asciiTheme="majorBidi" w:hAnsiTheme="majorBidi" w:cstheme="majorBidi"/>
          <w:i/>
          <w:sz w:val="24"/>
          <w:szCs w:val="24"/>
        </w:rPr>
      </w:pPr>
      <w:r>
        <w:rPr>
          <w:rFonts w:asciiTheme="majorBidi" w:hAnsiTheme="majorBidi" w:cstheme="majorBidi"/>
          <w:i/>
          <w:sz w:val="24"/>
          <w:szCs w:val="24"/>
        </w:rPr>
        <w:t>Full Video</w:t>
      </w:r>
    </w:p>
    <w:p w14:paraId="0C2ABC1A" w14:textId="3689E8DF" w:rsidR="006F4654" w:rsidRDefault="006F4654" w:rsidP="00086011">
      <w:pPr>
        <w:pStyle w:val="ListParagraph"/>
        <w:spacing w:line="480" w:lineRule="auto"/>
        <w:ind w:left="1701" w:firstLine="630"/>
        <w:jc w:val="both"/>
        <w:rPr>
          <w:rFonts w:asciiTheme="majorBidi" w:hAnsiTheme="majorBidi" w:cstheme="majorBidi"/>
          <w:sz w:val="24"/>
          <w:szCs w:val="24"/>
        </w:rPr>
      </w:pPr>
      <w:r w:rsidRPr="008A0D47">
        <w:rPr>
          <w:rFonts w:asciiTheme="majorBidi" w:hAnsiTheme="majorBidi" w:cstheme="majorBidi"/>
          <w:sz w:val="24"/>
          <w:szCs w:val="24"/>
        </w:rPr>
        <w:t>Adalah</w:t>
      </w:r>
      <w:r>
        <w:rPr>
          <w:rFonts w:asciiTheme="majorBidi" w:hAnsiTheme="majorBidi" w:cstheme="majorBidi"/>
          <w:sz w:val="24"/>
          <w:szCs w:val="24"/>
        </w:rPr>
        <w:t xml:space="preserve"> proses yang dilakukan penulis untuk merangkai beberapa potongan </w:t>
      </w:r>
      <w:r w:rsidRPr="0061123D">
        <w:rPr>
          <w:rFonts w:asciiTheme="majorBidi" w:hAnsiTheme="majorBidi" w:cstheme="majorBidi"/>
          <w:i/>
          <w:sz w:val="24"/>
          <w:szCs w:val="24"/>
        </w:rPr>
        <w:t>scene</w:t>
      </w:r>
      <w:r>
        <w:rPr>
          <w:rFonts w:asciiTheme="majorBidi" w:hAnsiTheme="majorBidi" w:cstheme="majorBidi"/>
          <w:sz w:val="24"/>
          <w:szCs w:val="24"/>
        </w:rPr>
        <w:t xml:space="preserve"> menjadi satu video yang utuh.</w:t>
      </w:r>
    </w:p>
    <w:p w14:paraId="63B78163" w14:textId="79B777C5" w:rsidR="00671072" w:rsidRPr="008A0D47" w:rsidRDefault="00671072" w:rsidP="00086011">
      <w:pPr>
        <w:pStyle w:val="ListParagraph"/>
        <w:spacing w:line="480" w:lineRule="auto"/>
        <w:ind w:left="1701" w:firstLine="630"/>
        <w:jc w:val="both"/>
        <w:rPr>
          <w:rFonts w:asciiTheme="majorBidi" w:hAnsiTheme="majorBidi" w:cstheme="majorBidi"/>
          <w:sz w:val="24"/>
          <w:szCs w:val="24"/>
        </w:rPr>
      </w:pPr>
    </w:p>
    <w:p w14:paraId="5E7EE06C" w14:textId="77777777" w:rsidR="006F4654" w:rsidRPr="00DF475F" w:rsidRDefault="006F4654" w:rsidP="00086011">
      <w:pPr>
        <w:pStyle w:val="ListParagraph"/>
        <w:numPr>
          <w:ilvl w:val="0"/>
          <w:numId w:val="26"/>
        </w:numPr>
        <w:spacing w:line="480" w:lineRule="auto"/>
        <w:ind w:left="1701"/>
        <w:jc w:val="both"/>
        <w:rPr>
          <w:rFonts w:asciiTheme="majorBidi" w:hAnsiTheme="majorBidi" w:cstheme="majorBidi"/>
          <w:i/>
          <w:sz w:val="24"/>
          <w:szCs w:val="24"/>
        </w:rPr>
      </w:pPr>
      <w:r>
        <w:rPr>
          <w:rFonts w:asciiTheme="majorBidi" w:hAnsiTheme="majorBidi" w:cstheme="majorBidi"/>
          <w:i/>
          <w:sz w:val="24"/>
          <w:szCs w:val="24"/>
        </w:rPr>
        <w:t>Finalization</w:t>
      </w:r>
    </w:p>
    <w:p w14:paraId="05264FAE" w14:textId="41F3EAB8" w:rsidR="00CB44CD" w:rsidRPr="00C71F19" w:rsidRDefault="006F4654" w:rsidP="00C71F19">
      <w:pPr>
        <w:pStyle w:val="ListParagraph"/>
        <w:spacing w:line="480" w:lineRule="auto"/>
        <w:ind w:left="1710" w:firstLine="720"/>
        <w:jc w:val="both"/>
        <w:rPr>
          <w:rFonts w:asciiTheme="majorBidi" w:hAnsiTheme="majorBidi" w:cstheme="majorBidi"/>
          <w:sz w:val="24"/>
          <w:szCs w:val="24"/>
          <w:lang w:val="id-ID"/>
        </w:rPr>
        <w:sectPr w:rsidR="00CB44CD" w:rsidRPr="00C71F19" w:rsidSect="00420CE9">
          <w:headerReference w:type="default" r:id="rId26"/>
          <w:footerReference w:type="default" r:id="rId27"/>
          <w:pgSz w:w="11907" w:h="16839" w:code="9"/>
          <w:pgMar w:top="1701" w:right="1701" w:bottom="2268" w:left="2268" w:header="720" w:footer="720" w:gutter="0"/>
          <w:pgNumType w:start="1"/>
          <w:cols w:space="720"/>
          <w:docGrid w:linePitch="360"/>
        </w:sectPr>
      </w:pPr>
      <w:r>
        <w:rPr>
          <w:rFonts w:asciiTheme="majorBidi" w:hAnsiTheme="majorBidi" w:cstheme="majorBidi"/>
          <w:sz w:val="24"/>
          <w:szCs w:val="24"/>
        </w:rPr>
        <w:t xml:space="preserve">Adalah </w:t>
      </w:r>
      <w:r w:rsidRPr="00312657">
        <w:rPr>
          <w:rFonts w:asciiTheme="majorBidi" w:hAnsiTheme="majorBidi" w:cstheme="majorBidi"/>
          <w:sz w:val="24"/>
          <w:szCs w:val="24"/>
        </w:rPr>
        <w:t xml:space="preserve">proses </w:t>
      </w:r>
      <w:r>
        <w:rPr>
          <w:rFonts w:asciiTheme="majorBidi" w:hAnsiTheme="majorBidi" w:cstheme="majorBidi"/>
          <w:sz w:val="24"/>
          <w:szCs w:val="24"/>
        </w:rPr>
        <w:t xml:space="preserve">yang dilakukan penulis untuk menyiapkan </w:t>
      </w:r>
      <w:r w:rsidRPr="00312657">
        <w:rPr>
          <w:rFonts w:asciiTheme="majorBidi" w:hAnsiTheme="majorBidi" w:cstheme="majorBidi"/>
          <w:sz w:val="24"/>
          <w:szCs w:val="24"/>
        </w:rPr>
        <w:t xml:space="preserve">semua </w:t>
      </w:r>
      <w:r w:rsidR="003E191B" w:rsidRPr="003E191B">
        <w:rPr>
          <w:rFonts w:asciiTheme="majorBidi" w:hAnsiTheme="majorBidi" w:cstheme="majorBidi"/>
          <w:i/>
          <w:sz w:val="24"/>
          <w:szCs w:val="24"/>
        </w:rPr>
        <w:t>scene</w:t>
      </w:r>
      <w:r w:rsidR="003E191B">
        <w:rPr>
          <w:rFonts w:asciiTheme="majorBidi" w:hAnsiTheme="majorBidi" w:cstheme="majorBidi"/>
          <w:sz w:val="24"/>
          <w:szCs w:val="24"/>
        </w:rPr>
        <w:t xml:space="preserve"> dan kemudian</w:t>
      </w:r>
      <w:r w:rsidRPr="00312657">
        <w:rPr>
          <w:rFonts w:asciiTheme="majorBidi" w:hAnsiTheme="majorBidi" w:cstheme="majorBidi"/>
          <w:sz w:val="24"/>
          <w:szCs w:val="24"/>
        </w:rPr>
        <w:t xml:space="preserve"> di </w:t>
      </w:r>
      <w:r w:rsidRPr="003E6B4A">
        <w:rPr>
          <w:rFonts w:asciiTheme="majorBidi" w:hAnsiTheme="majorBidi" w:cstheme="majorBidi"/>
          <w:i/>
          <w:sz w:val="24"/>
          <w:szCs w:val="24"/>
        </w:rPr>
        <w:t>export</w:t>
      </w:r>
      <w:r w:rsidRPr="00312657">
        <w:rPr>
          <w:rFonts w:asciiTheme="majorBidi" w:hAnsiTheme="majorBidi" w:cstheme="majorBidi"/>
          <w:sz w:val="24"/>
          <w:szCs w:val="24"/>
        </w:rPr>
        <w:t xml:space="preserve"> dengan format</w:t>
      </w:r>
      <w:r w:rsidR="00DC33E3">
        <w:rPr>
          <w:rFonts w:asciiTheme="majorBidi" w:hAnsiTheme="majorBidi" w:cstheme="majorBidi"/>
          <w:sz w:val="24"/>
          <w:szCs w:val="24"/>
        </w:rPr>
        <w:t xml:space="preserve"> video</w:t>
      </w:r>
      <w:r w:rsidR="00C71F19">
        <w:rPr>
          <w:rFonts w:asciiTheme="majorBidi" w:hAnsiTheme="majorBidi" w:cstheme="majorBidi"/>
          <w:sz w:val="24"/>
          <w:szCs w:val="24"/>
        </w:rPr>
        <w:t xml:space="preserve"> yang dapat disesuaika</w:t>
      </w:r>
      <w:r w:rsidR="00C71F19">
        <w:rPr>
          <w:rFonts w:asciiTheme="majorBidi" w:hAnsiTheme="majorBidi" w:cstheme="majorBidi"/>
          <w:sz w:val="24"/>
          <w:szCs w:val="24"/>
          <w:lang w:val="id-ID"/>
        </w:rPr>
        <w:t>n.</w:t>
      </w:r>
      <w:bookmarkStart w:id="30" w:name="_GoBack"/>
      <w:bookmarkEnd w:id="30"/>
    </w:p>
    <w:bookmarkEnd w:id="28"/>
    <w:p w14:paraId="2F1C0213" w14:textId="771085A5" w:rsidR="009924D5" w:rsidRPr="00C71F19" w:rsidRDefault="009924D5" w:rsidP="00C71F19">
      <w:pPr>
        <w:pStyle w:val="ListParagraph"/>
        <w:spacing w:after="0" w:line="360" w:lineRule="auto"/>
        <w:ind w:left="0"/>
        <w:outlineLvl w:val="0"/>
        <w:rPr>
          <w:rFonts w:asciiTheme="majorBidi" w:hAnsiTheme="majorBidi" w:cstheme="majorBidi"/>
          <w:sz w:val="24"/>
          <w:szCs w:val="24"/>
          <w:lang w:val="id-ID"/>
        </w:rPr>
      </w:pPr>
    </w:p>
    <w:sectPr w:rsidR="009924D5" w:rsidRPr="00C71F19" w:rsidSect="00323679">
      <w:headerReference w:type="default" r:id="rId28"/>
      <w:footerReference w:type="default" r:id="rId29"/>
      <w:pgSz w:w="11907" w:h="16839" w:code="9"/>
      <w:pgMar w:top="1701" w:right="1701" w:bottom="2268"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498AA5" w14:textId="77777777" w:rsidR="003A1A7C" w:rsidRDefault="003A1A7C" w:rsidP="00513801">
      <w:pPr>
        <w:spacing w:after="0" w:line="240" w:lineRule="auto"/>
      </w:pPr>
      <w:r>
        <w:separator/>
      </w:r>
    </w:p>
  </w:endnote>
  <w:endnote w:type="continuationSeparator" w:id="0">
    <w:p w14:paraId="4253CA8D" w14:textId="77777777" w:rsidR="003A1A7C" w:rsidRDefault="003A1A7C" w:rsidP="005138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0BC99B" w14:textId="6894C887" w:rsidR="004F6288" w:rsidRDefault="004F6288">
    <w:pPr>
      <w:pStyle w:val="Footer"/>
      <w:jc w:val="right"/>
    </w:pPr>
  </w:p>
  <w:p w14:paraId="02338BC7" w14:textId="77777777" w:rsidR="004F6288" w:rsidRDefault="004F628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AB8C9D" w14:textId="34B283FE" w:rsidR="004F6288" w:rsidRDefault="004F6288">
    <w:pPr>
      <w:pStyle w:val="Footer"/>
      <w:jc w:val="right"/>
    </w:pPr>
  </w:p>
  <w:p w14:paraId="44E32386" w14:textId="77777777" w:rsidR="004F6288" w:rsidRDefault="004F628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9EC81C" w14:textId="77777777" w:rsidR="003A1A7C" w:rsidRDefault="003A1A7C" w:rsidP="00513801">
      <w:pPr>
        <w:spacing w:after="0" w:line="240" w:lineRule="auto"/>
      </w:pPr>
      <w:r>
        <w:separator/>
      </w:r>
    </w:p>
  </w:footnote>
  <w:footnote w:type="continuationSeparator" w:id="0">
    <w:p w14:paraId="26DB8579" w14:textId="77777777" w:rsidR="003A1A7C" w:rsidRDefault="003A1A7C" w:rsidP="0051380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6866495"/>
      <w:docPartObj>
        <w:docPartGallery w:val="Page Numbers (Top of Page)"/>
        <w:docPartUnique/>
      </w:docPartObj>
    </w:sdtPr>
    <w:sdtEndPr>
      <w:rPr>
        <w:noProof/>
      </w:rPr>
    </w:sdtEndPr>
    <w:sdtContent>
      <w:p w14:paraId="2624105F" w14:textId="78C0BA1C" w:rsidR="004F6288" w:rsidRDefault="004F6288">
        <w:pPr>
          <w:pStyle w:val="Header"/>
          <w:jc w:val="right"/>
        </w:pPr>
        <w:r>
          <w:fldChar w:fldCharType="begin"/>
        </w:r>
        <w:r>
          <w:instrText xml:space="preserve"> PAGE   \* MERGEFORMAT </w:instrText>
        </w:r>
        <w:r>
          <w:fldChar w:fldCharType="separate"/>
        </w:r>
        <w:r w:rsidR="00C71F19">
          <w:rPr>
            <w:noProof/>
          </w:rPr>
          <w:t>20</w:t>
        </w:r>
        <w:r>
          <w:rPr>
            <w:noProof/>
          </w:rPr>
          <w:fldChar w:fldCharType="end"/>
        </w:r>
      </w:p>
    </w:sdtContent>
  </w:sdt>
  <w:p w14:paraId="2F4F145D" w14:textId="77777777" w:rsidR="004F6288" w:rsidRDefault="004F628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6264197"/>
      <w:docPartObj>
        <w:docPartGallery w:val="Page Numbers (Top of Page)"/>
        <w:docPartUnique/>
      </w:docPartObj>
    </w:sdtPr>
    <w:sdtEndPr>
      <w:rPr>
        <w:noProof/>
      </w:rPr>
    </w:sdtEndPr>
    <w:sdtContent>
      <w:p w14:paraId="1A405E77" w14:textId="448CA2D4" w:rsidR="004F6288" w:rsidRDefault="004F6288">
        <w:pPr>
          <w:pStyle w:val="Header"/>
          <w:jc w:val="right"/>
        </w:pPr>
        <w:r>
          <w:fldChar w:fldCharType="begin"/>
        </w:r>
        <w:r>
          <w:instrText xml:space="preserve"> PAGE   \* MERGEFORMAT </w:instrText>
        </w:r>
        <w:r>
          <w:fldChar w:fldCharType="separate"/>
        </w:r>
        <w:r w:rsidR="00C71F19">
          <w:rPr>
            <w:noProof/>
          </w:rPr>
          <w:t>21</w:t>
        </w:r>
        <w:r>
          <w:rPr>
            <w:noProof/>
          </w:rPr>
          <w:fldChar w:fldCharType="end"/>
        </w:r>
      </w:p>
    </w:sdtContent>
  </w:sdt>
  <w:p w14:paraId="360EC182" w14:textId="77777777" w:rsidR="004F6288" w:rsidRDefault="004F628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9383D"/>
    <w:multiLevelType w:val="multilevel"/>
    <w:tmpl w:val="2EA83BE8"/>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04A1412B"/>
    <w:multiLevelType w:val="hybridMultilevel"/>
    <w:tmpl w:val="71F08AD6"/>
    <w:lvl w:ilvl="0" w:tplc="38D0DD80">
      <w:start w:val="1"/>
      <w:numFmt w:val="lowerLetter"/>
      <w:lvlText w:val="%1."/>
      <w:lvlJc w:val="left"/>
      <w:pPr>
        <w:ind w:left="780" w:hanging="360"/>
      </w:pPr>
      <w:rPr>
        <w:rFonts w:hint="default"/>
      </w:rPr>
    </w:lvl>
    <w:lvl w:ilvl="1" w:tplc="6906A51C">
      <w:start w:val="1"/>
      <w:numFmt w:val="lowerLetter"/>
      <w:lvlText w:val="%2."/>
      <w:lvlJc w:val="left"/>
      <w:pPr>
        <w:ind w:left="1500" w:hanging="360"/>
      </w:pPr>
      <w:rPr>
        <w:rFonts w:asciiTheme="majorBidi" w:eastAsiaTheme="minorHAnsi" w:hAnsiTheme="majorBidi" w:cstheme="majorBidi"/>
      </w:rPr>
    </w:lvl>
    <w:lvl w:ilvl="2" w:tplc="8F426DFC">
      <w:start w:val="1"/>
      <w:numFmt w:val="bullet"/>
      <w:lvlText w:val="-"/>
      <w:lvlJc w:val="left"/>
      <w:pPr>
        <w:ind w:left="2400" w:hanging="360"/>
      </w:pPr>
      <w:rPr>
        <w:rFonts w:ascii="Times New Roman" w:eastAsiaTheme="minorHAnsi" w:hAnsi="Times New Roman" w:cs="Times New Roman" w:hint="default"/>
      </w:rPr>
    </w:lvl>
    <w:lvl w:ilvl="3" w:tplc="0409000F">
      <w:start w:val="1"/>
      <w:numFmt w:val="decimal"/>
      <w:lvlText w:val="%4."/>
      <w:lvlJc w:val="left"/>
      <w:pPr>
        <w:ind w:left="2940" w:hanging="360"/>
      </w:pPr>
    </w:lvl>
    <w:lvl w:ilvl="4" w:tplc="AB6494AC">
      <w:start w:val="1"/>
      <w:numFmt w:val="bullet"/>
      <w:lvlText w:val=""/>
      <w:lvlJc w:val="left"/>
      <w:pPr>
        <w:ind w:left="3660" w:hanging="360"/>
      </w:pPr>
      <w:rPr>
        <w:rFonts w:ascii="Symbol" w:eastAsiaTheme="minorHAnsi" w:hAnsi="Symbol" w:cstheme="majorBidi" w:hint="default"/>
        <w:b/>
      </w:r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
    <w:nsid w:val="089F75D4"/>
    <w:multiLevelType w:val="multilevel"/>
    <w:tmpl w:val="58EE2C1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A2F573F"/>
    <w:multiLevelType w:val="hybridMultilevel"/>
    <w:tmpl w:val="668EE67A"/>
    <w:lvl w:ilvl="0" w:tplc="10C25758">
      <w:start w:val="1"/>
      <w:numFmt w:val="lowerLetter"/>
      <w:lvlText w:val="%1."/>
      <w:lvlJc w:val="left"/>
      <w:pPr>
        <w:ind w:left="990" w:hanging="360"/>
      </w:pPr>
      <w:rPr>
        <w:rFonts w:hint="default"/>
      </w:rPr>
    </w:lvl>
    <w:lvl w:ilvl="1" w:tplc="38090019" w:tentative="1">
      <w:start w:val="1"/>
      <w:numFmt w:val="lowerLetter"/>
      <w:lvlText w:val="%2."/>
      <w:lvlJc w:val="left"/>
      <w:pPr>
        <w:ind w:left="1710" w:hanging="360"/>
      </w:pPr>
    </w:lvl>
    <w:lvl w:ilvl="2" w:tplc="3809001B" w:tentative="1">
      <w:start w:val="1"/>
      <w:numFmt w:val="lowerRoman"/>
      <w:lvlText w:val="%3."/>
      <w:lvlJc w:val="right"/>
      <w:pPr>
        <w:ind w:left="2430" w:hanging="180"/>
      </w:pPr>
    </w:lvl>
    <w:lvl w:ilvl="3" w:tplc="3809000F" w:tentative="1">
      <w:start w:val="1"/>
      <w:numFmt w:val="decimal"/>
      <w:lvlText w:val="%4."/>
      <w:lvlJc w:val="left"/>
      <w:pPr>
        <w:ind w:left="3150" w:hanging="360"/>
      </w:pPr>
    </w:lvl>
    <w:lvl w:ilvl="4" w:tplc="38090019" w:tentative="1">
      <w:start w:val="1"/>
      <w:numFmt w:val="lowerLetter"/>
      <w:lvlText w:val="%5."/>
      <w:lvlJc w:val="left"/>
      <w:pPr>
        <w:ind w:left="3870" w:hanging="360"/>
      </w:pPr>
    </w:lvl>
    <w:lvl w:ilvl="5" w:tplc="3809001B" w:tentative="1">
      <w:start w:val="1"/>
      <w:numFmt w:val="lowerRoman"/>
      <w:lvlText w:val="%6."/>
      <w:lvlJc w:val="right"/>
      <w:pPr>
        <w:ind w:left="4590" w:hanging="180"/>
      </w:pPr>
    </w:lvl>
    <w:lvl w:ilvl="6" w:tplc="3809000F" w:tentative="1">
      <w:start w:val="1"/>
      <w:numFmt w:val="decimal"/>
      <w:lvlText w:val="%7."/>
      <w:lvlJc w:val="left"/>
      <w:pPr>
        <w:ind w:left="5310" w:hanging="360"/>
      </w:pPr>
    </w:lvl>
    <w:lvl w:ilvl="7" w:tplc="38090019" w:tentative="1">
      <w:start w:val="1"/>
      <w:numFmt w:val="lowerLetter"/>
      <w:lvlText w:val="%8."/>
      <w:lvlJc w:val="left"/>
      <w:pPr>
        <w:ind w:left="6030" w:hanging="360"/>
      </w:pPr>
    </w:lvl>
    <w:lvl w:ilvl="8" w:tplc="3809001B" w:tentative="1">
      <w:start w:val="1"/>
      <w:numFmt w:val="lowerRoman"/>
      <w:lvlText w:val="%9."/>
      <w:lvlJc w:val="right"/>
      <w:pPr>
        <w:ind w:left="6750" w:hanging="180"/>
      </w:pPr>
    </w:lvl>
  </w:abstractNum>
  <w:abstractNum w:abstractNumId="4">
    <w:nsid w:val="0BA27C1A"/>
    <w:multiLevelType w:val="multilevel"/>
    <w:tmpl w:val="8C38DCE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0D6C2974"/>
    <w:multiLevelType w:val="multilevel"/>
    <w:tmpl w:val="EB604768"/>
    <w:lvl w:ilvl="0">
      <w:start w:val="1"/>
      <w:numFmt w:val="decimal"/>
      <w:lvlText w:val="%1"/>
      <w:lvlJc w:val="left"/>
      <w:pPr>
        <w:ind w:left="660" w:hanging="660"/>
      </w:pPr>
      <w:rPr>
        <w:rFonts w:hint="default"/>
      </w:rPr>
    </w:lvl>
    <w:lvl w:ilvl="1">
      <w:start w:val="5"/>
      <w:numFmt w:val="decimal"/>
      <w:lvlText w:val="%1.%2"/>
      <w:lvlJc w:val="left"/>
      <w:pPr>
        <w:ind w:left="660" w:hanging="66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0E394AEB"/>
    <w:multiLevelType w:val="hybridMultilevel"/>
    <w:tmpl w:val="588E999E"/>
    <w:lvl w:ilvl="0" w:tplc="1DA6D4E8">
      <w:numFmt w:val="bullet"/>
      <w:lvlText w:val="-"/>
      <w:lvlJc w:val="left"/>
      <w:pPr>
        <w:ind w:left="108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1315388A"/>
    <w:multiLevelType w:val="hybridMultilevel"/>
    <w:tmpl w:val="B1F20BC2"/>
    <w:lvl w:ilvl="0" w:tplc="3F006FAC">
      <w:start w:val="1"/>
      <w:numFmt w:val="lowerLetter"/>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8">
    <w:nsid w:val="156507A0"/>
    <w:multiLevelType w:val="hybridMultilevel"/>
    <w:tmpl w:val="98683848"/>
    <w:lvl w:ilvl="0" w:tplc="23D6394C">
      <w:start w:val="1"/>
      <w:numFmt w:val="decimal"/>
      <w:lvlText w:val="%1."/>
      <w:lvlJc w:val="left"/>
      <w:pPr>
        <w:ind w:left="1069" w:hanging="360"/>
      </w:pPr>
      <w:rPr>
        <w:rFonts w:asciiTheme="minorHAnsi" w:eastAsiaTheme="minorHAnsi" w:hAnsiTheme="minorHAnsi" w:cstheme="minorBidi" w:hint="default"/>
        <w:sz w:val="23"/>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9">
    <w:nsid w:val="15896DF7"/>
    <w:multiLevelType w:val="multilevel"/>
    <w:tmpl w:val="58EE2C1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1A821E22"/>
    <w:multiLevelType w:val="multilevel"/>
    <w:tmpl w:val="34F4C98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2847"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1D172915"/>
    <w:multiLevelType w:val="hybridMultilevel"/>
    <w:tmpl w:val="B170A012"/>
    <w:lvl w:ilvl="0" w:tplc="04090019">
      <w:start w:val="1"/>
      <w:numFmt w:val="lowerLetter"/>
      <w:lvlText w:val="%1."/>
      <w:lvlJc w:val="left"/>
      <w:pPr>
        <w:ind w:left="928" w:hanging="360"/>
      </w:pPr>
      <w:rPr>
        <w:rFonts w:hint="default"/>
      </w:rPr>
    </w:lvl>
    <w:lvl w:ilvl="1" w:tplc="3970E204">
      <w:start w:val="1"/>
      <w:numFmt w:val="lowerLetter"/>
      <w:lvlText w:val="%2."/>
      <w:lvlJc w:val="left"/>
      <w:pPr>
        <w:ind w:left="1648" w:hanging="360"/>
      </w:pPr>
      <w:rPr>
        <w:i w:val="0"/>
        <w:iCs/>
      </w:r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12">
    <w:nsid w:val="20866F2B"/>
    <w:multiLevelType w:val="hybridMultilevel"/>
    <w:tmpl w:val="DDB287D0"/>
    <w:lvl w:ilvl="0" w:tplc="05260570">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2A438C1"/>
    <w:multiLevelType w:val="multilevel"/>
    <w:tmpl w:val="58EE2C1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22E15362"/>
    <w:multiLevelType w:val="hybridMultilevel"/>
    <w:tmpl w:val="24123220"/>
    <w:lvl w:ilvl="0" w:tplc="3970E204">
      <w:start w:val="1"/>
      <w:numFmt w:val="lowerLetter"/>
      <w:lvlText w:val="%1."/>
      <w:lvlJc w:val="left"/>
      <w:pPr>
        <w:ind w:left="1648" w:hanging="360"/>
      </w:pPr>
      <w:rPr>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47B2C1A"/>
    <w:multiLevelType w:val="multilevel"/>
    <w:tmpl w:val="AF5E1AD6"/>
    <w:lvl w:ilvl="0">
      <w:start w:val="2"/>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3"/>
      <w:numFmt w:val="decimal"/>
      <w:lvlText w:val="%1.%2.%3."/>
      <w:lvlJc w:val="left"/>
      <w:pPr>
        <w:ind w:left="1288"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25BC6369"/>
    <w:multiLevelType w:val="hybridMultilevel"/>
    <w:tmpl w:val="6C96243C"/>
    <w:lvl w:ilvl="0" w:tplc="43B4C1FC">
      <w:start w:val="1"/>
      <w:numFmt w:val="lowerLetter"/>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17">
    <w:nsid w:val="30416D48"/>
    <w:multiLevelType w:val="hybridMultilevel"/>
    <w:tmpl w:val="263E898A"/>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5D57537"/>
    <w:multiLevelType w:val="multilevel"/>
    <w:tmpl w:val="3B50F30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36005697"/>
    <w:multiLevelType w:val="hybridMultilevel"/>
    <w:tmpl w:val="E2AEC9B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6715D02"/>
    <w:multiLevelType w:val="hybridMultilevel"/>
    <w:tmpl w:val="AA80919C"/>
    <w:lvl w:ilvl="0" w:tplc="9B12A8C8">
      <w:start w:val="1"/>
      <w:numFmt w:val="decimal"/>
      <w:lvlText w:val="%1."/>
      <w:lvlJc w:val="left"/>
      <w:pPr>
        <w:ind w:left="780" w:hanging="360"/>
      </w:pPr>
      <w:rPr>
        <w:rFonts w:asciiTheme="minorHAnsi" w:hAnsiTheme="minorHAnsi" w:cstheme="minorBidi" w:hint="default"/>
        <w:b w:val="0"/>
        <w:sz w:val="22"/>
      </w:r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21">
    <w:nsid w:val="36D53595"/>
    <w:multiLevelType w:val="multilevel"/>
    <w:tmpl w:val="950C767A"/>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nsid w:val="38B358C1"/>
    <w:multiLevelType w:val="hybridMultilevel"/>
    <w:tmpl w:val="344E1DAE"/>
    <w:lvl w:ilvl="0" w:tplc="4516EA68">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23">
    <w:nsid w:val="3C6C4C71"/>
    <w:multiLevelType w:val="multilevel"/>
    <w:tmpl w:val="8C122C5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3D455398"/>
    <w:multiLevelType w:val="multilevel"/>
    <w:tmpl w:val="FDDA309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3EAD2DB0"/>
    <w:multiLevelType w:val="hybridMultilevel"/>
    <w:tmpl w:val="DDEE9C92"/>
    <w:lvl w:ilvl="0" w:tplc="929004D2">
      <w:start w:val="1"/>
      <w:numFmt w:val="decimal"/>
      <w:lvlText w:val="%1."/>
      <w:lvlJc w:val="left"/>
      <w:pPr>
        <w:ind w:left="1920" w:hanging="360"/>
      </w:pPr>
      <w:rPr>
        <w:rFonts w:hint="default"/>
      </w:r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26">
    <w:nsid w:val="3FEF7767"/>
    <w:multiLevelType w:val="hybridMultilevel"/>
    <w:tmpl w:val="61EC01B0"/>
    <w:lvl w:ilvl="0" w:tplc="BDD06224">
      <w:start w:val="1"/>
      <w:numFmt w:val="lowerLetter"/>
      <w:lvlText w:val="%1."/>
      <w:lvlJc w:val="left"/>
      <w:pPr>
        <w:ind w:left="1860" w:hanging="360"/>
      </w:pPr>
      <w:rPr>
        <w:rFonts w:hint="default"/>
        <w:i/>
      </w:rPr>
    </w:lvl>
    <w:lvl w:ilvl="1" w:tplc="04090019" w:tentative="1">
      <w:start w:val="1"/>
      <w:numFmt w:val="lowerLetter"/>
      <w:lvlText w:val="%2."/>
      <w:lvlJc w:val="left"/>
      <w:pPr>
        <w:ind w:left="2580" w:hanging="360"/>
      </w:pPr>
    </w:lvl>
    <w:lvl w:ilvl="2" w:tplc="0409001B" w:tentative="1">
      <w:start w:val="1"/>
      <w:numFmt w:val="lowerRoman"/>
      <w:lvlText w:val="%3."/>
      <w:lvlJc w:val="right"/>
      <w:pPr>
        <w:ind w:left="3300" w:hanging="180"/>
      </w:pPr>
    </w:lvl>
    <w:lvl w:ilvl="3" w:tplc="0409000F" w:tentative="1">
      <w:start w:val="1"/>
      <w:numFmt w:val="decimal"/>
      <w:lvlText w:val="%4."/>
      <w:lvlJc w:val="left"/>
      <w:pPr>
        <w:ind w:left="4020" w:hanging="360"/>
      </w:pPr>
    </w:lvl>
    <w:lvl w:ilvl="4" w:tplc="04090019" w:tentative="1">
      <w:start w:val="1"/>
      <w:numFmt w:val="lowerLetter"/>
      <w:lvlText w:val="%5."/>
      <w:lvlJc w:val="left"/>
      <w:pPr>
        <w:ind w:left="4740" w:hanging="360"/>
      </w:pPr>
    </w:lvl>
    <w:lvl w:ilvl="5" w:tplc="0409001B" w:tentative="1">
      <w:start w:val="1"/>
      <w:numFmt w:val="lowerRoman"/>
      <w:lvlText w:val="%6."/>
      <w:lvlJc w:val="right"/>
      <w:pPr>
        <w:ind w:left="5460" w:hanging="180"/>
      </w:pPr>
    </w:lvl>
    <w:lvl w:ilvl="6" w:tplc="0409000F" w:tentative="1">
      <w:start w:val="1"/>
      <w:numFmt w:val="decimal"/>
      <w:lvlText w:val="%7."/>
      <w:lvlJc w:val="left"/>
      <w:pPr>
        <w:ind w:left="6180" w:hanging="360"/>
      </w:pPr>
    </w:lvl>
    <w:lvl w:ilvl="7" w:tplc="04090019" w:tentative="1">
      <w:start w:val="1"/>
      <w:numFmt w:val="lowerLetter"/>
      <w:lvlText w:val="%8."/>
      <w:lvlJc w:val="left"/>
      <w:pPr>
        <w:ind w:left="6900" w:hanging="360"/>
      </w:pPr>
    </w:lvl>
    <w:lvl w:ilvl="8" w:tplc="0409001B" w:tentative="1">
      <w:start w:val="1"/>
      <w:numFmt w:val="lowerRoman"/>
      <w:lvlText w:val="%9."/>
      <w:lvlJc w:val="right"/>
      <w:pPr>
        <w:ind w:left="7620" w:hanging="180"/>
      </w:pPr>
    </w:lvl>
  </w:abstractNum>
  <w:abstractNum w:abstractNumId="27">
    <w:nsid w:val="40FA05EE"/>
    <w:multiLevelType w:val="hybridMultilevel"/>
    <w:tmpl w:val="81203D5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2A039B6"/>
    <w:multiLevelType w:val="multilevel"/>
    <w:tmpl w:val="1A06BC1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nsid w:val="431B1438"/>
    <w:multiLevelType w:val="multilevel"/>
    <w:tmpl w:val="1A06BC1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451D242E"/>
    <w:multiLevelType w:val="multilevel"/>
    <w:tmpl w:val="87B84500"/>
    <w:lvl w:ilvl="0">
      <w:start w:val="2"/>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1">
    <w:nsid w:val="47375C7D"/>
    <w:multiLevelType w:val="hybridMultilevel"/>
    <w:tmpl w:val="2AE4FB80"/>
    <w:lvl w:ilvl="0" w:tplc="929004D2">
      <w:start w:val="1"/>
      <w:numFmt w:val="decimal"/>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32">
    <w:nsid w:val="4A9C748D"/>
    <w:multiLevelType w:val="hybridMultilevel"/>
    <w:tmpl w:val="1962360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D6E2A1C"/>
    <w:multiLevelType w:val="multilevel"/>
    <w:tmpl w:val="6800513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4E9D1C81"/>
    <w:multiLevelType w:val="hybridMultilevel"/>
    <w:tmpl w:val="986A9AF6"/>
    <w:lvl w:ilvl="0" w:tplc="BD503430">
      <w:numFmt w:val="bullet"/>
      <w:lvlText w:val="-"/>
      <w:lvlJc w:val="left"/>
      <w:pPr>
        <w:ind w:left="990" w:hanging="360"/>
      </w:pPr>
      <w:rPr>
        <w:rFonts w:ascii="Times New Roman" w:eastAsiaTheme="minorHAnsi" w:hAnsi="Times New Roman" w:cs="Times New Roman"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35">
    <w:nsid w:val="512B340B"/>
    <w:multiLevelType w:val="hybridMultilevel"/>
    <w:tmpl w:val="4F4EC3E2"/>
    <w:lvl w:ilvl="0" w:tplc="59045DA8">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C143BCE"/>
    <w:multiLevelType w:val="multilevel"/>
    <w:tmpl w:val="B114C844"/>
    <w:lvl w:ilvl="0">
      <w:start w:val="1"/>
      <w:numFmt w:val="decimal"/>
      <w:lvlText w:val="%1."/>
      <w:lvlJc w:val="left"/>
      <w:pPr>
        <w:ind w:left="780" w:hanging="360"/>
      </w:pPr>
      <w:rPr>
        <w:rFonts w:hint="default"/>
      </w:rPr>
    </w:lvl>
    <w:lvl w:ilvl="1">
      <w:start w:val="1"/>
      <w:numFmt w:val="decimal"/>
      <w:isLgl/>
      <w:lvlText w:val="%1.%2."/>
      <w:lvlJc w:val="left"/>
      <w:pPr>
        <w:ind w:left="2487" w:hanging="360"/>
      </w:pPr>
      <w:rPr>
        <w:rFonts w:hint="default"/>
        <w:sz w:val="24"/>
        <w:szCs w:val="24"/>
      </w:rPr>
    </w:lvl>
    <w:lvl w:ilvl="2">
      <w:start w:val="1"/>
      <w:numFmt w:val="decimal"/>
      <w:isLgl/>
      <w:lvlText w:val="%1.%2.%3."/>
      <w:lvlJc w:val="left"/>
      <w:pPr>
        <w:ind w:left="1140" w:hanging="720"/>
      </w:pPr>
      <w:rPr>
        <w:rFonts w:hint="default"/>
        <w:i w:val="0"/>
      </w:rPr>
    </w:lvl>
    <w:lvl w:ilvl="3">
      <w:start w:val="1"/>
      <w:numFmt w:val="decimal"/>
      <w:isLgl/>
      <w:lvlText w:val="%1.%2.%3.%4."/>
      <w:lvlJc w:val="left"/>
      <w:pPr>
        <w:ind w:left="114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500" w:hanging="108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1860" w:hanging="1440"/>
      </w:pPr>
      <w:rPr>
        <w:rFonts w:hint="default"/>
      </w:rPr>
    </w:lvl>
    <w:lvl w:ilvl="8">
      <w:start w:val="1"/>
      <w:numFmt w:val="decimal"/>
      <w:isLgl/>
      <w:lvlText w:val="%1.%2.%3.%4.%5.%6.%7.%8.%9."/>
      <w:lvlJc w:val="left"/>
      <w:pPr>
        <w:ind w:left="2220" w:hanging="1800"/>
      </w:pPr>
      <w:rPr>
        <w:rFonts w:hint="default"/>
      </w:rPr>
    </w:lvl>
  </w:abstractNum>
  <w:abstractNum w:abstractNumId="37">
    <w:nsid w:val="6359062D"/>
    <w:multiLevelType w:val="hybridMultilevel"/>
    <w:tmpl w:val="34562034"/>
    <w:lvl w:ilvl="0" w:tplc="C3DA272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8">
    <w:nsid w:val="66C6115C"/>
    <w:multiLevelType w:val="multilevel"/>
    <w:tmpl w:val="78AE35AA"/>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nsid w:val="68345FC8"/>
    <w:multiLevelType w:val="hybridMultilevel"/>
    <w:tmpl w:val="911E90B4"/>
    <w:lvl w:ilvl="0" w:tplc="E7AE827C">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D1D3162"/>
    <w:multiLevelType w:val="hybridMultilevel"/>
    <w:tmpl w:val="7E108D3A"/>
    <w:lvl w:ilvl="0" w:tplc="9B8CF1DE">
      <w:start w:val="1"/>
      <w:numFmt w:val="lowerLetter"/>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41">
    <w:nsid w:val="6E8D6DF1"/>
    <w:multiLevelType w:val="hybridMultilevel"/>
    <w:tmpl w:val="76B46772"/>
    <w:lvl w:ilvl="0" w:tplc="AE3A673C">
      <w:start w:val="1"/>
      <w:numFmt w:val="lowerLetter"/>
      <w:lvlText w:val="%1."/>
      <w:lvlJc w:val="left"/>
      <w:pPr>
        <w:ind w:left="1140" w:hanging="360"/>
      </w:pPr>
      <w:rPr>
        <w:rFonts w:hint="default"/>
      </w:rPr>
    </w:lvl>
    <w:lvl w:ilvl="1" w:tplc="1AE07C3A">
      <w:start w:val="1"/>
      <w:numFmt w:val="lowerLetter"/>
      <w:lvlText w:val="%2."/>
      <w:lvlJc w:val="left"/>
      <w:pPr>
        <w:ind w:left="1860" w:hanging="360"/>
      </w:pPr>
      <w:rPr>
        <w:i w:val="0"/>
      </w:r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42">
    <w:nsid w:val="6EA75A01"/>
    <w:multiLevelType w:val="multilevel"/>
    <w:tmpl w:val="58EE2C1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nsid w:val="727F55B3"/>
    <w:multiLevelType w:val="hybridMultilevel"/>
    <w:tmpl w:val="CF7A03A6"/>
    <w:lvl w:ilvl="0" w:tplc="38090019">
      <w:start w:val="1"/>
      <w:numFmt w:val="lowerLetter"/>
      <w:lvlText w:val="%1."/>
      <w:lvlJc w:val="left"/>
      <w:pPr>
        <w:ind w:left="780" w:hanging="360"/>
      </w:pPr>
      <w:rPr>
        <w:rFonts w:hint="default"/>
      </w:r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44">
    <w:nsid w:val="780658E5"/>
    <w:multiLevelType w:val="multilevel"/>
    <w:tmpl w:val="34F4C98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2847"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nsid w:val="78756F9E"/>
    <w:multiLevelType w:val="hybridMultilevel"/>
    <w:tmpl w:val="DDBE5D3E"/>
    <w:lvl w:ilvl="0" w:tplc="04090019">
      <w:start w:val="17"/>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97424FE"/>
    <w:multiLevelType w:val="hybridMultilevel"/>
    <w:tmpl w:val="B9E2AFC0"/>
    <w:lvl w:ilvl="0" w:tplc="3970E204">
      <w:start w:val="1"/>
      <w:numFmt w:val="lowerLetter"/>
      <w:lvlText w:val="%1."/>
      <w:lvlJc w:val="left"/>
      <w:pPr>
        <w:ind w:left="1648" w:hanging="360"/>
      </w:pPr>
      <w:rPr>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9B861AD"/>
    <w:multiLevelType w:val="hybridMultilevel"/>
    <w:tmpl w:val="D2BE46DC"/>
    <w:lvl w:ilvl="0" w:tplc="5F9A0F8C">
      <w:start w:val="1"/>
      <w:numFmt w:val="lowerLetter"/>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48">
    <w:nsid w:val="7BEA24F1"/>
    <w:multiLevelType w:val="hybridMultilevel"/>
    <w:tmpl w:val="DB224C2A"/>
    <w:lvl w:ilvl="0" w:tplc="E66C5D0A">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num w:numId="1">
    <w:abstractNumId w:val="29"/>
  </w:num>
  <w:num w:numId="2">
    <w:abstractNumId w:val="47"/>
  </w:num>
  <w:num w:numId="3">
    <w:abstractNumId w:val="7"/>
  </w:num>
  <w:num w:numId="4">
    <w:abstractNumId w:val="31"/>
  </w:num>
  <w:num w:numId="5">
    <w:abstractNumId w:val="25"/>
  </w:num>
  <w:num w:numId="6">
    <w:abstractNumId w:val="36"/>
  </w:num>
  <w:num w:numId="7">
    <w:abstractNumId w:val="41"/>
  </w:num>
  <w:num w:numId="8">
    <w:abstractNumId w:val="1"/>
  </w:num>
  <w:num w:numId="9">
    <w:abstractNumId w:val="34"/>
  </w:num>
  <w:num w:numId="10">
    <w:abstractNumId w:val="32"/>
  </w:num>
  <w:num w:numId="11">
    <w:abstractNumId w:val="30"/>
  </w:num>
  <w:num w:numId="12">
    <w:abstractNumId w:val="38"/>
  </w:num>
  <w:num w:numId="13">
    <w:abstractNumId w:val="15"/>
  </w:num>
  <w:num w:numId="14">
    <w:abstractNumId w:val="45"/>
  </w:num>
  <w:num w:numId="15">
    <w:abstractNumId w:val="11"/>
  </w:num>
  <w:num w:numId="16">
    <w:abstractNumId w:val="35"/>
  </w:num>
  <w:num w:numId="17">
    <w:abstractNumId w:val="4"/>
  </w:num>
  <w:num w:numId="18">
    <w:abstractNumId w:val="33"/>
  </w:num>
  <w:num w:numId="19">
    <w:abstractNumId w:val="23"/>
  </w:num>
  <w:num w:numId="20">
    <w:abstractNumId w:val="21"/>
  </w:num>
  <w:num w:numId="21">
    <w:abstractNumId w:val="18"/>
  </w:num>
  <w:num w:numId="22">
    <w:abstractNumId w:val="44"/>
  </w:num>
  <w:num w:numId="23">
    <w:abstractNumId w:val="3"/>
  </w:num>
  <w:num w:numId="24">
    <w:abstractNumId w:val="20"/>
  </w:num>
  <w:num w:numId="25">
    <w:abstractNumId w:val="43"/>
  </w:num>
  <w:num w:numId="26">
    <w:abstractNumId w:val="39"/>
  </w:num>
  <w:num w:numId="27">
    <w:abstractNumId w:val="12"/>
  </w:num>
  <w:num w:numId="28">
    <w:abstractNumId w:val="6"/>
  </w:num>
  <w:num w:numId="29">
    <w:abstractNumId w:val="5"/>
  </w:num>
  <w:num w:numId="30">
    <w:abstractNumId w:val="17"/>
  </w:num>
  <w:num w:numId="31">
    <w:abstractNumId w:val="46"/>
  </w:num>
  <w:num w:numId="32">
    <w:abstractNumId w:val="14"/>
  </w:num>
  <w:num w:numId="33">
    <w:abstractNumId w:val="27"/>
  </w:num>
  <w:num w:numId="34">
    <w:abstractNumId w:val="19"/>
  </w:num>
  <w:num w:numId="35">
    <w:abstractNumId w:val="26"/>
  </w:num>
  <w:num w:numId="36">
    <w:abstractNumId w:val="10"/>
  </w:num>
  <w:num w:numId="37">
    <w:abstractNumId w:val="24"/>
  </w:num>
  <w:num w:numId="38">
    <w:abstractNumId w:val="28"/>
  </w:num>
  <w:num w:numId="39">
    <w:abstractNumId w:val="13"/>
  </w:num>
  <w:num w:numId="40">
    <w:abstractNumId w:val="2"/>
  </w:num>
  <w:num w:numId="41">
    <w:abstractNumId w:val="9"/>
  </w:num>
  <w:num w:numId="42">
    <w:abstractNumId w:val="42"/>
  </w:num>
  <w:num w:numId="43">
    <w:abstractNumId w:val="40"/>
  </w:num>
  <w:num w:numId="44">
    <w:abstractNumId w:val="22"/>
  </w:num>
  <w:num w:numId="45">
    <w:abstractNumId w:val="48"/>
  </w:num>
  <w:num w:numId="46">
    <w:abstractNumId w:val="16"/>
  </w:num>
  <w:num w:numId="47">
    <w:abstractNumId w:val="0"/>
  </w:num>
  <w:num w:numId="48">
    <w:abstractNumId w:val="8"/>
  </w:num>
  <w:num w:numId="49">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464A"/>
    <w:rsid w:val="00000546"/>
    <w:rsid w:val="000009A6"/>
    <w:rsid w:val="00000C75"/>
    <w:rsid w:val="00000CB2"/>
    <w:rsid w:val="0000155B"/>
    <w:rsid w:val="00001E7C"/>
    <w:rsid w:val="000020F8"/>
    <w:rsid w:val="000026D5"/>
    <w:rsid w:val="0000281B"/>
    <w:rsid w:val="000029B4"/>
    <w:rsid w:val="00002A0E"/>
    <w:rsid w:val="00002B57"/>
    <w:rsid w:val="0000329A"/>
    <w:rsid w:val="00003881"/>
    <w:rsid w:val="00003EF4"/>
    <w:rsid w:val="00004268"/>
    <w:rsid w:val="000043E9"/>
    <w:rsid w:val="000049DE"/>
    <w:rsid w:val="00004C08"/>
    <w:rsid w:val="0000516F"/>
    <w:rsid w:val="00005B0E"/>
    <w:rsid w:val="00005B27"/>
    <w:rsid w:val="00006AE4"/>
    <w:rsid w:val="00006B2C"/>
    <w:rsid w:val="00006B82"/>
    <w:rsid w:val="00006DE4"/>
    <w:rsid w:val="00006EA3"/>
    <w:rsid w:val="00006FCB"/>
    <w:rsid w:val="00007486"/>
    <w:rsid w:val="00007593"/>
    <w:rsid w:val="00010577"/>
    <w:rsid w:val="00010A09"/>
    <w:rsid w:val="0001154E"/>
    <w:rsid w:val="00011A0B"/>
    <w:rsid w:val="000120A5"/>
    <w:rsid w:val="00012409"/>
    <w:rsid w:val="00012BC7"/>
    <w:rsid w:val="00012CC6"/>
    <w:rsid w:val="00012D68"/>
    <w:rsid w:val="00012E84"/>
    <w:rsid w:val="00013210"/>
    <w:rsid w:val="00013847"/>
    <w:rsid w:val="0001391D"/>
    <w:rsid w:val="00013B95"/>
    <w:rsid w:val="000145E5"/>
    <w:rsid w:val="00014B69"/>
    <w:rsid w:val="0001585C"/>
    <w:rsid w:val="00016766"/>
    <w:rsid w:val="00016874"/>
    <w:rsid w:val="00016E4C"/>
    <w:rsid w:val="00016EDA"/>
    <w:rsid w:val="00016F6D"/>
    <w:rsid w:val="000171D4"/>
    <w:rsid w:val="00017504"/>
    <w:rsid w:val="0001752A"/>
    <w:rsid w:val="00017C57"/>
    <w:rsid w:val="00020019"/>
    <w:rsid w:val="000206D5"/>
    <w:rsid w:val="00021040"/>
    <w:rsid w:val="0002119A"/>
    <w:rsid w:val="000211E6"/>
    <w:rsid w:val="00021289"/>
    <w:rsid w:val="00021753"/>
    <w:rsid w:val="000219BB"/>
    <w:rsid w:val="00021B37"/>
    <w:rsid w:val="00022041"/>
    <w:rsid w:val="00022101"/>
    <w:rsid w:val="00022773"/>
    <w:rsid w:val="0002303A"/>
    <w:rsid w:val="00023D82"/>
    <w:rsid w:val="0002443A"/>
    <w:rsid w:val="00024874"/>
    <w:rsid w:val="000248A2"/>
    <w:rsid w:val="00024EDE"/>
    <w:rsid w:val="000251AA"/>
    <w:rsid w:val="000251BC"/>
    <w:rsid w:val="0002526C"/>
    <w:rsid w:val="00025272"/>
    <w:rsid w:val="00025276"/>
    <w:rsid w:val="00025B5F"/>
    <w:rsid w:val="00025E2E"/>
    <w:rsid w:val="000260F0"/>
    <w:rsid w:val="00026712"/>
    <w:rsid w:val="0002699A"/>
    <w:rsid w:val="00026C59"/>
    <w:rsid w:val="000302B6"/>
    <w:rsid w:val="000327C2"/>
    <w:rsid w:val="00032B4D"/>
    <w:rsid w:val="00033B55"/>
    <w:rsid w:val="00033B79"/>
    <w:rsid w:val="00033D51"/>
    <w:rsid w:val="000340E5"/>
    <w:rsid w:val="00034A56"/>
    <w:rsid w:val="00034E12"/>
    <w:rsid w:val="000361EA"/>
    <w:rsid w:val="00036946"/>
    <w:rsid w:val="00036C6E"/>
    <w:rsid w:val="00036DBD"/>
    <w:rsid w:val="00037BFC"/>
    <w:rsid w:val="00037E1B"/>
    <w:rsid w:val="00040F61"/>
    <w:rsid w:val="00041459"/>
    <w:rsid w:val="00043DCC"/>
    <w:rsid w:val="00044114"/>
    <w:rsid w:val="000445A7"/>
    <w:rsid w:val="00044917"/>
    <w:rsid w:val="000449C9"/>
    <w:rsid w:val="000449F1"/>
    <w:rsid w:val="00044F67"/>
    <w:rsid w:val="00044F89"/>
    <w:rsid w:val="00045900"/>
    <w:rsid w:val="00045B5F"/>
    <w:rsid w:val="000465FD"/>
    <w:rsid w:val="00046A43"/>
    <w:rsid w:val="0004710B"/>
    <w:rsid w:val="000475DC"/>
    <w:rsid w:val="000477E7"/>
    <w:rsid w:val="00047942"/>
    <w:rsid w:val="00047A21"/>
    <w:rsid w:val="000501E6"/>
    <w:rsid w:val="00050B6B"/>
    <w:rsid w:val="00050DC0"/>
    <w:rsid w:val="00050DC7"/>
    <w:rsid w:val="000517D3"/>
    <w:rsid w:val="00051C02"/>
    <w:rsid w:val="00052DA1"/>
    <w:rsid w:val="00053559"/>
    <w:rsid w:val="00053AB8"/>
    <w:rsid w:val="00053B0B"/>
    <w:rsid w:val="000541B6"/>
    <w:rsid w:val="00054FBD"/>
    <w:rsid w:val="00055113"/>
    <w:rsid w:val="000552FF"/>
    <w:rsid w:val="00055650"/>
    <w:rsid w:val="000559FD"/>
    <w:rsid w:val="00055CB0"/>
    <w:rsid w:val="00057710"/>
    <w:rsid w:val="000605B0"/>
    <w:rsid w:val="00060B3A"/>
    <w:rsid w:val="000610FC"/>
    <w:rsid w:val="0006159B"/>
    <w:rsid w:val="000619F0"/>
    <w:rsid w:val="000621D1"/>
    <w:rsid w:val="00062D51"/>
    <w:rsid w:val="00062E96"/>
    <w:rsid w:val="0006491C"/>
    <w:rsid w:val="000650A8"/>
    <w:rsid w:val="00066725"/>
    <w:rsid w:val="00066A5D"/>
    <w:rsid w:val="00066AE8"/>
    <w:rsid w:val="00066DC4"/>
    <w:rsid w:val="00066F1D"/>
    <w:rsid w:val="000671B3"/>
    <w:rsid w:val="00067A27"/>
    <w:rsid w:val="00070166"/>
    <w:rsid w:val="00070B48"/>
    <w:rsid w:val="00070E82"/>
    <w:rsid w:val="00071840"/>
    <w:rsid w:val="00071967"/>
    <w:rsid w:val="000720B7"/>
    <w:rsid w:val="00072302"/>
    <w:rsid w:val="0007332C"/>
    <w:rsid w:val="00073CA1"/>
    <w:rsid w:val="000741A7"/>
    <w:rsid w:val="00074715"/>
    <w:rsid w:val="00075573"/>
    <w:rsid w:val="0007570D"/>
    <w:rsid w:val="00075814"/>
    <w:rsid w:val="00075973"/>
    <w:rsid w:val="00075D71"/>
    <w:rsid w:val="0007643B"/>
    <w:rsid w:val="0007672C"/>
    <w:rsid w:val="0008024A"/>
    <w:rsid w:val="00080374"/>
    <w:rsid w:val="00080A2F"/>
    <w:rsid w:val="00080F5C"/>
    <w:rsid w:val="00081494"/>
    <w:rsid w:val="00081841"/>
    <w:rsid w:val="00081B66"/>
    <w:rsid w:val="00082907"/>
    <w:rsid w:val="00082B31"/>
    <w:rsid w:val="000832FD"/>
    <w:rsid w:val="0008496E"/>
    <w:rsid w:val="00084E67"/>
    <w:rsid w:val="0008506A"/>
    <w:rsid w:val="00085542"/>
    <w:rsid w:val="00085BB8"/>
    <w:rsid w:val="00086011"/>
    <w:rsid w:val="00086A44"/>
    <w:rsid w:val="00087159"/>
    <w:rsid w:val="0008764F"/>
    <w:rsid w:val="000877A8"/>
    <w:rsid w:val="00087DBA"/>
    <w:rsid w:val="00087E3A"/>
    <w:rsid w:val="000902EF"/>
    <w:rsid w:val="000904D3"/>
    <w:rsid w:val="00090A5B"/>
    <w:rsid w:val="00090E00"/>
    <w:rsid w:val="00090F6E"/>
    <w:rsid w:val="00091040"/>
    <w:rsid w:val="000910A5"/>
    <w:rsid w:val="000911B2"/>
    <w:rsid w:val="0009215D"/>
    <w:rsid w:val="00092E10"/>
    <w:rsid w:val="00093435"/>
    <w:rsid w:val="00093B87"/>
    <w:rsid w:val="0009402E"/>
    <w:rsid w:val="00094088"/>
    <w:rsid w:val="000942D7"/>
    <w:rsid w:val="00094802"/>
    <w:rsid w:val="00094C56"/>
    <w:rsid w:val="00095516"/>
    <w:rsid w:val="000962FF"/>
    <w:rsid w:val="00096DB2"/>
    <w:rsid w:val="0009718B"/>
    <w:rsid w:val="000971D0"/>
    <w:rsid w:val="00097278"/>
    <w:rsid w:val="000A0A65"/>
    <w:rsid w:val="000A0E73"/>
    <w:rsid w:val="000A1621"/>
    <w:rsid w:val="000A16FB"/>
    <w:rsid w:val="000A18D2"/>
    <w:rsid w:val="000A19FB"/>
    <w:rsid w:val="000A1EC9"/>
    <w:rsid w:val="000A2770"/>
    <w:rsid w:val="000A4235"/>
    <w:rsid w:val="000A46E5"/>
    <w:rsid w:val="000A4CB4"/>
    <w:rsid w:val="000A4EA6"/>
    <w:rsid w:val="000A5FB7"/>
    <w:rsid w:val="000A7604"/>
    <w:rsid w:val="000A784E"/>
    <w:rsid w:val="000B07EC"/>
    <w:rsid w:val="000B0FFF"/>
    <w:rsid w:val="000B1454"/>
    <w:rsid w:val="000B1769"/>
    <w:rsid w:val="000B1951"/>
    <w:rsid w:val="000B1AA5"/>
    <w:rsid w:val="000B235D"/>
    <w:rsid w:val="000B2857"/>
    <w:rsid w:val="000B2A65"/>
    <w:rsid w:val="000B2C3E"/>
    <w:rsid w:val="000B3194"/>
    <w:rsid w:val="000B38E8"/>
    <w:rsid w:val="000B3EBA"/>
    <w:rsid w:val="000B4341"/>
    <w:rsid w:val="000B4B09"/>
    <w:rsid w:val="000B4E9A"/>
    <w:rsid w:val="000B53D8"/>
    <w:rsid w:val="000B58C3"/>
    <w:rsid w:val="000B5A81"/>
    <w:rsid w:val="000B634E"/>
    <w:rsid w:val="000B66A0"/>
    <w:rsid w:val="000B6F4F"/>
    <w:rsid w:val="000B7821"/>
    <w:rsid w:val="000B7A56"/>
    <w:rsid w:val="000B7C62"/>
    <w:rsid w:val="000C0240"/>
    <w:rsid w:val="000C04A7"/>
    <w:rsid w:val="000C16D7"/>
    <w:rsid w:val="000C172E"/>
    <w:rsid w:val="000C19E0"/>
    <w:rsid w:val="000C2CF5"/>
    <w:rsid w:val="000C2DEA"/>
    <w:rsid w:val="000C3FAC"/>
    <w:rsid w:val="000C43D7"/>
    <w:rsid w:val="000C5631"/>
    <w:rsid w:val="000C6A3C"/>
    <w:rsid w:val="000C6D96"/>
    <w:rsid w:val="000C7B99"/>
    <w:rsid w:val="000D02A5"/>
    <w:rsid w:val="000D060F"/>
    <w:rsid w:val="000D073E"/>
    <w:rsid w:val="000D098A"/>
    <w:rsid w:val="000D150A"/>
    <w:rsid w:val="000D1A20"/>
    <w:rsid w:val="000D1C1E"/>
    <w:rsid w:val="000D23E9"/>
    <w:rsid w:val="000D25E1"/>
    <w:rsid w:val="000D2FD4"/>
    <w:rsid w:val="000D3E53"/>
    <w:rsid w:val="000D40B4"/>
    <w:rsid w:val="000D4E16"/>
    <w:rsid w:val="000D50CB"/>
    <w:rsid w:val="000D51F6"/>
    <w:rsid w:val="000D5A7F"/>
    <w:rsid w:val="000D648E"/>
    <w:rsid w:val="000D6A23"/>
    <w:rsid w:val="000D6DA6"/>
    <w:rsid w:val="000D7EEC"/>
    <w:rsid w:val="000E0417"/>
    <w:rsid w:val="000E12EF"/>
    <w:rsid w:val="000E162B"/>
    <w:rsid w:val="000E1A4C"/>
    <w:rsid w:val="000E2134"/>
    <w:rsid w:val="000E225F"/>
    <w:rsid w:val="000E2451"/>
    <w:rsid w:val="000E29DC"/>
    <w:rsid w:val="000E2A4C"/>
    <w:rsid w:val="000E2A67"/>
    <w:rsid w:val="000E3376"/>
    <w:rsid w:val="000E3BE3"/>
    <w:rsid w:val="000E3ED3"/>
    <w:rsid w:val="000E449B"/>
    <w:rsid w:val="000E5065"/>
    <w:rsid w:val="000E5184"/>
    <w:rsid w:val="000E55B7"/>
    <w:rsid w:val="000E5D22"/>
    <w:rsid w:val="000E663B"/>
    <w:rsid w:val="000E6AC5"/>
    <w:rsid w:val="000E70B3"/>
    <w:rsid w:val="000E7B13"/>
    <w:rsid w:val="000E7B8E"/>
    <w:rsid w:val="000E7C85"/>
    <w:rsid w:val="000F0415"/>
    <w:rsid w:val="000F09C8"/>
    <w:rsid w:val="000F0AEF"/>
    <w:rsid w:val="000F0EB3"/>
    <w:rsid w:val="000F0F2C"/>
    <w:rsid w:val="000F23CF"/>
    <w:rsid w:val="000F2C79"/>
    <w:rsid w:val="000F3743"/>
    <w:rsid w:val="000F388B"/>
    <w:rsid w:val="000F38BE"/>
    <w:rsid w:val="000F3967"/>
    <w:rsid w:val="000F3E69"/>
    <w:rsid w:val="000F43D1"/>
    <w:rsid w:val="000F4B6C"/>
    <w:rsid w:val="000F58C2"/>
    <w:rsid w:val="000F65BA"/>
    <w:rsid w:val="000F671C"/>
    <w:rsid w:val="000F7425"/>
    <w:rsid w:val="000F76B2"/>
    <w:rsid w:val="000F7F53"/>
    <w:rsid w:val="00101154"/>
    <w:rsid w:val="001016B7"/>
    <w:rsid w:val="00102E19"/>
    <w:rsid w:val="00102E59"/>
    <w:rsid w:val="00103577"/>
    <w:rsid w:val="00103B52"/>
    <w:rsid w:val="00103E60"/>
    <w:rsid w:val="001043BD"/>
    <w:rsid w:val="00104D21"/>
    <w:rsid w:val="00105160"/>
    <w:rsid w:val="001054DE"/>
    <w:rsid w:val="001059F9"/>
    <w:rsid w:val="00106534"/>
    <w:rsid w:val="001066A3"/>
    <w:rsid w:val="00106898"/>
    <w:rsid w:val="00106A57"/>
    <w:rsid w:val="00107370"/>
    <w:rsid w:val="001074C6"/>
    <w:rsid w:val="00110AE3"/>
    <w:rsid w:val="0011182A"/>
    <w:rsid w:val="00112733"/>
    <w:rsid w:val="001128E8"/>
    <w:rsid w:val="00112F3C"/>
    <w:rsid w:val="00113144"/>
    <w:rsid w:val="001131D4"/>
    <w:rsid w:val="00113E6E"/>
    <w:rsid w:val="001144B1"/>
    <w:rsid w:val="0011559E"/>
    <w:rsid w:val="00116378"/>
    <w:rsid w:val="0011652A"/>
    <w:rsid w:val="00116605"/>
    <w:rsid w:val="00116783"/>
    <w:rsid w:val="001167B7"/>
    <w:rsid w:val="00116B94"/>
    <w:rsid w:val="00117A23"/>
    <w:rsid w:val="00117D20"/>
    <w:rsid w:val="001209F6"/>
    <w:rsid w:val="00120CA8"/>
    <w:rsid w:val="00120E8C"/>
    <w:rsid w:val="00121091"/>
    <w:rsid w:val="001213B0"/>
    <w:rsid w:val="001217D0"/>
    <w:rsid w:val="0012187E"/>
    <w:rsid w:val="00121DE2"/>
    <w:rsid w:val="00121F5F"/>
    <w:rsid w:val="0012218A"/>
    <w:rsid w:val="00122634"/>
    <w:rsid w:val="0012373A"/>
    <w:rsid w:val="001238D7"/>
    <w:rsid w:val="00123E47"/>
    <w:rsid w:val="001241E3"/>
    <w:rsid w:val="0012469C"/>
    <w:rsid w:val="001246D8"/>
    <w:rsid w:val="00125035"/>
    <w:rsid w:val="00125A92"/>
    <w:rsid w:val="00125D76"/>
    <w:rsid w:val="00126278"/>
    <w:rsid w:val="001262C6"/>
    <w:rsid w:val="001264A3"/>
    <w:rsid w:val="0012683E"/>
    <w:rsid w:val="001268A7"/>
    <w:rsid w:val="00126CA9"/>
    <w:rsid w:val="0012709E"/>
    <w:rsid w:val="00131115"/>
    <w:rsid w:val="00131367"/>
    <w:rsid w:val="00131670"/>
    <w:rsid w:val="00132024"/>
    <w:rsid w:val="0013346E"/>
    <w:rsid w:val="001335C7"/>
    <w:rsid w:val="00133FD1"/>
    <w:rsid w:val="001340B8"/>
    <w:rsid w:val="001344C3"/>
    <w:rsid w:val="00135020"/>
    <w:rsid w:val="001350BC"/>
    <w:rsid w:val="00135314"/>
    <w:rsid w:val="001357DC"/>
    <w:rsid w:val="0013587F"/>
    <w:rsid w:val="00135A0E"/>
    <w:rsid w:val="00135F82"/>
    <w:rsid w:val="00136655"/>
    <w:rsid w:val="00136AA6"/>
    <w:rsid w:val="00140843"/>
    <w:rsid w:val="00140DA5"/>
    <w:rsid w:val="001410E9"/>
    <w:rsid w:val="00142A74"/>
    <w:rsid w:val="00143097"/>
    <w:rsid w:val="00143147"/>
    <w:rsid w:val="001434EF"/>
    <w:rsid w:val="00143AE3"/>
    <w:rsid w:val="00144246"/>
    <w:rsid w:val="00144270"/>
    <w:rsid w:val="0014515C"/>
    <w:rsid w:val="00145994"/>
    <w:rsid w:val="001459A7"/>
    <w:rsid w:val="00145CAF"/>
    <w:rsid w:val="0014662D"/>
    <w:rsid w:val="001468C6"/>
    <w:rsid w:val="0014768B"/>
    <w:rsid w:val="001477B2"/>
    <w:rsid w:val="0015054D"/>
    <w:rsid w:val="00150972"/>
    <w:rsid w:val="00150FCA"/>
    <w:rsid w:val="001529DB"/>
    <w:rsid w:val="00152AEB"/>
    <w:rsid w:val="00152D08"/>
    <w:rsid w:val="00152DCA"/>
    <w:rsid w:val="00153336"/>
    <w:rsid w:val="00153DAD"/>
    <w:rsid w:val="00153EA8"/>
    <w:rsid w:val="0015401C"/>
    <w:rsid w:val="0015413F"/>
    <w:rsid w:val="00154A2F"/>
    <w:rsid w:val="00155920"/>
    <w:rsid w:val="00155DCA"/>
    <w:rsid w:val="00156092"/>
    <w:rsid w:val="001566FC"/>
    <w:rsid w:val="00156A9B"/>
    <w:rsid w:val="00156EA8"/>
    <w:rsid w:val="00156F11"/>
    <w:rsid w:val="00157049"/>
    <w:rsid w:val="001573DB"/>
    <w:rsid w:val="00157653"/>
    <w:rsid w:val="001577C1"/>
    <w:rsid w:val="00157B1A"/>
    <w:rsid w:val="0016067C"/>
    <w:rsid w:val="001607A6"/>
    <w:rsid w:val="00160DD3"/>
    <w:rsid w:val="001614FB"/>
    <w:rsid w:val="001617AE"/>
    <w:rsid w:val="001619AF"/>
    <w:rsid w:val="001620D5"/>
    <w:rsid w:val="00162321"/>
    <w:rsid w:val="0016290D"/>
    <w:rsid w:val="001629A8"/>
    <w:rsid w:val="00162B03"/>
    <w:rsid w:val="00162F9E"/>
    <w:rsid w:val="00163C0A"/>
    <w:rsid w:val="00163FB6"/>
    <w:rsid w:val="00164477"/>
    <w:rsid w:val="0016460B"/>
    <w:rsid w:val="001647E6"/>
    <w:rsid w:val="00164D8C"/>
    <w:rsid w:val="00164F77"/>
    <w:rsid w:val="00165137"/>
    <w:rsid w:val="0016578D"/>
    <w:rsid w:val="0016584E"/>
    <w:rsid w:val="00165894"/>
    <w:rsid w:val="00165CB6"/>
    <w:rsid w:val="00165D22"/>
    <w:rsid w:val="00165D85"/>
    <w:rsid w:val="00165E3D"/>
    <w:rsid w:val="00165EF0"/>
    <w:rsid w:val="00166814"/>
    <w:rsid w:val="00166A81"/>
    <w:rsid w:val="0016725C"/>
    <w:rsid w:val="00170461"/>
    <w:rsid w:val="00170653"/>
    <w:rsid w:val="00170BA3"/>
    <w:rsid w:val="00170CBD"/>
    <w:rsid w:val="00172113"/>
    <w:rsid w:val="00172767"/>
    <w:rsid w:val="00172CF3"/>
    <w:rsid w:val="00172E73"/>
    <w:rsid w:val="00172FEB"/>
    <w:rsid w:val="0017323C"/>
    <w:rsid w:val="001733B9"/>
    <w:rsid w:val="00173E51"/>
    <w:rsid w:val="001745EC"/>
    <w:rsid w:val="00174C69"/>
    <w:rsid w:val="001750B4"/>
    <w:rsid w:val="00175EDA"/>
    <w:rsid w:val="0017624A"/>
    <w:rsid w:val="00176C1D"/>
    <w:rsid w:val="001777CE"/>
    <w:rsid w:val="00177AA4"/>
    <w:rsid w:val="001802C3"/>
    <w:rsid w:val="001806A0"/>
    <w:rsid w:val="00180CAC"/>
    <w:rsid w:val="00180E9B"/>
    <w:rsid w:val="0018105E"/>
    <w:rsid w:val="001810D6"/>
    <w:rsid w:val="00182197"/>
    <w:rsid w:val="001821B0"/>
    <w:rsid w:val="00182DAD"/>
    <w:rsid w:val="00183235"/>
    <w:rsid w:val="001833C4"/>
    <w:rsid w:val="0018423D"/>
    <w:rsid w:val="001845D4"/>
    <w:rsid w:val="001846CE"/>
    <w:rsid w:val="001846F3"/>
    <w:rsid w:val="0018510C"/>
    <w:rsid w:val="00185400"/>
    <w:rsid w:val="001865BF"/>
    <w:rsid w:val="00187022"/>
    <w:rsid w:val="00187471"/>
    <w:rsid w:val="001877AB"/>
    <w:rsid w:val="00187A3B"/>
    <w:rsid w:val="00187D1E"/>
    <w:rsid w:val="00187F4C"/>
    <w:rsid w:val="00187FD4"/>
    <w:rsid w:val="00190396"/>
    <w:rsid w:val="00190819"/>
    <w:rsid w:val="00190A5C"/>
    <w:rsid w:val="00190AD1"/>
    <w:rsid w:val="00190F4E"/>
    <w:rsid w:val="00191261"/>
    <w:rsid w:val="00191CEC"/>
    <w:rsid w:val="0019274C"/>
    <w:rsid w:val="0019275A"/>
    <w:rsid w:val="001931B0"/>
    <w:rsid w:val="00193895"/>
    <w:rsid w:val="001938EC"/>
    <w:rsid w:val="00194F2F"/>
    <w:rsid w:val="0019501D"/>
    <w:rsid w:val="00195D93"/>
    <w:rsid w:val="00196045"/>
    <w:rsid w:val="0019669C"/>
    <w:rsid w:val="00196B81"/>
    <w:rsid w:val="00196C57"/>
    <w:rsid w:val="00197949"/>
    <w:rsid w:val="001A008F"/>
    <w:rsid w:val="001A0D9E"/>
    <w:rsid w:val="001A23CA"/>
    <w:rsid w:val="001A24B3"/>
    <w:rsid w:val="001A27D4"/>
    <w:rsid w:val="001A3425"/>
    <w:rsid w:val="001A3784"/>
    <w:rsid w:val="001A3EAC"/>
    <w:rsid w:val="001A4A77"/>
    <w:rsid w:val="001A5C6C"/>
    <w:rsid w:val="001A5F52"/>
    <w:rsid w:val="001A6228"/>
    <w:rsid w:val="001A6355"/>
    <w:rsid w:val="001A6B96"/>
    <w:rsid w:val="001A7472"/>
    <w:rsid w:val="001A7A7A"/>
    <w:rsid w:val="001A7CF6"/>
    <w:rsid w:val="001B0520"/>
    <w:rsid w:val="001B13DC"/>
    <w:rsid w:val="001B224F"/>
    <w:rsid w:val="001B2EBB"/>
    <w:rsid w:val="001B3559"/>
    <w:rsid w:val="001B38BB"/>
    <w:rsid w:val="001B3EED"/>
    <w:rsid w:val="001B4BD9"/>
    <w:rsid w:val="001B5294"/>
    <w:rsid w:val="001B579C"/>
    <w:rsid w:val="001B5856"/>
    <w:rsid w:val="001B5E47"/>
    <w:rsid w:val="001B71D8"/>
    <w:rsid w:val="001B7567"/>
    <w:rsid w:val="001C02EA"/>
    <w:rsid w:val="001C11AB"/>
    <w:rsid w:val="001C15E0"/>
    <w:rsid w:val="001C19EE"/>
    <w:rsid w:val="001C224B"/>
    <w:rsid w:val="001C2531"/>
    <w:rsid w:val="001C2717"/>
    <w:rsid w:val="001C27DC"/>
    <w:rsid w:val="001C2978"/>
    <w:rsid w:val="001C2BCC"/>
    <w:rsid w:val="001C415B"/>
    <w:rsid w:val="001C475C"/>
    <w:rsid w:val="001C4843"/>
    <w:rsid w:val="001C4C8A"/>
    <w:rsid w:val="001C4C9F"/>
    <w:rsid w:val="001C4DCF"/>
    <w:rsid w:val="001C4DEF"/>
    <w:rsid w:val="001C5371"/>
    <w:rsid w:val="001C5748"/>
    <w:rsid w:val="001C67CE"/>
    <w:rsid w:val="001C689C"/>
    <w:rsid w:val="001C6DEE"/>
    <w:rsid w:val="001C6ED0"/>
    <w:rsid w:val="001C72DC"/>
    <w:rsid w:val="001C7A24"/>
    <w:rsid w:val="001C7AB8"/>
    <w:rsid w:val="001D0B17"/>
    <w:rsid w:val="001D0D5C"/>
    <w:rsid w:val="001D1255"/>
    <w:rsid w:val="001D13A0"/>
    <w:rsid w:val="001D1D46"/>
    <w:rsid w:val="001D200A"/>
    <w:rsid w:val="001D2D02"/>
    <w:rsid w:val="001D2D38"/>
    <w:rsid w:val="001D2E46"/>
    <w:rsid w:val="001D2E4A"/>
    <w:rsid w:val="001D35D3"/>
    <w:rsid w:val="001D374F"/>
    <w:rsid w:val="001D3871"/>
    <w:rsid w:val="001D3C61"/>
    <w:rsid w:val="001D4200"/>
    <w:rsid w:val="001D4357"/>
    <w:rsid w:val="001D5030"/>
    <w:rsid w:val="001D51C9"/>
    <w:rsid w:val="001D53F9"/>
    <w:rsid w:val="001D5ED6"/>
    <w:rsid w:val="001D62DE"/>
    <w:rsid w:val="001D6B0A"/>
    <w:rsid w:val="001D715D"/>
    <w:rsid w:val="001D71C4"/>
    <w:rsid w:val="001D7457"/>
    <w:rsid w:val="001D77B1"/>
    <w:rsid w:val="001D7B5E"/>
    <w:rsid w:val="001E0067"/>
    <w:rsid w:val="001E02F8"/>
    <w:rsid w:val="001E0759"/>
    <w:rsid w:val="001E339E"/>
    <w:rsid w:val="001E46BF"/>
    <w:rsid w:val="001E487D"/>
    <w:rsid w:val="001E4B4D"/>
    <w:rsid w:val="001E4CBB"/>
    <w:rsid w:val="001E4EB6"/>
    <w:rsid w:val="001E4F42"/>
    <w:rsid w:val="001E526C"/>
    <w:rsid w:val="001E54D4"/>
    <w:rsid w:val="001E56A9"/>
    <w:rsid w:val="001E5BA1"/>
    <w:rsid w:val="001E5BB5"/>
    <w:rsid w:val="001E64EE"/>
    <w:rsid w:val="001E65C8"/>
    <w:rsid w:val="001E68C0"/>
    <w:rsid w:val="001E6980"/>
    <w:rsid w:val="001E7738"/>
    <w:rsid w:val="001E7A33"/>
    <w:rsid w:val="001E7B90"/>
    <w:rsid w:val="001F0009"/>
    <w:rsid w:val="001F0238"/>
    <w:rsid w:val="001F043D"/>
    <w:rsid w:val="001F05D0"/>
    <w:rsid w:val="001F0D08"/>
    <w:rsid w:val="001F1415"/>
    <w:rsid w:val="001F17FA"/>
    <w:rsid w:val="001F1D4D"/>
    <w:rsid w:val="001F1DDE"/>
    <w:rsid w:val="001F2307"/>
    <w:rsid w:val="001F3101"/>
    <w:rsid w:val="001F3475"/>
    <w:rsid w:val="001F359E"/>
    <w:rsid w:val="001F3F6D"/>
    <w:rsid w:val="001F4483"/>
    <w:rsid w:val="001F4814"/>
    <w:rsid w:val="001F542F"/>
    <w:rsid w:val="001F571F"/>
    <w:rsid w:val="001F5BA4"/>
    <w:rsid w:val="001F5ED1"/>
    <w:rsid w:val="001F5FCA"/>
    <w:rsid w:val="001F61D7"/>
    <w:rsid w:val="001F68EA"/>
    <w:rsid w:val="001F7143"/>
    <w:rsid w:val="001F7D7E"/>
    <w:rsid w:val="001F7FB9"/>
    <w:rsid w:val="00200CCE"/>
    <w:rsid w:val="00201611"/>
    <w:rsid w:val="0020167F"/>
    <w:rsid w:val="00201C83"/>
    <w:rsid w:val="00201DCB"/>
    <w:rsid w:val="002029A8"/>
    <w:rsid w:val="00202D8D"/>
    <w:rsid w:val="00203697"/>
    <w:rsid w:val="00204489"/>
    <w:rsid w:val="002044D9"/>
    <w:rsid w:val="002045C7"/>
    <w:rsid w:val="002048B3"/>
    <w:rsid w:val="00204DF3"/>
    <w:rsid w:val="002051A3"/>
    <w:rsid w:val="00205CCD"/>
    <w:rsid w:val="0020758B"/>
    <w:rsid w:val="00207682"/>
    <w:rsid w:val="002103E2"/>
    <w:rsid w:val="0021078B"/>
    <w:rsid w:val="00210C1F"/>
    <w:rsid w:val="00210DF8"/>
    <w:rsid w:val="00210FB4"/>
    <w:rsid w:val="00210FC4"/>
    <w:rsid w:val="002111CF"/>
    <w:rsid w:val="0021289F"/>
    <w:rsid w:val="002132EF"/>
    <w:rsid w:val="00213783"/>
    <w:rsid w:val="00214C69"/>
    <w:rsid w:val="00214F8C"/>
    <w:rsid w:val="0021599E"/>
    <w:rsid w:val="00215F06"/>
    <w:rsid w:val="00216997"/>
    <w:rsid w:val="00216A68"/>
    <w:rsid w:val="00216C00"/>
    <w:rsid w:val="002178F2"/>
    <w:rsid w:val="002179FD"/>
    <w:rsid w:val="00217C0F"/>
    <w:rsid w:val="00217DFD"/>
    <w:rsid w:val="002208AE"/>
    <w:rsid w:val="00220B3F"/>
    <w:rsid w:val="00220B5F"/>
    <w:rsid w:val="00221D50"/>
    <w:rsid w:val="00221EE6"/>
    <w:rsid w:val="00221FBE"/>
    <w:rsid w:val="002228CA"/>
    <w:rsid w:val="00222A46"/>
    <w:rsid w:val="00223077"/>
    <w:rsid w:val="0022325C"/>
    <w:rsid w:val="002233D8"/>
    <w:rsid w:val="002234B5"/>
    <w:rsid w:val="00224D11"/>
    <w:rsid w:val="00226E8B"/>
    <w:rsid w:val="00226F92"/>
    <w:rsid w:val="00227166"/>
    <w:rsid w:val="00227BDA"/>
    <w:rsid w:val="00227C2A"/>
    <w:rsid w:val="00227DA8"/>
    <w:rsid w:val="002300ED"/>
    <w:rsid w:val="00230C26"/>
    <w:rsid w:val="002315A8"/>
    <w:rsid w:val="002318C6"/>
    <w:rsid w:val="00232258"/>
    <w:rsid w:val="002322B0"/>
    <w:rsid w:val="002329AC"/>
    <w:rsid w:val="00233636"/>
    <w:rsid w:val="00233E23"/>
    <w:rsid w:val="00234B8F"/>
    <w:rsid w:val="00234C31"/>
    <w:rsid w:val="002350A3"/>
    <w:rsid w:val="00235AF0"/>
    <w:rsid w:val="002369F4"/>
    <w:rsid w:val="00236AE6"/>
    <w:rsid w:val="00236D19"/>
    <w:rsid w:val="00237536"/>
    <w:rsid w:val="0023776B"/>
    <w:rsid w:val="00237EDE"/>
    <w:rsid w:val="00241072"/>
    <w:rsid w:val="002411F6"/>
    <w:rsid w:val="0024301D"/>
    <w:rsid w:val="00243039"/>
    <w:rsid w:val="00243769"/>
    <w:rsid w:val="00243AD2"/>
    <w:rsid w:val="002442C5"/>
    <w:rsid w:val="002444F0"/>
    <w:rsid w:val="00244555"/>
    <w:rsid w:val="002445D2"/>
    <w:rsid w:val="00244BFF"/>
    <w:rsid w:val="00244C21"/>
    <w:rsid w:val="00244CEA"/>
    <w:rsid w:val="002453F6"/>
    <w:rsid w:val="00245952"/>
    <w:rsid w:val="002462AD"/>
    <w:rsid w:val="002462BA"/>
    <w:rsid w:val="002463FD"/>
    <w:rsid w:val="00246C3B"/>
    <w:rsid w:val="00247563"/>
    <w:rsid w:val="0024778F"/>
    <w:rsid w:val="00250294"/>
    <w:rsid w:val="00250B2A"/>
    <w:rsid w:val="0025167D"/>
    <w:rsid w:val="002519F8"/>
    <w:rsid w:val="00251AB4"/>
    <w:rsid w:val="00251D3E"/>
    <w:rsid w:val="002520E3"/>
    <w:rsid w:val="00252696"/>
    <w:rsid w:val="00252B28"/>
    <w:rsid w:val="00252E1E"/>
    <w:rsid w:val="002533D6"/>
    <w:rsid w:val="00253DCD"/>
    <w:rsid w:val="00254191"/>
    <w:rsid w:val="0025454F"/>
    <w:rsid w:val="002547AA"/>
    <w:rsid w:val="00254F1D"/>
    <w:rsid w:val="002550BB"/>
    <w:rsid w:val="002555E9"/>
    <w:rsid w:val="00255831"/>
    <w:rsid w:val="00256294"/>
    <w:rsid w:val="00256AC5"/>
    <w:rsid w:val="00256FBC"/>
    <w:rsid w:val="00257309"/>
    <w:rsid w:val="00257B84"/>
    <w:rsid w:val="002600A0"/>
    <w:rsid w:val="0026027C"/>
    <w:rsid w:val="00261A37"/>
    <w:rsid w:val="00261A9A"/>
    <w:rsid w:val="00261B74"/>
    <w:rsid w:val="002629B8"/>
    <w:rsid w:val="00262A50"/>
    <w:rsid w:val="00262CF1"/>
    <w:rsid w:val="00262EF0"/>
    <w:rsid w:val="00262F6F"/>
    <w:rsid w:val="002632F1"/>
    <w:rsid w:val="00264407"/>
    <w:rsid w:val="00264EA9"/>
    <w:rsid w:val="0026534D"/>
    <w:rsid w:val="0026575E"/>
    <w:rsid w:val="00265A3D"/>
    <w:rsid w:val="00265B36"/>
    <w:rsid w:val="00265F70"/>
    <w:rsid w:val="002660D8"/>
    <w:rsid w:val="002666C4"/>
    <w:rsid w:val="0027071A"/>
    <w:rsid w:val="00270CA2"/>
    <w:rsid w:val="00271130"/>
    <w:rsid w:val="00271C0C"/>
    <w:rsid w:val="0027231B"/>
    <w:rsid w:val="00272654"/>
    <w:rsid w:val="002729B8"/>
    <w:rsid w:val="00274FBC"/>
    <w:rsid w:val="00275420"/>
    <w:rsid w:val="0027553F"/>
    <w:rsid w:val="00275639"/>
    <w:rsid w:val="00275A61"/>
    <w:rsid w:val="00275BBD"/>
    <w:rsid w:val="00275E0A"/>
    <w:rsid w:val="00275ED9"/>
    <w:rsid w:val="00275F7C"/>
    <w:rsid w:val="002761CE"/>
    <w:rsid w:val="00276CEA"/>
    <w:rsid w:val="00276FD9"/>
    <w:rsid w:val="0027770C"/>
    <w:rsid w:val="002777D7"/>
    <w:rsid w:val="00277A8D"/>
    <w:rsid w:val="0028067D"/>
    <w:rsid w:val="00280925"/>
    <w:rsid w:val="00281227"/>
    <w:rsid w:val="002812DE"/>
    <w:rsid w:val="00281A95"/>
    <w:rsid w:val="00281BC1"/>
    <w:rsid w:val="00281CEC"/>
    <w:rsid w:val="00281EAA"/>
    <w:rsid w:val="00282755"/>
    <w:rsid w:val="00282A89"/>
    <w:rsid w:val="002834F7"/>
    <w:rsid w:val="00283BB3"/>
    <w:rsid w:val="002844EE"/>
    <w:rsid w:val="002846E6"/>
    <w:rsid w:val="00284B3C"/>
    <w:rsid w:val="0028556A"/>
    <w:rsid w:val="00285EFA"/>
    <w:rsid w:val="002863A1"/>
    <w:rsid w:val="0028671D"/>
    <w:rsid w:val="00286CBB"/>
    <w:rsid w:val="00287075"/>
    <w:rsid w:val="00287511"/>
    <w:rsid w:val="00287B1B"/>
    <w:rsid w:val="0029043C"/>
    <w:rsid w:val="002904F1"/>
    <w:rsid w:val="002905C6"/>
    <w:rsid w:val="0029073D"/>
    <w:rsid w:val="00290793"/>
    <w:rsid w:val="00291009"/>
    <w:rsid w:val="0029181D"/>
    <w:rsid w:val="0029189B"/>
    <w:rsid w:val="00291E76"/>
    <w:rsid w:val="002920EE"/>
    <w:rsid w:val="0029244F"/>
    <w:rsid w:val="00292A7D"/>
    <w:rsid w:val="0029304A"/>
    <w:rsid w:val="00293301"/>
    <w:rsid w:val="00293C1B"/>
    <w:rsid w:val="00293D8B"/>
    <w:rsid w:val="00294DDC"/>
    <w:rsid w:val="00295572"/>
    <w:rsid w:val="0029622E"/>
    <w:rsid w:val="00296407"/>
    <w:rsid w:val="00297C73"/>
    <w:rsid w:val="00297F4B"/>
    <w:rsid w:val="002A04CE"/>
    <w:rsid w:val="002A0817"/>
    <w:rsid w:val="002A0C79"/>
    <w:rsid w:val="002A14AA"/>
    <w:rsid w:val="002A2623"/>
    <w:rsid w:val="002A27AA"/>
    <w:rsid w:val="002A4485"/>
    <w:rsid w:val="002A47C6"/>
    <w:rsid w:val="002A49B1"/>
    <w:rsid w:val="002A4EC1"/>
    <w:rsid w:val="002A5ABB"/>
    <w:rsid w:val="002A5C85"/>
    <w:rsid w:val="002A5D92"/>
    <w:rsid w:val="002A607C"/>
    <w:rsid w:val="002A6199"/>
    <w:rsid w:val="002A6334"/>
    <w:rsid w:val="002A6615"/>
    <w:rsid w:val="002A6C18"/>
    <w:rsid w:val="002A6F39"/>
    <w:rsid w:val="002A72D6"/>
    <w:rsid w:val="002A74A8"/>
    <w:rsid w:val="002A7D94"/>
    <w:rsid w:val="002B08DE"/>
    <w:rsid w:val="002B0A0D"/>
    <w:rsid w:val="002B102C"/>
    <w:rsid w:val="002B11FC"/>
    <w:rsid w:val="002B16BF"/>
    <w:rsid w:val="002B25D9"/>
    <w:rsid w:val="002B2B3D"/>
    <w:rsid w:val="002B32EC"/>
    <w:rsid w:val="002B3596"/>
    <w:rsid w:val="002B37F6"/>
    <w:rsid w:val="002B3C56"/>
    <w:rsid w:val="002B3FAA"/>
    <w:rsid w:val="002B40C9"/>
    <w:rsid w:val="002B5DCF"/>
    <w:rsid w:val="002B605D"/>
    <w:rsid w:val="002B61FF"/>
    <w:rsid w:val="002B633C"/>
    <w:rsid w:val="002B65CC"/>
    <w:rsid w:val="002B6A2F"/>
    <w:rsid w:val="002B7198"/>
    <w:rsid w:val="002B7779"/>
    <w:rsid w:val="002B7C04"/>
    <w:rsid w:val="002C12D7"/>
    <w:rsid w:val="002C161A"/>
    <w:rsid w:val="002C1B91"/>
    <w:rsid w:val="002C1F0B"/>
    <w:rsid w:val="002C2038"/>
    <w:rsid w:val="002C2066"/>
    <w:rsid w:val="002C2DF7"/>
    <w:rsid w:val="002C2FF5"/>
    <w:rsid w:val="002C3570"/>
    <w:rsid w:val="002C3A68"/>
    <w:rsid w:val="002C3AD1"/>
    <w:rsid w:val="002C5619"/>
    <w:rsid w:val="002C5812"/>
    <w:rsid w:val="002C5A26"/>
    <w:rsid w:val="002C5AA7"/>
    <w:rsid w:val="002C5B08"/>
    <w:rsid w:val="002C5D76"/>
    <w:rsid w:val="002C63C7"/>
    <w:rsid w:val="002C7382"/>
    <w:rsid w:val="002C76FF"/>
    <w:rsid w:val="002C7773"/>
    <w:rsid w:val="002C7BE7"/>
    <w:rsid w:val="002C7E69"/>
    <w:rsid w:val="002D00CA"/>
    <w:rsid w:val="002D0AE3"/>
    <w:rsid w:val="002D1B28"/>
    <w:rsid w:val="002D20C4"/>
    <w:rsid w:val="002D3411"/>
    <w:rsid w:val="002D3CBB"/>
    <w:rsid w:val="002D429E"/>
    <w:rsid w:val="002D456F"/>
    <w:rsid w:val="002D4900"/>
    <w:rsid w:val="002D4F81"/>
    <w:rsid w:val="002D506E"/>
    <w:rsid w:val="002D5475"/>
    <w:rsid w:val="002D560A"/>
    <w:rsid w:val="002D68F1"/>
    <w:rsid w:val="002D772C"/>
    <w:rsid w:val="002D7C96"/>
    <w:rsid w:val="002D7DD0"/>
    <w:rsid w:val="002D7E9D"/>
    <w:rsid w:val="002E17E1"/>
    <w:rsid w:val="002E1853"/>
    <w:rsid w:val="002E1A11"/>
    <w:rsid w:val="002E1C9C"/>
    <w:rsid w:val="002E1DCE"/>
    <w:rsid w:val="002E2297"/>
    <w:rsid w:val="002E2750"/>
    <w:rsid w:val="002E2937"/>
    <w:rsid w:val="002E2B6E"/>
    <w:rsid w:val="002E2D1B"/>
    <w:rsid w:val="002E313E"/>
    <w:rsid w:val="002E3198"/>
    <w:rsid w:val="002E31D7"/>
    <w:rsid w:val="002E328D"/>
    <w:rsid w:val="002E33BB"/>
    <w:rsid w:val="002E380C"/>
    <w:rsid w:val="002E3B01"/>
    <w:rsid w:val="002E3CAF"/>
    <w:rsid w:val="002E3D63"/>
    <w:rsid w:val="002E410E"/>
    <w:rsid w:val="002E4218"/>
    <w:rsid w:val="002E49E5"/>
    <w:rsid w:val="002E555D"/>
    <w:rsid w:val="002E560D"/>
    <w:rsid w:val="002E576D"/>
    <w:rsid w:val="002E629F"/>
    <w:rsid w:val="002E67F4"/>
    <w:rsid w:val="002E6949"/>
    <w:rsid w:val="002E716B"/>
    <w:rsid w:val="002E7CAC"/>
    <w:rsid w:val="002F0B8D"/>
    <w:rsid w:val="002F129B"/>
    <w:rsid w:val="002F1F3F"/>
    <w:rsid w:val="002F2936"/>
    <w:rsid w:val="002F2D05"/>
    <w:rsid w:val="002F2FE6"/>
    <w:rsid w:val="002F30FF"/>
    <w:rsid w:val="002F334C"/>
    <w:rsid w:val="002F47CA"/>
    <w:rsid w:val="002F487B"/>
    <w:rsid w:val="002F4BCA"/>
    <w:rsid w:val="002F52AA"/>
    <w:rsid w:val="002F52C3"/>
    <w:rsid w:val="002F5576"/>
    <w:rsid w:val="002F56E7"/>
    <w:rsid w:val="002F57C4"/>
    <w:rsid w:val="002F5FD2"/>
    <w:rsid w:val="002F6B87"/>
    <w:rsid w:val="002F74D2"/>
    <w:rsid w:val="002F7D1C"/>
    <w:rsid w:val="0030007F"/>
    <w:rsid w:val="0030042C"/>
    <w:rsid w:val="00300784"/>
    <w:rsid w:val="00300C35"/>
    <w:rsid w:val="00300DD8"/>
    <w:rsid w:val="00300F79"/>
    <w:rsid w:val="0030148F"/>
    <w:rsid w:val="00302828"/>
    <w:rsid w:val="00302978"/>
    <w:rsid w:val="00303412"/>
    <w:rsid w:val="003036DB"/>
    <w:rsid w:val="00303AED"/>
    <w:rsid w:val="00303F09"/>
    <w:rsid w:val="0030449C"/>
    <w:rsid w:val="00304FBD"/>
    <w:rsid w:val="00306567"/>
    <w:rsid w:val="003066E9"/>
    <w:rsid w:val="003077AF"/>
    <w:rsid w:val="0030789C"/>
    <w:rsid w:val="003102D9"/>
    <w:rsid w:val="00310609"/>
    <w:rsid w:val="00311691"/>
    <w:rsid w:val="003125B0"/>
    <w:rsid w:val="00312657"/>
    <w:rsid w:val="00312C2E"/>
    <w:rsid w:val="0031380E"/>
    <w:rsid w:val="00313CAE"/>
    <w:rsid w:val="00313D14"/>
    <w:rsid w:val="00313DCB"/>
    <w:rsid w:val="0031427D"/>
    <w:rsid w:val="00314561"/>
    <w:rsid w:val="0031468A"/>
    <w:rsid w:val="0031474B"/>
    <w:rsid w:val="00315583"/>
    <w:rsid w:val="00315AEB"/>
    <w:rsid w:val="00315C74"/>
    <w:rsid w:val="00315CCF"/>
    <w:rsid w:val="003162C2"/>
    <w:rsid w:val="00316DE0"/>
    <w:rsid w:val="0031760C"/>
    <w:rsid w:val="003177E1"/>
    <w:rsid w:val="0031793D"/>
    <w:rsid w:val="0032068A"/>
    <w:rsid w:val="00320777"/>
    <w:rsid w:val="003210FE"/>
    <w:rsid w:val="0032110D"/>
    <w:rsid w:val="003221E2"/>
    <w:rsid w:val="00322307"/>
    <w:rsid w:val="0032246C"/>
    <w:rsid w:val="00322851"/>
    <w:rsid w:val="0032365A"/>
    <w:rsid w:val="00323679"/>
    <w:rsid w:val="003238CF"/>
    <w:rsid w:val="00324130"/>
    <w:rsid w:val="00324A3A"/>
    <w:rsid w:val="003259C7"/>
    <w:rsid w:val="00325A72"/>
    <w:rsid w:val="00325A8D"/>
    <w:rsid w:val="00325AD1"/>
    <w:rsid w:val="00325F52"/>
    <w:rsid w:val="00326199"/>
    <w:rsid w:val="003261DD"/>
    <w:rsid w:val="003262CA"/>
    <w:rsid w:val="0032675E"/>
    <w:rsid w:val="00326872"/>
    <w:rsid w:val="00326B20"/>
    <w:rsid w:val="00326BB7"/>
    <w:rsid w:val="00327884"/>
    <w:rsid w:val="00327A76"/>
    <w:rsid w:val="0033067D"/>
    <w:rsid w:val="003306B0"/>
    <w:rsid w:val="00330F26"/>
    <w:rsid w:val="00331143"/>
    <w:rsid w:val="00331C29"/>
    <w:rsid w:val="00332518"/>
    <w:rsid w:val="00332E1F"/>
    <w:rsid w:val="00333778"/>
    <w:rsid w:val="003337D7"/>
    <w:rsid w:val="00333D73"/>
    <w:rsid w:val="00333FC3"/>
    <w:rsid w:val="003342B3"/>
    <w:rsid w:val="00335A3E"/>
    <w:rsid w:val="003364D0"/>
    <w:rsid w:val="0033709B"/>
    <w:rsid w:val="003372F4"/>
    <w:rsid w:val="00337771"/>
    <w:rsid w:val="00337B8A"/>
    <w:rsid w:val="00337E49"/>
    <w:rsid w:val="00337F0D"/>
    <w:rsid w:val="003402A1"/>
    <w:rsid w:val="0034048C"/>
    <w:rsid w:val="00340A5C"/>
    <w:rsid w:val="00340ADD"/>
    <w:rsid w:val="00340B35"/>
    <w:rsid w:val="00340FBC"/>
    <w:rsid w:val="00341046"/>
    <w:rsid w:val="0034213D"/>
    <w:rsid w:val="003427EF"/>
    <w:rsid w:val="00343B42"/>
    <w:rsid w:val="00344095"/>
    <w:rsid w:val="00344C6C"/>
    <w:rsid w:val="00344EC5"/>
    <w:rsid w:val="0034520F"/>
    <w:rsid w:val="003455B3"/>
    <w:rsid w:val="00345642"/>
    <w:rsid w:val="00345F09"/>
    <w:rsid w:val="00346284"/>
    <w:rsid w:val="00347604"/>
    <w:rsid w:val="00347689"/>
    <w:rsid w:val="00347879"/>
    <w:rsid w:val="00347AAB"/>
    <w:rsid w:val="00347B2A"/>
    <w:rsid w:val="00347BEB"/>
    <w:rsid w:val="00347CE8"/>
    <w:rsid w:val="0035013F"/>
    <w:rsid w:val="0035026A"/>
    <w:rsid w:val="00350C03"/>
    <w:rsid w:val="00351397"/>
    <w:rsid w:val="00351987"/>
    <w:rsid w:val="003530C9"/>
    <w:rsid w:val="00353AF9"/>
    <w:rsid w:val="00354011"/>
    <w:rsid w:val="003547B5"/>
    <w:rsid w:val="0035515B"/>
    <w:rsid w:val="00355201"/>
    <w:rsid w:val="003554D5"/>
    <w:rsid w:val="00355F5B"/>
    <w:rsid w:val="00355FFA"/>
    <w:rsid w:val="00356117"/>
    <w:rsid w:val="00356182"/>
    <w:rsid w:val="00356596"/>
    <w:rsid w:val="0035675E"/>
    <w:rsid w:val="00356BF3"/>
    <w:rsid w:val="00357F77"/>
    <w:rsid w:val="0036007B"/>
    <w:rsid w:val="003609FC"/>
    <w:rsid w:val="00360FB0"/>
    <w:rsid w:val="0036295E"/>
    <w:rsid w:val="00362A6F"/>
    <w:rsid w:val="00362C8B"/>
    <w:rsid w:val="00362F2E"/>
    <w:rsid w:val="003631CC"/>
    <w:rsid w:val="00364544"/>
    <w:rsid w:val="0036473C"/>
    <w:rsid w:val="00364E90"/>
    <w:rsid w:val="003656B5"/>
    <w:rsid w:val="00365757"/>
    <w:rsid w:val="00365A62"/>
    <w:rsid w:val="00366A79"/>
    <w:rsid w:val="00366F3F"/>
    <w:rsid w:val="00367551"/>
    <w:rsid w:val="0036772E"/>
    <w:rsid w:val="003701CB"/>
    <w:rsid w:val="003703FB"/>
    <w:rsid w:val="0037064F"/>
    <w:rsid w:val="00371583"/>
    <w:rsid w:val="00372201"/>
    <w:rsid w:val="00372754"/>
    <w:rsid w:val="003730B8"/>
    <w:rsid w:val="00373509"/>
    <w:rsid w:val="0037375C"/>
    <w:rsid w:val="00373780"/>
    <w:rsid w:val="00373AA9"/>
    <w:rsid w:val="0037420A"/>
    <w:rsid w:val="00374595"/>
    <w:rsid w:val="00375746"/>
    <w:rsid w:val="00376972"/>
    <w:rsid w:val="0038037A"/>
    <w:rsid w:val="00380627"/>
    <w:rsid w:val="003814AE"/>
    <w:rsid w:val="0038173B"/>
    <w:rsid w:val="00381876"/>
    <w:rsid w:val="00381DB8"/>
    <w:rsid w:val="003831DE"/>
    <w:rsid w:val="00383977"/>
    <w:rsid w:val="00383EA9"/>
    <w:rsid w:val="00384346"/>
    <w:rsid w:val="00384E96"/>
    <w:rsid w:val="0038525D"/>
    <w:rsid w:val="00385323"/>
    <w:rsid w:val="003854D4"/>
    <w:rsid w:val="00385F6A"/>
    <w:rsid w:val="00386669"/>
    <w:rsid w:val="003866AC"/>
    <w:rsid w:val="0038698E"/>
    <w:rsid w:val="00387240"/>
    <w:rsid w:val="003873CD"/>
    <w:rsid w:val="003879DE"/>
    <w:rsid w:val="00387CFF"/>
    <w:rsid w:val="00387EA7"/>
    <w:rsid w:val="00390346"/>
    <w:rsid w:val="00390B0B"/>
    <w:rsid w:val="00390CAD"/>
    <w:rsid w:val="00391942"/>
    <w:rsid w:val="00391B27"/>
    <w:rsid w:val="00391F85"/>
    <w:rsid w:val="0039311B"/>
    <w:rsid w:val="00393680"/>
    <w:rsid w:val="0039379A"/>
    <w:rsid w:val="00393E0D"/>
    <w:rsid w:val="0039412C"/>
    <w:rsid w:val="00394645"/>
    <w:rsid w:val="0039546F"/>
    <w:rsid w:val="003955B5"/>
    <w:rsid w:val="00395D79"/>
    <w:rsid w:val="0039773E"/>
    <w:rsid w:val="003A0239"/>
    <w:rsid w:val="003A0FC1"/>
    <w:rsid w:val="003A1292"/>
    <w:rsid w:val="003A1438"/>
    <w:rsid w:val="003A1A7C"/>
    <w:rsid w:val="003A1AE7"/>
    <w:rsid w:val="003A24B0"/>
    <w:rsid w:val="003A2863"/>
    <w:rsid w:val="003A2CB4"/>
    <w:rsid w:val="003A2F0B"/>
    <w:rsid w:val="003A2FC0"/>
    <w:rsid w:val="003A323B"/>
    <w:rsid w:val="003A4685"/>
    <w:rsid w:val="003A48D2"/>
    <w:rsid w:val="003A4CCA"/>
    <w:rsid w:val="003A4DA4"/>
    <w:rsid w:val="003A515E"/>
    <w:rsid w:val="003A57B0"/>
    <w:rsid w:val="003A5C94"/>
    <w:rsid w:val="003A5C9D"/>
    <w:rsid w:val="003B0456"/>
    <w:rsid w:val="003B0E83"/>
    <w:rsid w:val="003B164B"/>
    <w:rsid w:val="003B1EB0"/>
    <w:rsid w:val="003B2169"/>
    <w:rsid w:val="003B356E"/>
    <w:rsid w:val="003B3697"/>
    <w:rsid w:val="003B37AD"/>
    <w:rsid w:val="003B3B20"/>
    <w:rsid w:val="003B3CB2"/>
    <w:rsid w:val="003B3E94"/>
    <w:rsid w:val="003B3F7C"/>
    <w:rsid w:val="003B4B0E"/>
    <w:rsid w:val="003B4BD2"/>
    <w:rsid w:val="003B4D42"/>
    <w:rsid w:val="003B4E12"/>
    <w:rsid w:val="003B522E"/>
    <w:rsid w:val="003B5831"/>
    <w:rsid w:val="003B62B3"/>
    <w:rsid w:val="003B6AAB"/>
    <w:rsid w:val="003B74F7"/>
    <w:rsid w:val="003B76CD"/>
    <w:rsid w:val="003B7FF9"/>
    <w:rsid w:val="003C048F"/>
    <w:rsid w:val="003C085D"/>
    <w:rsid w:val="003C0B60"/>
    <w:rsid w:val="003C0C2B"/>
    <w:rsid w:val="003C169A"/>
    <w:rsid w:val="003C1762"/>
    <w:rsid w:val="003C17F9"/>
    <w:rsid w:val="003C19FC"/>
    <w:rsid w:val="003C1B2B"/>
    <w:rsid w:val="003C25DF"/>
    <w:rsid w:val="003C28EB"/>
    <w:rsid w:val="003C2CE8"/>
    <w:rsid w:val="003C3B68"/>
    <w:rsid w:val="003C4566"/>
    <w:rsid w:val="003C4C4C"/>
    <w:rsid w:val="003C4C6B"/>
    <w:rsid w:val="003C7081"/>
    <w:rsid w:val="003C714D"/>
    <w:rsid w:val="003C77EF"/>
    <w:rsid w:val="003C7FC1"/>
    <w:rsid w:val="003D00B0"/>
    <w:rsid w:val="003D06B3"/>
    <w:rsid w:val="003D0AA8"/>
    <w:rsid w:val="003D1591"/>
    <w:rsid w:val="003D1971"/>
    <w:rsid w:val="003D1B1D"/>
    <w:rsid w:val="003D35A0"/>
    <w:rsid w:val="003D37DB"/>
    <w:rsid w:val="003D3EFD"/>
    <w:rsid w:val="003D3F6D"/>
    <w:rsid w:val="003D45C1"/>
    <w:rsid w:val="003D46E0"/>
    <w:rsid w:val="003D4956"/>
    <w:rsid w:val="003D50D6"/>
    <w:rsid w:val="003D516D"/>
    <w:rsid w:val="003D5996"/>
    <w:rsid w:val="003D5BFD"/>
    <w:rsid w:val="003D65E6"/>
    <w:rsid w:val="003D6802"/>
    <w:rsid w:val="003D6A64"/>
    <w:rsid w:val="003D707E"/>
    <w:rsid w:val="003D7400"/>
    <w:rsid w:val="003E058C"/>
    <w:rsid w:val="003E05C2"/>
    <w:rsid w:val="003E0937"/>
    <w:rsid w:val="003E0F2C"/>
    <w:rsid w:val="003E16EE"/>
    <w:rsid w:val="003E191B"/>
    <w:rsid w:val="003E1B59"/>
    <w:rsid w:val="003E1F4A"/>
    <w:rsid w:val="003E2FB9"/>
    <w:rsid w:val="003E34A1"/>
    <w:rsid w:val="003E3CFB"/>
    <w:rsid w:val="003E3EE5"/>
    <w:rsid w:val="003E461C"/>
    <w:rsid w:val="003E46B8"/>
    <w:rsid w:val="003E475E"/>
    <w:rsid w:val="003E4C6F"/>
    <w:rsid w:val="003E61DA"/>
    <w:rsid w:val="003E63B4"/>
    <w:rsid w:val="003E63C3"/>
    <w:rsid w:val="003E6A05"/>
    <w:rsid w:val="003E6B4A"/>
    <w:rsid w:val="003E6D42"/>
    <w:rsid w:val="003E6EF9"/>
    <w:rsid w:val="003E78E0"/>
    <w:rsid w:val="003F1212"/>
    <w:rsid w:val="003F12B5"/>
    <w:rsid w:val="003F12DC"/>
    <w:rsid w:val="003F1388"/>
    <w:rsid w:val="003F15AB"/>
    <w:rsid w:val="003F1C8D"/>
    <w:rsid w:val="003F1F26"/>
    <w:rsid w:val="003F1F28"/>
    <w:rsid w:val="003F1F41"/>
    <w:rsid w:val="003F28A9"/>
    <w:rsid w:val="003F2EF1"/>
    <w:rsid w:val="003F2F40"/>
    <w:rsid w:val="003F31FE"/>
    <w:rsid w:val="003F3351"/>
    <w:rsid w:val="003F3927"/>
    <w:rsid w:val="003F3931"/>
    <w:rsid w:val="003F3DCC"/>
    <w:rsid w:val="003F3E4B"/>
    <w:rsid w:val="003F3F27"/>
    <w:rsid w:val="003F414C"/>
    <w:rsid w:val="003F498C"/>
    <w:rsid w:val="003F5126"/>
    <w:rsid w:val="003F52AA"/>
    <w:rsid w:val="003F53B3"/>
    <w:rsid w:val="003F5511"/>
    <w:rsid w:val="003F588A"/>
    <w:rsid w:val="003F5AAF"/>
    <w:rsid w:val="003F5BBE"/>
    <w:rsid w:val="003F61E2"/>
    <w:rsid w:val="003F6304"/>
    <w:rsid w:val="003F6E82"/>
    <w:rsid w:val="003F6FA2"/>
    <w:rsid w:val="003F7685"/>
    <w:rsid w:val="004011DB"/>
    <w:rsid w:val="00402075"/>
    <w:rsid w:val="00402A98"/>
    <w:rsid w:val="00402E9C"/>
    <w:rsid w:val="00403C5E"/>
    <w:rsid w:val="004043F5"/>
    <w:rsid w:val="0040464F"/>
    <w:rsid w:val="00404FEB"/>
    <w:rsid w:val="00404FEE"/>
    <w:rsid w:val="004053E5"/>
    <w:rsid w:val="004056C6"/>
    <w:rsid w:val="00405F3C"/>
    <w:rsid w:val="00406015"/>
    <w:rsid w:val="004060E0"/>
    <w:rsid w:val="00406B19"/>
    <w:rsid w:val="00407477"/>
    <w:rsid w:val="00410CC8"/>
    <w:rsid w:val="00410FE2"/>
    <w:rsid w:val="00411EE3"/>
    <w:rsid w:val="004121AE"/>
    <w:rsid w:val="00412B54"/>
    <w:rsid w:val="00412C87"/>
    <w:rsid w:val="00412DB2"/>
    <w:rsid w:val="00412F47"/>
    <w:rsid w:val="00413462"/>
    <w:rsid w:val="00413D6E"/>
    <w:rsid w:val="00414416"/>
    <w:rsid w:val="004147D1"/>
    <w:rsid w:val="00414E98"/>
    <w:rsid w:val="00415028"/>
    <w:rsid w:val="004150A2"/>
    <w:rsid w:val="00415AF8"/>
    <w:rsid w:val="00416432"/>
    <w:rsid w:val="004169DE"/>
    <w:rsid w:val="00416B3C"/>
    <w:rsid w:val="00416F4D"/>
    <w:rsid w:val="00417905"/>
    <w:rsid w:val="0041793D"/>
    <w:rsid w:val="00417A04"/>
    <w:rsid w:val="00417BE7"/>
    <w:rsid w:val="00417E77"/>
    <w:rsid w:val="004201F6"/>
    <w:rsid w:val="00420CE9"/>
    <w:rsid w:val="0042141D"/>
    <w:rsid w:val="00421BDA"/>
    <w:rsid w:val="00422082"/>
    <w:rsid w:val="00422120"/>
    <w:rsid w:val="00422550"/>
    <w:rsid w:val="00422BE2"/>
    <w:rsid w:val="00423C9C"/>
    <w:rsid w:val="00423D7E"/>
    <w:rsid w:val="00424305"/>
    <w:rsid w:val="004244DC"/>
    <w:rsid w:val="00424DE6"/>
    <w:rsid w:val="004252A9"/>
    <w:rsid w:val="004254FE"/>
    <w:rsid w:val="00425D7B"/>
    <w:rsid w:val="004263B6"/>
    <w:rsid w:val="0042660D"/>
    <w:rsid w:val="0042686E"/>
    <w:rsid w:val="004269C2"/>
    <w:rsid w:val="00426D58"/>
    <w:rsid w:val="00426DFE"/>
    <w:rsid w:val="00426E66"/>
    <w:rsid w:val="00427185"/>
    <w:rsid w:val="00427852"/>
    <w:rsid w:val="00427A74"/>
    <w:rsid w:val="00427E63"/>
    <w:rsid w:val="00427FBC"/>
    <w:rsid w:val="004303F8"/>
    <w:rsid w:val="00430442"/>
    <w:rsid w:val="004304FB"/>
    <w:rsid w:val="004305A2"/>
    <w:rsid w:val="00430A67"/>
    <w:rsid w:val="00431049"/>
    <w:rsid w:val="00431207"/>
    <w:rsid w:val="00431332"/>
    <w:rsid w:val="00431C2F"/>
    <w:rsid w:val="00431E7F"/>
    <w:rsid w:val="004323C0"/>
    <w:rsid w:val="004325F6"/>
    <w:rsid w:val="00432718"/>
    <w:rsid w:val="00432B19"/>
    <w:rsid w:val="004333FE"/>
    <w:rsid w:val="004348BD"/>
    <w:rsid w:val="00434E4D"/>
    <w:rsid w:val="004361C1"/>
    <w:rsid w:val="0043620E"/>
    <w:rsid w:val="00436472"/>
    <w:rsid w:val="004368B3"/>
    <w:rsid w:val="004368DB"/>
    <w:rsid w:val="004374D8"/>
    <w:rsid w:val="0043774E"/>
    <w:rsid w:val="004377C9"/>
    <w:rsid w:val="00437AC3"/>
    <w:rsid w:val="004405DA"/>
    <w:rsid w:val="004412F3"/>
    <w:rsid w:val="004428A4"/>
    <w:rsid w:val="00442BD1"/>
    <w:rsid w:val="00442E51"/>
    <w:rsid w:val="0044324E"/>
    <w:rsid w:val="004437AC"/>
    <w:rsid w:val="004438D5"/>
    <w:rsid w:val="0044394E"/>
    <w:rsid w:val="00443AD6"/>
    <w:rsid w:val="00443B17"/>
    <w:rsid w:val="00443C3E"/>
    <w:rsid w:val="00444612"/>
    <w:rsid w:val="004447B0"/>
    <w:rsid w:val="00444FB1"/>
    <w:rsid w:val="004453EA"/>
    <w:rsid w:val="004462B6"/>
    <w:rsid w:val="0044706D"/>
    <w:rsid w:val="0044725D"/>
    <w:rsid w:val="00447EF6"/>
    <w:rsid w:val="004504EC"/>
    <w:rsid w:val="00450B5B"/>
    <w:rsid w:val="00450DE6"/>
    <w:rsid w:val="0045144A"/>
    <w:rsid w:val="00451662"/>
    <w:rsid w:val="00451CCE"/>
    <w:rsid w:val="00451E74"/>
    <w:rsid w:val="00451F59"/>
    <w:rsid w:val="00452329"/>
    <w:rsid w:val="004526EB"/>
    <w:rsid w:val="00452A56"/>
    <w:rsid w:val="0045322D"/>
    <w:rsid w:val="004533EC"/>
    <w:rsid w:val="004541F7"/>
    <w:rsid w:val="00454E08"/>
    <w:rsid w:val="00455896"/>
    <w:rsid w:val="00455988"/>
    <w:rsid w:val="00456694"/>
    <w:rsid w:val="00456C46"/>
    <w:rsid w:val="00456D08"/>
    <w:rsid w:val="004574F8"/>
    <w:rsid w:val="00462BE2"/>
    <w:rsid w:val="0046300A"/>
    <w:rsid w:val="004637A0"/>
    <w:rsid w:val="004641C6"/>
    <w:rsid w:val="00464F06"/>
    <w:rsid w:val="00465135"/>
    <w:rsid w:val="00465926"/>
    <w:rsid w:val="00465AE3"/>
    <w:rsid w:val="00465AED"/>
    <w:rsid w:val="0046609D"/>
    <w:rsid w:val="00466E80"/>
    <w:rsid w:val="00466F90"/>
    <w:rsid w:val="004678DD"/>
    <w:rsid w:val="00467FF5"/>
    <w:rsid w:val="00470DAC"/>
    <w:rsid w:val="00471FE9"/>
    <w:rsid w:val="00472692"/>
    <w:rsid w:val="00472CD3"/>
    <w:rsid w:val="00472E2B"/>
    <w:rsid w:val="00472E80"/>
    <w:rsid w:val="00473616"/>
    <w:rsid w:val="00473E63"/>
    <w:rsid w:val="004743D1"/>
    <w:rsid w:val="00474469"/>
    <w:rsid w:val="004744DB"/>
    <w:rsid w:val="0047463C"/>
    <w:rsid w:val="00474B7D"/>
    <w:rsid w:val="00474BAE"/>
    <w:rsid w:val="004763CC"/>
    <w:rsid w:val="004763D5"/>
    <w:rsid w:val="004765A3"/>
    <w:rsid w:val="004765E6"/>
    <w:rsid w:val="00476810"/>
    <w:rsid w:val="00476BD1"/>
    <w:rsid w:val="00477627"/>
    <w:rsid w:val="004800EC"/>
    <w:rsid w:val="00480266"/>
    <w:rsid w:val="00480D1D"/>
    <w:rsid w:val="00481295"/>
    <w:rsid w:val="0048146D"/>
    <w:rsid w:val="0048169F"/>
    <w:rsid w:val="00482206"/>
    <w:rsid w:val="00482625"/>
    <w:rsid w:val="00483A1A"/>
    <w:rsid w:val="00484FF8"/>
    <w:rsid w:val="00485D95"/>
    <w:rsid w:val="0048602C"/>
    <w:rsid w:val="00487033"/>
    <w:rsid w:val="00487380"/>
    <w:rsid w:val="00490559"/>
    <w:rsid w:val="004914D4"/>
    <w:rsid w:val="00491BDF"/>
    <w:rsid w:val="00491DC1"/>
    <w:rsid w:val="004922BE"/>
    <w:rsid w:val="004928A1"/>
    <w:rsid w:val="00493707"/>
    <w:rsid w:val="00493B06"/>
    <w:rsid w:val="004942FE"/>
    <w:rsid w:val="00494CF5"/>
    <w:rsid w:val="004953B3"/>
    <w:rsid w:val="00495656"/>
    <w:rsid w:val="00495C4E"/>
    <w:rsid w:val="00496954"/>
    <w:rsid w:val="00496A07"/>
    <w:rsid w:val="00496B40"/>
    <w:rsid w:val="004976AB"/>
    <w:rsid w:val="004A04B5"/>
    <w:rsid w:val="004A0D9F"/>
    <w:rsid w:val="004A1751"/>
    <w:rsid w:val="004A17AB"/>
    <w:rsid w:val="004A1A9E"/>
    <w:rsid w:val="004A1F0C"/>
    <w:rsid w:val="004A2672"/>
    <w:rsid w:val="004A288D"/>
    <w:rsid w:val="004A2BD3"/>
    <w:rsid w:val="004A2CAB"/>
    <w:rsid w:val="004A316A"/>
    <w:rsid w:val="004A39B4"/>
    <w:rsid w:val="004A40C0"/>
    <w:rsid w:val="004A54DB"/>
    <w:rsid w:val="004A54E1"/>
    <w:rsid w:val="004A5AE8"/>
    <w:rsid w:val="004A5C86"/>
    <w:rsid w:val="004A61AF"/>
    <w:rsid w:val="004B16B5"/>
    <w:rsid w:val="004B1907"/>
    <w:rsid w:val="004B1F8A"/>
    <w:rsid w:val="004B215D"/>
    <w:rsid w:val="004B3792"/>
    <w:rsid w:val="004B3989"/>
    <w:rsid w:val="004B3A2A"/>
    <w:rsid w:val="004B3AE9"/>
    <w:rsid w:val="004B3AF0"/>
    <w:rsid w:val="004B3CC3"/>
    <w:rsid w:val="004B433D"/>
    <w:rsid w:val="004B454F"/>
    <w:rsid w:val="004B4575"/>
    <w:rsid w:val="004B49C5"/>
    <w:rsid w:val="004B4F8A"/>
    <w:rsid w:val="004B51E1"/>
    <w:rsid w:val="004B5576"/>
    <w:rsid w:val="004B5AB7"/>
    <w:rsid w:val="004B5E97"/>
    <w:rsid w:val="004B600D"/>
    <w:rsid w:val="004B6059"/>
    <w:rsid w:val="004B6081"/>
    <w:rsid w:val="004B6337"/>
    <w:rsid w:val="004B654F"/>
    <w:rsid w:val="004B67C8"/>
    <w:rsid w:val="004B745D"/>
    <w:rsid w:val="004B7C5C"/>
    <w:rsid w:val="004B7CA8"/>
    <w:rsid w:val="004B7E2E"/>
    <w:rsid w:val="004C0038"/>
    <w:rsid w:val="004C0FF0"/>
    <w:rsid w:val="004C11DA"/>
    <w:rsid w:val="004C12F4"/>
    <w:rsid w:val="004C15C1"/>
    <w:rsid w:val="004C1769"/>
    <w:rsid w:val="004C24BD"/>
    <w:rsid w:val="004C34BD"/>
    <w:rsid w:val="004C3D25"/>
    <w:rsid w:val="004C43F1"/>
    <w:rsid w:val="004C548E"/>
    <w:rsid w:val="004C56BD"/>
    <w:rsid w:val="004C6193"/>
    <w:rsid w:val="004C64E0"/>
    <w:rsid w:val="004C65B7"/>
    <w:rsid w:val="004C73CD"/>
    <w:rsid w:val="004C75F5"/>
    <w:rsid w:val="004C7B0D"/>
    <w:rsid w:val="004C7BEC"/>
    <w:rsid w:val="004C7ECB"/>
    <w:rsid w:val="004C7FE5"/>
    <w:rsid w:val="004D0766"/>
    <w:rsid w:val="004D0DD4"/>
    <w:rsid w:val="004D1123"/>
    <w:rsid w:val="004D1740"/>
    <w:rsid w:val="004D2950"/>
    <w:rsid w:val="004D2A65"/>
    <w:rsid w:val="004D44CF"/>
    <w:rsid w:val="004D4C98"/>
    <w:rsid w:val="004D4EA5"/>
    <w:rsid w:val="004D4F31"/>
    <w:rsid w:val="004D542B"/>
    <w:rsid w:val="004D5526"/>
    <w:rsid w:val="004D5B99"/>
    <w:rsid w:val="004D6940"/>
    <w:rsid w:val="004D6C4D"/>
    <w:rsid w:val="004D6D02"/>
    <w:rsid w:val="004D7CF3"/>
    <w:rsid w:val="004D7DBD"/>
    <w:rsid w:val="004D7DE7"/>
    <w:rsid w:val="004D7F83"/>
    <w:rsid w:val="004E0641"/>
    <w:rsid w:val="004E08F9"/>
    <w:rsid w:val="004E17FA"/>
    <w:rsid w:val="004E1B37"/>
    <w:rsid w:val="004E2441"/>
    <w:rsid w:val="004E2C8A"/>
    <w:rsid w:val="004E2E19"/>
    <w:rsid w:val="004E31C7"/>
    <w:rsid w:val="004E3632"/>
    <w:rsid w:val="004E3AD7"/>
    <w:rsid w:val="004E4DC3"/>
    <w:rsid w:val="004E52B6"/>
    <w:rsid w:val="004E5C27"/>
    <w:rsid w:val="004E6946"/>
    <w:rsid w:val="004E69C2"/>
    <w:rsid w:val="004E726C"/>
    <w:rsid w:val="004E758A"/>
    <w:rsid w:val="004E7593"/>
    <w:rsid w:val="004F0065"/>
    <w:rsid w:val="004F07AE"/>
    <w:rsid w:val="004F12FD"/>
    <w:rsid w:val="004F1497"/>
    <w:rsid w:val="004F1AFA"/>
    <w:rsid w:val="004F1B23"/>
    <w:rsid w:val="004F1B74"/>
    <w:rsid w:val="004F1C8D"/>
    <w:rsid w:val="004F1E83"/>
    <w:rsid w:val="004F2091"/>
    <w:rsid w:val="004F235D"/>
    <w:rsid w:val="004F2A36"/>
    <w:rsid w:val="004F2F5C"/>
    <w:rsid w:val="004F3457"/>
    <w:rsid w:val="004F3691"/>
    <w:rsid w:val="004F3889"/>
    <w:rsid w:val="004F3A5A"/>
    <w:rsid w:val="004F449C"/>
    <w:rsid w:val="004F479C"/>
    <w:rsid w:val="004F48F8"/>
    <w:rsid w:val="004F4B95"/>
    <w:rsid w:val="004F5B16"/>
    <w:rsid w:val="004F6108"/>
    <w:rsid w:val="004F6288"/>
    <w:rsid w:val="004F6838"/>
    <w:rsid w:val="004F76DF"/>
    <w:rsid w:val="004F787F"/>
    <w:rsid w:val="00500AC6"/>
    <w:rsid w:val="00500DAF"/>
    <w:rsid w:val="00501934"/>
    <w:rsid w:val="00501F38"/>
    <w:rsid w:val="005021F6"/>
    <w:rsid w:val="00502929"/>
    <w:rsid w:val="005033C7"/>
    <w:rsid w:val="00503E30"/>
    <w:rsid w:val="00505B2A"/>
    <w:rsid w:val="00505DBE"/>
    <w:rsid w:val="00506B6C"/>
    <w:rsid w:val="00507690"/>
    <w:rsid w:val="00507F7B"/>
    <w:rsid w:val="005104EA"/>
    <w:rsid w:val="00510763"/>
    <w:rsid w:val="00510907"/>
    <w:rsid w:val="00510FED"/>
    <w:rsid w:val="005114FB"/>
    <w:rsid w:val="005119FC"/>
    <w:rsid w:val="005125E0"/>
    <w:rsid w:val="00512964"/>
    <w:rsid w:val="00512A44"/>
    <w:rsid w:val="00512F6D"/>
    <w:rsid w:val="005133EA"/>
    <w:rsid w:val="005134E2"/>
    <w:rsid w:val="00513801"/>
    <w:rsid w:val="00513BE2"/>
    <w:rsid w:val="00513F17"/>
    <w:rsid w:val="00513F8C"/>
    <w:rsid w:val="0051448E"/>
    <w:rsid w:val="00514F6A"/>
    <w:rsid w:val="00515296"/>
    <w:rsid w:val="00515680"/>
    <w:rsid w:val="00515BF4"/>
    <w:rsid w:val="00515C1C"/>
    <w:rsid w:val="00515DE3"/>
    <w:rsid w:val="0051655F"/>
    <w:rsid w:val="00516F98"/>
    <w:rsid w:val="0051705B"/>
    <w:rsid w:val="005200F5"/>
    <w:rsid w:val="005206B1"/>
    <w:rsid w:val="0052073B"/>
    <w:rsid w:val="00520D9B"/>
    <w:rsid w:val="0052165F"/>
    <w:rsid w:val="005226FC"/>
    <w:rsid w:val="00523AF8"/>
    <w:rsid w:val="00523D02"/>
    <w:rsid w:val="00523E4B"/>
    <w:rsid w:val="0052446A"/>
    <w:rsid w:val="00524827"/>
    <w:rsid w:val="00524949"/>
    <w:rsid w:val="00525478"/>
    <w:rsid w:val="005254A9"/>
    <w:rsid w:val="00525691"/>
    <w:rsid w:val="00526771"/>
    <w:rsid w:val="00526A5E"/>
    <w:rsid w:val="00526C7B"/>
    <w:rsid w:val="00527302"/>
    <w:rsid w:val="00527335"/>
    <w:rsid w:val="0052786F"/>
    <w:rsid w:val="00527B11"/>
    <w:rsid w:val="0053033C"/>
    <w:rsid w:val="005306CB"/>
    <w:rsid w:val="00530D78"/>
    <w:rsid w:val="005311EB"/>
    <w:rsid w:val="005312AF"/>
    <w:rsid w:val="005312E2"/>
    <w:rsid w:val="005315AC"/>
    <w:rsid w:val="00531608"/>
    <w:rsid w:val="005324E8"/>
    <w:rsid w:val="005326FB"/>
    <w:rsid w:val="00532844"/>
    <w:rsid w:val="00532DFD"/>
    <w:rsid w:val="00533DB6"/>
    <w:rsid w:val="00535361"/>
    <w:rsid w:val="00536758"/>
    <w:rsid w:val="005371CA"/>
    <w:rsid w:val="005378C6"/>
    <w:rsid w:val="00537E50"/>
    <w:rsid w:val="00537E58"/>
    <w:rsid w:val="005407C4"/>
    <w:rsid w:val="0054097A"/>
    <w:rsid w:val="00540DA1"/>
    <w:rsid w:val="00540EDB"/>
    <w:rsid w:val="00540FB8"/>
    <w:rsid w:val="00541049"/>
    <w:rsid w:val="005415D1"/>
    <w:rsid w:val="00541748"/>
    <w:rsid w:val="00542E78"/>
    <w:rsid w:val="00542EF5"/>
    <w:rsid w:val="00543499"/>
    <w:rsid w:val="005439D4"/>
    <w:rsid w:val="00543A9B"/>
    <w:rsid w:val="00543F7A"/>
    <w:rsid w:val="00545240"/>
    <w:rsid w:val="005452CB"/>
    <w:rsid w:val="005457FB"/>
    <w:rsid w:val="00545B05"/>
    <w:rsid w:val="0054656D"/>
    <w:rsid w:val="00546D65"/>
    <w:rsid w:val="0054748C"/>
    <w:rsid w:val="00547EF5"/>
    <w:rsid w:val="00550149"/>
    <w:rsid w:val="005507A2"/>
    <w:rsid w:val="005508FE"/>
    <w:rsid w:val="00550DFB"/>
    <w:rsid w:val="00550EE6"/>
    <w:rsid w:val="00550FE6"/>
    <w:rsid w:val="005518A2"/>
    <w:rsid w:val="00551CFA"/>
    <w:rsid w:val="005522F8"/>
    <w:rsid w:val="00553952"/>
    <w:rsid w:val="00554884"/>
    <w:rsid w:val="005548E9"/>
    <w:rsid w:val="0055545B"/>
    <w:rsid w:val="00555BA6"/>
    <w:rsid w:val="00555CC0"/>
    <w:rsid w:val="00555ED7"/>
    <w:rsid w:val="00556194"/>
    <w:rsid w:val="00556433"/>
    <w:rsid w:val="0055666D"/>
    <w:rsid w:val="00557592"/>
    <w:rsid w:val="005579F2"/>
    <w:rsid w:val="00557CE5"/>
    <w:rsid w:val="0056071F"/>
    <w:rsid w:val="00560BB5"/>
    <w:rsid w:val="00560F8D"/>
    <w:rsid w:val="005616B1"/>
    <w:rsid w:val="005617AE"/>
    <w:rsid w:val="00562C7A"/>
    <w:rsid w:val="00563839"/>
    <w:rsid w:val="00563B23"/>
    <w:rsid w:val="00563D06"/>
    <w:rsid w:val="00563DBA"/>
    <w:rsid w:val="00563FF4"/>
    <w:rsid w:val="005644A1"/>
    <w:rsid w:val="0056515F"/>
    <w:rsid w:val="005651AD"/>
    <w:rsid w:val="005653DB"/>
    <w:rsid w:val="00565F76"/>
    <w:rsid w:val="00566D72"/>
    <w:rsid w:val="00567A9C"/>
    <w:rsid w:val="00567F9D"/>
    <w:rsid w:val="0057047F"/>
    <w:rsid w:val="00570A85"/>
    <w:rsid w:val="00570C81"/>
    <w:rsid w:val="0057110E"/>
    <w:rsid w:val="0057203E"/>
    <w:rsid w:val="005723B6"/>
    <w:rsid w:val="0057247C"/>
    <w:rsid w:val="005737FF"/>
    <w:rsid w:val="00573E91"/>
    <w:rsid w:val="00573F9E"/>
    <w:rsid w:val="00573FE9"/>
    <w:rsid w:val="0057440B"/>
    <w:rsid w:val="005744F9"/>
    <w:rsid w:val="0057492C"/>
    <w:rsid w:val="00574B86"/>
    <w:rsid w:val="005752DD"/>
    <w:rsid w:val="005758B5"/>
    <w:rsid w:val="00575ED2"/>
    <w:rsid w:val="00576465"/>
    <w:rsid w:val="00576B2D"/>
    <w:rsid w:val="00576DD8"/>
    <w:rsid w:val="005770A7"/>
    <w:rsid w:val="00577499"/>
    <w:rsid w:val="00577DE8"/>
    <w:rsid w:val="0058029B"/>
    <w:rsid w:val="0058084B"/>
    <w:rsid w:val="005816D4"/>
    <w:rsid w:val="00581837"/>
    <w:rsid w:val="00582307"/>
    <w:rsid w:val="00582831"/>
    <w:rsid w:val="00583A13"/>
    <w:rsid w:val="005840CA"/>
    <w:rsid w:val="0058461E"/>
    <w:rsid w:val="0058490A"/>
    <w:rsid w:val="0058493D"/>
    <w:rsid w:val="00584BFF"/>
    <w:rsid w:val="00584C9D"/>
    <w:rsid w:val="00584CBA"/>
    <w:rsid w:val="005850D5"/>
    <w:rsid w:val="00585704"/>
    <w:rsid w:val="005859B5"/>
    <w:rsid w:val="00586232"/>
    <w:rsid w:val="0058645A"/>
    <w:rsid w:val="00586839"/>
    <w:rsid w:val="00586F36"/>
    <w:rsid w:val="005873F5"/>
    <w:rsid w:val="005875D6"/>
    <w:rsid w:val="00587DBD"/>
    <w:rsid w:val="00590CCF"/>
    <w:rsid w:val="00591055"/>
    <w:rsid w:val="00591564"/>
    <w:rsid w:val="00591B07"/>
    <w:rsid w:val="00591C35"/>
    <w:rsid w:val="00592684"/>
    <w:rsid w:val="00593649"/>
    <w:rsid w:val="0059548B"/>
    <w:rsid w:val="00595670"/>
    <w:rsid w:val="005961B3"/>
    <w:rsid w:val="005964EE"/>
    <w:rsid w:val="00597A47"/>
    <w:rsid w:val="005A0799"/>
    <w:rsid w:val="005A1479"/>
    <w:rsid w:val="005A1CAA"/>
    <w:rsid w:val="005A1DC8"/>
    <w:rsid w:val="005A2099"/>
    <w:rsid w:val="005A2AF6"/>
    <w:rsid w:val="005A2B4C"/>
    <w:rsid w:val="005A3175"/>
    <w:rsid w:val="005A3335"/>
    <w:rsid w:val="005A39F1"/>
    <w:rsid w:val="005A4447"/>
    <w:rsid w:val="005A4817"/>
    <w:rsid w:val="005A5B10"/>
    <w:rsid w:val="005A6DEE"/>
    <w:rsid w:val="005A783B"/>
    <w:rsid w:val="005A79F3"/>
    <w:rsid w:val="005B02E7"/>
    <w:rsid w:val="005B06D9"/>
    <w:rsid w:val="005B07CC"/>
    <w:rsid w:val="005B08DD"/>
    <w:rsid w:val="005B0BEE"/>
    <w:rsid w:val="005B13B6"/>
    <w:rsid w:val="005B13D2"/>
    <w:rsid w:val="005B1D84"/>
    <w:rsid w:val="005B2F0F"/>
    <w:rsid w:val="005B370C"/>
    <w:rsid w:val="005B3D8B"/>
    <w:rsid w:val="005B40F2"/>
    <w:rsid w:val="005B4225"/>
    <w:rsid w:val="005B43F1"/>
    <w:rsid w:val="005B4948"/>
    <w:rsid w:val="005B4957"/>
    <w:rsid w:val="005B5375"/>
    <w:rsid w:val="005B561D"/>
    <w:rsid w:val="005B5760"/>
    <w:rsid w:val="005B6142"/>
    <w:rsid w:val="005B6C7B"/>
    <w:rsid w:val="005B755F"/>
    <w:rsid w:val="005B77E0"/>
    <w:rsid w:val="005C0224"/>
    <w:rsid w:val="005C0AE8"/>
    <w:rsid w:val="005C0BA3"/>
    <w:rsid w:val="005C0D57"/>
    <w:rsid w:val="005C11B1"/>
    <w:rsid w:val="005C12D2"/>
    <w:rsid w:val="005C1704"/>
    <w:rsid w:val="005C1841"/>
    <w:rsid w:val="005C1B27"/>
    <w:rsid w:val="005C32E6"/>
    <w:rsid w:val="005C3797"/>
    <w:rsid w:val="005C39E7"/>
    <w:rsid w:val="005C455A"/>
    <w:rsid w:val="005C4724"/>
    <w:rsid w:val="005C49CB"/>
    <w:rsid w:val="005C4D17"/>
    <w:rsid w:val="005C5E17"/>
    <w:rsid w:val="005C5EC1"/>
    <w:rsid w:val="005C6793"/>
    <w:rsid w:val="005C6BDB"/>
    <w:rsid w:val="005C6E5A"/>
    <w:rsid w:val="005C6F79"/>
    <w:rsid w:val="005C707C"/>
    <w:rsid w:val="005C7309"/>
    <w:rsid w:val="005C7526"/>
    <w:rsid w:val="005C75C5"/>
    <w:rsid w:val="005C7699"/>
    <w:rsid w:val="005D054B"/>
    <w:rsid w:val="005D08E7"/>
    <w:rsid w:val="005D0CA0"/>
    <w:rsid w:val="005D0E09"/>
    <w:rsid w:val="005D11E6"/>
    <w:rsid w:val="005D125F"/>
    <w:rsid w:val="005D263E"/>
    <w:rsid w:val="005D357D"/>
    <w:rsid w:val="005D4057"/>
    <w:rsid w:val="005D5364"/>
    <w:rsid w:val="005D5BDA"/>
    <w:rsid w:val="005D6163"/>
    <w:rsid w:val="005D61F5"/>
    <w:rsid w:val="005D6717"/>
    <w:rsid w:val="005D68F4"/>
    <w:rsid w:val="005D691A"/>
    <w:rsid w:val="005D6E4D"/>
    <w:rsid w:val="005D78BD"/>
    <w:rsid w:val="005D7A55"/>
    <w:rsid w:val="005D7D36"/>
    <w:rsid w:val="005D7DBF"/>
    <w:rsid w:val="005E0335"/>
    <w:rsid w:val="005E0431"/>
    <w:rsid w:val="005E0714"/>
    <w:rsid w:val="005E0736"/>
    <w:rsid w:val="005E0F7B"/>
    <w:rsid w:val="005E1F6C"/>
    <w:rsid w:val="005E279C"/>
    <w:rsid w:val="005E2A77"/>
    <w:rsid w:val="005E2D7D"/>
    <w:rsid w:val="005E3008"/>
    <w:rsid w:val="005E30A2"/>
    <w:rsid w:val="005E3885"/>
    <w:rsid w:val="005E3963"/>
    <w:rsid w:val="005E40B5"/>
    <w:rsid w:val="005E4203"/>
    <w:rsid w:val="005E508E"/>
    <w:rsid w:val="005E53A3"/>
    <w:rsid w:val="005E68D5"/>
    <w:rsid w:val="005E6E9D"/>
    <w:rsid w:val="005E70FC"/>
    <w:rsid w:val="005E78CC"/>
    <w:rsid w:val="005F00C2"/>
    <w:rsid w:val="005F1210"/>
    <w:rsid w:val="005F1238"/>
    <w:rsid w:val="005F15FF"/>
    <w:rsid w:val="005F229B"/>
    <w:rsid w:val="005F23EF"/>
    <w:rsid w:val="005F2AD2"/>
    <w:rsid w:val="005F2ADD"/>
    <w:rsid w:val="005F2D51"/>
    <w:rsid w:val="005F431E"/>
    <w:rsid w:val="005F484A"/>
    <w:rsid w:val="005F48A6"/>
    <w:rsid w:val="005F4B80"/>
    <w:rsid w:val="005F5BE6"/>
    <w:rsid w:val="005F5E85"/>
    <w:rsid w:val="005F6BDD"/>
    <w:rsid w:val="005F6F60"/>
    <w:rsid w:val="005F714B"/>
    <w:rsid w:val="005F7691"/>
    <w:rsid w:val="005F7F99"/>
    <w:rsid w:val="006014E9"/>
    <w:rsid w:val="0060199C"/>
    <w:rsid w:val="00601A3E"/>
    <w:rsid w:val="0060205A"/>
    <w:rsid w:val="006022B9"/>
    <w:rsid w:val="0060238A"/>
    <w:rsid w:val="00602584"/>
    <w:rsid w:val="00602C02"/>
    <w:rsid w:val="00602C37"/>
    <w:rsid w:val="006038C4"/>
    <w:rsid w:val="00604B68"/>
    <w:rsid w:val="00604B95"/>
    <w:rsid w:val="00604DE0"/>
    <w:rsid w:val="006050D0"/>
    <w:rsid w:val="006051AF"/>
    <w:rsid w:val="006052C0"/>
    <w:rsid w:val="00606032"/>
    <w:rsid w:val="00606069"/>
    <w:rsid w:val="006073DB"/>
    <w:rsid w:val="00607707"/>
    <w:rsid w:val="00607931"/>
    <w:rsid w:val="00610828"/>
    <w:rsid w:val="00610E69"/>
    <w:rsid w:val="006111E9"/>
    <w:rsid w:val="0061123D"/>
    <w:rsid w:val="00611546"/>
    <w:rsid w:val="00611EC2"/>
    <w:rsid w:val="00612BAC"/>
    <w:rsid w:val="0061305C"/>
    <w:rsid w:val="0061370C"/>
    <w:rsid w:val="00613EC3"/>
    <w:rsid w:val="00614C0D"/>
    <w:rsid w:val="006152EE"/>
    <w:rsid w:val="0061562F"/>
    <w:rsid w:val="00615F98"/>
    <w:rsid w:val="00616EA4"/>
    <w:rsid w:val="006173DA"/>
    <w:rsid w:val="0061749B"/>
    <w:rsid w:val="006178CA"/>
    <w:rsid w:val="00617E65"/>
    <w:rsid w:val="00620C6A"/>
    <w:rsid w:val="00621144"/>
    <w:rsid w:val="006211F8"/>
    <w:rsid w:val="00621362"/>
    <w:rsid w:val="006213DF"/>
    <w:rsid w:val="00621966"/>
    <w:rsid w:val="00621CC7"/>
    <w:rsid w:val="00621D85"/>
    <w:rsid w:val="00621F97"/>
    <w:rsid w:val="00622191"/>
    <w:rsid w:val="006227D9"/>
    <w:rsid w:val="00622904"/>
    <w:rsid w:val="00622A9A"/>
    <w:rsid w:val="00622B90"/>
    <w:rsid w:val="006230BF"/>
    <w:rsid w:val="006236D2"/>
    <w:rsid w:val="00623B2A"/>
    <w:rsid w:val="00624494"/>
    <w:rsid w:val="0062482B"/>
    <w:rsid w:val="00624DC4"/>
    <w:rsid w:val="00624E1C"/>
    <w:rsid w:val="00624F68"/>
    <w:rsid w:val="00626070"/>
    <w:rsid w:val="00626273"/>
    <w:rsid w:val="006263F7"/>
    <w:rsid w:val="006266BF"/>
    <w:rsid w:val="00626CD0"/>
    <w:rsid w:val="00626E57"/>
    <w:rsid w:val="00630488"/>
    <w:rsid w:val="00630583"/>
    <w:rsid w:val="00630F01"/>
    <w:rsid w:val="00630FC6"/>
    <w:rsid w:val="0063106C"/>
    <w:rsid w:val="00632820"/>
    <w:rsid w:val="0063328A"/>
    <w:rsid w:val="0063379C"/>
    <w:rsid w:val="00634422"/>
    <w:rsid w:val="006348E5"/>
    <w:rsid w:val="0063635B"/>
    <w:rsid w:val="00636D5F"/>
    <w:rsid w:val="00636F79"/>
    <w:rsid w:val="006370F1"/>
    <w:rsid w:val="0063718F"/>
    <w:rsid w:val="006377EE"/>
    <w:rsid w:val="00637841"/>
    <w:rsid w:val="00637CC9"/>
    <w:rsid w:val="00637E54"/>
    <w:rsid w:val="00640032"/>
    <w:rsid w:val="0064003E"/>
    <w:rsid w:val="00640D6A"/>
    <w:rsid w:val="00640F07"/>
    <w:rsid w:val="00642560"/>
    <w:rsid w:val="006428E0"/>
    <w:rsid w:val="00643120"/>
    <w:rsid w:val="00643870"/>
    <w:rsid w:val="00643CA0"/>
    <w:rsid w:val="00644401"/>
    <w:rsid w:val="00644B3F"/>
    <w:rsid w:val="00644C28"/>
    <w:rsid w:val="00644C8D"/>
    <w:rsid w:val="00644E15"/>
    <w:rsid w:val="00644F44"/>
    <w:rsid w:val="006451CD"/>
    <w:rsid w:val="006456B8"/>
    <w:rsid w:val="00645876"/>
    <w:rsid w:val="00645D43"/>
    <w:rsid w:val="00646229"/>
    <w:rsid w:val="00646586"/>
    <w:rsid w:val="00646762"/>
    <w:rsid w:val="006467E2"/>
    <w:rsid w:val="00646C89"/>
    <w:rsid w:val="006473BC"/>
    <w:rsid w:val="00647815"/>
    <w:rsid w:val="00647A7C"/>
    <w:rsid w:val="00647C56"/>
    <w:rsid w:val="0065094F"/>
    <w:rsid w:val="006509A8"/>
    <w:rsid w:val="00651216"/>
    <w:rsid w:val="00651AA8"/>
    <w:rsid w:val="0065235D"/>
    <w:rsid w:val="0065270D"/>
    <w:rsid w:val="0065275B"/>
    <w:rsid w:val="00652780"/>
    <w:rsid w:val="00652B2A"/>
    <w:rsid w:val="00652C2F"/>
    <w:rsid w:val="00653E81"/>
    <w:rsid w:val="00654218"/>
    <w:rsid w:val="00654DC3"/>
    <w:rsid w:val="0065525E"/>
    <w:rsid w:val="00655840"/>
    <w:rsid w:val="00655C74"/>
    <w:rsid w:val="0065616D"/>
    <w:rsid w:val="006561AD"/>
    <w:rsid w:val="00656444"/>
    <w:rsid w:val="00657D66"/>
    <w:rsid w:val="00657FE8"/>
    <w:rsid w:val="006614C9"/>
    <w:rsid w:val="00661E31"/>
    <w:rsid w:val="006627D9"/>
    <w:rsid w:val="00662FAC"/>
    <w:rsid w:val="0066303F"/>
    <w:rsid w:val="00663971"/>
    <w:rsid w:val="00663C39"/>
    <w:rsid w:val="00663D96"/>
    <w:rsid w:val="00663F3F"/>
    <w:rsid w:val="00664AC9"/>
    <w:rsid w:val="00664BDC"/>
    <w:rsid w:val="00665167"/>
    <w:rsid w:val="0066524D"/>
    <w:rsid w:val="00666816"/>
    <w:rsid w:val="006670C3"/>
    <w:rsid w:val="0066726A"/>
    <w:rsid w:val="00667F4E"/>
    <w:rsid w:val="00670661"/>
    <w:rsid w:val="00670AB0"/>
    <w:rsid w:val="00671072"/>
    <w:rsid w:val="00671818"/>
    <w:rsid w:val="00671B59"/>
    <w:rsid w:val="00671ED6"/>
    <w:rsid w:val="0067252B"/>
    <w:rsid w:val="00672723"/>
    <w:rsid w:val="00672BB5"/>
    <w:rsid w:val="0067363B"/>
    <w:rsid w:val="00673E28"/>
    <w:rsid w:val="00674079"/>
    <w:rsid w:val="0067491C"/>
    <w:rsid w:val="00674CC9"/>
    <w:rsid w:val="0067527C"/>
    <w:rsid w:val="0067550A"/>
    <w:rsid w:val="0067672E"/>
    <w:rsid w:val="006772E4"/>
    <w:rsid w:val="00677354"/>
    <w:rsid w:val="00677464"/>
    <w:rsid w:val="00677CAF"/>
    <w:rsid w:val="00680A52"/>
    <w:rsid w:val="00680E23"/>
    <w:rsid w:val="00680EA6"/>
    <w:rsid w:val="006817E9"/>
    <w:rsid w:val="00681FF2"/>
    <w:rsid w:val="0068211F"/>
    <w:rsid w:val="006825C4"/>
    <w:rsid w:val="00682B49"/>
    <w:rsid w:val="00682D66"/>
    <w:rsid w:val="00683002"/>
    <w:rsid w:val="00683319"/>
    <w:rsid w:val="00683838"/>
    <w:rsid w:val="00684F88"/>
    <w:rsid w:val="00686500"/>
    <w:rsid w:val="006866FD"/>
    <w:rsid w:val="006902F9"/>
    <w:rsid w:val="00690640"/>
    <w:rsid w:val="00690E36"/>
    <w:rsid w:val="006911D1"/>
    <w:rsid w:val="00691390"/>
    <w:rsid w:val="006914DD"/>
    <w:rsid w:val="00691647"/>
    <w:rsid w:val="006918B0"/>
    <w:rsid w:val="00691CF9"/>
    <w:rsid w:val="00692012"/>
    <w:rsid w:val="00694011"/>
    <w:rsid w:val="00694106"/>
    <w:rsid w:val="006943E7"/>
    <w:rsid w:val="006948C2"/>
    <w:rsid w:val="006949D5"/>
    <w:rsid w:val="00694D6F"/>
    <w:rsid w:val="00694E5C"/>
    <w:rsid w:val="006951B9"/>
    <w:rsid w:val="00695375"/>
    <w:rsid w:val="006959BB"/>
    <w:rsid w:val="006959EB"/>
    <w:rsid w:val="00695A97"/>
    <w:rsid w:val="00696197"/>
    <w:rsid w:val="006966ED"/>
    <w:rsid w:val="00696AF5"/>
    <w:rsid w:val="0069722B"/>
    <w:rsid w:val="00697D1D"/>
    <w:rsid w:val="006A00E0"/>
    <w:rsid w:val="006A08AC"/>
    <w:rsid w:val="006A0AFE"/>
    <w:rsid w:val="006A0BC5"/>
    <w:rsid w:val="006A1169"/>
    <w:rsid w:val="006A1B59"/>
    <w:rsid w:val="006A20E4"/>
    <w:rsid w:val="006A270B"/>
    <w:rsid w:val="006A29A2"/>
    <w:rsid w:val="006A2C5E"/>
    <w:rsid w:val="006A3880"/>
    <w:rsid w:val="006A38B2"/>
    <w:rsid w:val="006A3C1D"/>
    <w:rsid w:val="006A4390"/>
    <w:rsid w:val="006A490E"/>
    <w:rsid w:val="006A56C4"/>
    <w:rsid w:val="006A5787"/>
    <w:rsid w:val="006A5E3D"/>
    <w:rsid w:val="006A672C"/>
    <w:rsid w:val="006A6E90"/>
    <w:rsid w:val="006A7494"/>
    <w:rsid w:val="006B0177"/>
    <w:rsid w:val="006B07D8"/>
    <w:rsid w:val="006B11C1"/>
    <w:rsid w:val="006B1234"/>
    <w:rsid w:val="006B155A"/>
    <w:rsid w:val="006B1915"/>
    <w:rsid w:val="006B19C1"/>
    <w:rsid w:val="006B2AA4"/>
    <w:rsid w:val="006B3081"/>
    <w:rsid w:val="006B3E75"/>
    <w:rsid w:val="006B4003"/>
    <w:rsid w:val="006B423E"/>
    <w:rsid w:val="006B4259"/>
    <w:rsid w:val="006B472B"/>
    <w:rsid w:val="006B4C5D"/>
    <w:rsid w:val="006B549E"/>
    <w:rsid w:val="006B5ABC"/>
    <w:rsid w:val="006B5FEB"/>
    <w:rsid w:val="006B6199"/>
    <w:rsid w:val="006B6981"/>
    <w:rsid w:val="006B758B"/>
    <w:rsid w:val="006B7777"/>
    <w:rsid w:val="006B7EC3"/>
    <w:rsid w:val="006C09BA"/>
    <w:rsid w:val="006C1333"/>
    <w:rsid w:val="006C186A"/>
    <w:rsid w:val="006C186C"/>
    <w:rsid w:val="006C1EDA"/>
    <w:rsid w:val="006C1EF2"/>
    <w:rsid w:val="006C2506"/>
    <w:rsid w:val="006C3323"/>
    <w:rsid w:val="006C34BA"/>
    <w:rsid w:val="006C34FA"/>
    <w:rsid w:val="006C37A9"/>
    <w:rsid w:val="006C4368"/>
    <w:rsid w:val="006C5505"/>
    <w:rsid w:val="006C72CE"/>
    <w:rsid w:val="006C7726"/>
    <w:rsid w:val="006C7CA2"/>
    <w:rsid w:val="006D1E50"/>
    <w:rsid w:val="006D25D2"/>
    <w:rsid w:val="006D29F0"/>
    <w:rsid w:val="006D329B"/>
    <w:rsid w:val="006D3BC0"/>
    <w:rsid w:val="006D41BF"/>
    <w:rsid w:val="006D5206"/>
    <w:rsid w:val="006D6004"/>
    <w:rsid w:val="006D6098"/>
    <w:rsid w:val="006D68FE"/>
    <w:rsid w:val="006D6F7A"/>
    <w:rsid w:val="006D7FE7"/>
    <w:rsid w:val="006E041E"/>
    <w:rsid w:val="006E0706"/>
    <w:rsid w:val="006E092B"/>
    <w:rsid w:val="006E1213"/>
    <w:rsid w:val="006E12BF"/>
    <w:rsid w:val="006E1558"/>
    <w:rsid w:val="006E21F3"/>
    <w:rsid w:val="006E2592"/>
    <w:rsid w:val="006E260E"/>
    <w:rsid w:val="006E334A"/>
    <w:rsid w:val="006E36F2"/>
    <w:rsid w:val="006E3AC2"/>
    <w:rsid w:val="006E4645"/>
    <w:rsid w:val="006E4683"/>
    <w:rsid w:val="006E4C82"/>
    <w:rsid w:val="006E5426"/>
    <w:rsid w:val="006E5449"/>
    <w:rsid w:val="006E5580"/>
    <w:rsid w:val="006E5599"/>
    <w:rsid w:val="006E59DF"/>
    <w:rsid w:val="006E6D7A"/>
    <w:rsid w:val="006E6E9C"/>
    <w:rsid w:val="006E7CC6"/>
    <w:rsid w:val="006F04CC"/>
    <w:rsid w:val="006F1911"/>
    <w:rsid w:val="006F1EB0"/>
    <w:rsid w:val="006F1F11"/>
    <w:rsid w:val="006F2357"/>
    <w:rsid w:val="006F2A32"/>
    <w:rsid w:val="006F2B80"/>
    <w:rsid w:val="006F346F"/>
    <w:rsid w:val="006F37D7"/>
    <w:rsid w:val="006F459E"/>
    <w:rsid w:val="006F4654"/>
    <w:rsid w:val="006F4803"/>
    <w:rsid w:val="006F4ABA"/>
    <w:rsid w:val="006F4F7F"/>
    <w:rsid w:val="006F56BC"/>
    <w:rsid w:val="006F5D9D"/>
    <w:rsid w:val="006F60C7"/>
    <w:rsid w:val="006F63DA"/>
    <w:rsid w:val="006F6A90"/>
    <w:rsid w:val="006F7813"/>
    <w:rsid w:val="00700345"/>
    <w:rsid w:val="00700761"/>
    <w:rsid w:val="00700807"/>
    <w:rsid w:val="0070146A"/>
    <w:rsid w:val="00701515"/>
    <w:rsid w:val="00702058"/>
    <w:rsid w:val="0070207B"/>
    <w:rsid w:val="007023A2"/>
    <w:rsid w:val="007025E9"/>
    <w:rsid w:val="00702651"/>
    <w:rsid w:val="00702E49"/>
    <w:rsid w:val="00702F47"/>
    <w:rsid w:val="0070301C"/>
    <w:rsid w:val="007036BF"/>
    <w:rsid w:val="0070409D"/>
    <w:rsid w:val="0070413F"/>
    <w:rsid w:val="007041E4"/>
    <w:rsid w:val="007046E1"/>
    <w:rsid w:val="007049AC"/>
    <w:rsid w:val="00705311"/>
    <w:rsid w:val="00705E53"/>
    <w:rsid w:val="0070629E"/>
    <w:rsid w:val="00707B98"/>
    <w:rsid w:val="00707CE3"/>
    <w:rsid w:val="00710426"/>
    <w:rsid w:val="0071056E"/>
    <w:rsid w:val="00710858"/>
    <w:rsid w:val="00710BF8"/>
    <w:rsid w:val="00710D06"/>
    <w:rsid w:val="00711648"/>
    <w:rsid w:val="00712034"/>
    <w:rsid w:val="007122C5"/>
    <w:rsid w:val="007123E1"/>
    <w:rsid w:val="00712844"/>
    <w:rsid w:val="007129B4"/>
    <w:rsid w:val="00713B21"/>
    <w:rsid w:val="0071406D"/>
    <w:rsid w:val="007147D0"/>
    <w:rsid w:val="0071495A"/>
    <w:rsid w:val="00714C62"/>
    <w:rsid w:val="0071554D"/>
    <w:rsid w:val="007155BA"/>
    <w:rsid w:val="007155BD"/>
    <w:rsid w:val="00715726"/>
    <w:rsid w:val="007157DC"/>
    <w:rsid w:val="00715A5B"/>
    <w:rsid w:val="00715D88"/>
    <w:rsid w:val="00716017"/>
    <w:rsid w:val="00716972"/>
    <w:rsid w:val="00716A3C"/>
    <w:rsid w:val="007172C4"/>
    <w:rsid w:val="007176BB"/>
    <w:rsid w:val="00720981"/>
    <w:rsid w:val="00720E3F"/>
    <w:rsid w:val="00720F58"/>
    <w:rsid w:val="007213E9"/>
    <w:rsid w:val="0072170F"/>
    <w:rsid w:val="00721EF2"/>
    <w:rsid w:val="00722424"/>
    <w:rsid w:val="00722762"/>
    <w:rsid w:val="00722D3E"/>
    <w:rsid w:val="007231F4"/>
    <w:rsid w:val="007234A2"/>
    <w:rsid w:val="00723BE2"/>
    <w:rsid w:val="00724B9A"/>
    <w:rsid w:val="00724F06"/>
    <w:rsid w:val="007256FB"/>
    <w:rsid w:val="00725DB5"/>
    <w:rsid w:val="00725DCA"/>
    <w:rsid w:val="00725EEB"/>
    <w:rsid w:val="007262EC"/>
    <w:rsid w:val="00726301"/>
    <w:rsid w:val="00727FB0"/>
    <w:rsid w:val="0073106B"/>
    <w:rsid w:val="00731488"/>
    <w:rsid w:val="00731689"/>
    <w:rsid w:val="00731D9C"/>
    <w:rsid w:val="00732FB9"/>
    <w:rsid w:val="00733007"/>
    <w:rsid w:val="0073388A"/>
    <w:rsid w:val="00733AAC"/>
    <w:rsid w:val="00733F0D"/>
    <w:rsid w:val="00734361"/>
    <w:rsid w:val="00734A9E"/>
    <w:rsid w:val="007356F9"/>
    <w:rsid w:val="0073577E"/>
    <w:rsid w:val="00735E7E"/>
    <w:rsid w:val="0073619D"/>
    <w:rsid w:val="0073777D"/>
    <w:rsid w:val="00737A0D"/>
    <w:rsid w:val="007403D5"/>
    <w:rsid w:val="0074040B"/>
    <w:rsid w:val="00740648"/>
    <w:rsid w:val="00740A90"/>
    <w:rsid w:val="00740B36"/>
    <w:rsid w:val="007414B9"/>
    <w:rsid w:val="007415A8"/>
    <w:rsid w:val="007424A2"/>
    <w:rsid w:val="00742974"/>
    <w:rsid w:val="00743410"/>
    <w:rsid w:val="00743DE6"/>
    <w:rsid w:val="00745448"/>
    <w:rsid w:val="00745BE7"/>
    <w:rsid w:val="00745C28"/>
    <w:rsid w:val="00745CFE"/>
    <w:rsid w:val="007463A1"/>
    <w:rsid w:val="00746BAA"/>
    <w:rsid w:val="00746EF0"/>
    <w:rsid w:val="0074728D"/>
    <w:rsid w:val="00750504"/>
    <w:rsid w:val="00750544"/>
    <w:rsid w:val="007506F0"/>
    <w:rsid w:val="007518FF"/>
    <w:rsid w:val="00752538"/>
    <w:rsid w:val="00752746"/>
    <w:rsid w:val="00753761"/>
    <w:rsid w:val="00753BE3"/>
    <w:rsid w:val="00753DDE"/>
    <w:rsid w:val="00753FF4"/>
    <w:rsid w:val="007543D3"/>
    <w:rsid w:val="00754993"/>
    <w:rsid w:val="007549F2"/>
    <w:rsid w:val="0075523A"/>
    <w:rsid w:val="007558FE"/>
    <w:rsid w:val="00756105"/>
    <w:rsid w:val="007561A9"/>
    <w:rsid w:val="00756604"/>
    <w:rsid w:val="00756E29"/>
    <w:rsid w:val="00757313"/>
    <w:rsid w:val="0075752B"/>
    <w:rsid w:val="00757794"/>
    <w:rsid w:val="00757908"/>
    <w:rsid w:val="00757A32"/>
    <w:rsid w:val="00760757"/>
    <w:rsid w:val="00761EBE"/>
    <w:rsid w:val="007622A5"/>
    <w:rsid w:val="007625A2"/>
    <w:rsid w:val="00762931"/>
    <w:rsid w:val="007632D1"/>
    <w:rsid w:val="00763674"/>
    <w:rsid w:val="00763EB1"/>
    <w:rsid w:val="0076422C"/>
    <w:rsid w:val="00764296"/>
    <w:rsid w:val="007643E2"/>
    <w:rsid w:val="00764723"/>
    <w:rsid w:val="0076595A"/>
    <w:rsid w:val="00766536"/>
    <w:rsid w:val="00766A0A"/>
    <w:rsid w:val="007672B5"/>
    <w:rsid w:val="007673F9"/>
    <w:rsid w:val="007703C6"/>
    <w:rsid w:val="0077145D"/>
    <w:rsid w:val="00771F57"/>
    <w:rsid w:val="00771F79"/>
    <w:rsid w:val="0077213B"/>
    <w:rsid w:val="00772389"/>
    <w:rsid w:val="00772660"/>
    <w:rsid w:val="007733FE"/>
    <w:rsid w:val="007734AE"/>
    <w:rsid w:val="0077350B"/>
    <w:rsid w:val="00773A0A"/>
    <w:rsid w:val="00773C2D"/>
    <w:rsid w:val="00774591"/>
    <w:rsid w:val="007745CC"/>
    <w:rsid w:val="00774A2E"/>
    <w:rsid w:val="007758D1"/>
    <w:rsid w:val="00775AF6"/>
    <w:rsid w:val="00775E69"/>
    <w:rsid w:val="0077678A"/>
    <w:rsid w:val="00776ABF"/>
    <w:rsid w:val="00776B32"/>
    <w:rsid w:val="00776EF0"/>
    <w:rsid w:val="00777019"/>
    <w:rsid w:val="0077716B"/>
    <w:rsid w:val="0077750F"/>
    <w:rsid w:val="00777634"/>
    <w:rsid w:val="007777F4"/>
    <w:rsid w:val="0077797F"/>
    <w:rsid w:val="00777AF2"/>
    <w:rsid w:val="00777B7E"/>
    <w:rsid w:val="00780979"/>
    <w:rsid w:val="007815F9"/>
    <w:rsid w:val="00781883"/>
    <w:rsid w:val="00781ABB"/>
    <w:rsid w:val="00781D87"/>
    <w:rsid w:val="007820D1"/>
    <w:rsid w:val="0078228B"/>
    <w:rsid w:val="00782932"/>
    <w:rsid w:val="00782B82"/>
    <w:rsid w:val="00782E26"/>
    <w:rsid w:val="00783805"/>
    <w:rsid w:val="00783BE8"/>
    <w:rsid w:val="007845EF"/>
    <w:rsid w:val="00785121"/>
    <w:rsid w:val="00785EFB"/>
    <w:rsid w:val="00786097"/>
    <w:rsid w:val="00786A67"/>
    <w:rsid w:val="00787A1C"/>
    <w:rsid w:val="00787E0D"/>
    <w:rsid w:val="00787F4D"/>
    <w:rsid w:val="00790A8D"/>
    <w:rsid w:val="007914F6"/>
    <w:rsid w:val="0079177D"/>
    <w:rsid w:val="0079210F"/>
    <w:rsid w:val="007929FF"/>
    <w:rsid w:val="00792D04"/>
    <w:rsid w:val="007934A0"/>
    <w:rsid w:val="00793729"/>
    <w:rsid w:val="00793AFF"/>
    <w:rsid w:val="00793B33"/>
    <w:rsid w:val="00793F04"/>
    <w:rsid w:val="007940C5"/>
    <w:rsid w:val="00794390"/>
    <w:rsid w:val="00794917"/>
    <w:rsid w:val="007956BB"/>
    <w:rsid w:val="00795AEA"/>
    <w:rsid w:val="00795FC0"/>
    <w:rsid w:val="00796250"/>
    <w:rsid w:val="0079631B"/>
    <w:rsid w:val="00796576"/>
    <w:rsid w:val="007968CB"/>
    <w:rsid w:val="00796949"/>
    <w:rsid w:val="007974E4"/>
    <w:rsid w:val="00797637"/>
    <w:rsid w:val="00797937"/>
    <w:rsid w:val="00797A85"/>
    <w:rsid w:val="00797A9C"/>
    <w:rsid w:val="007A048E"/>
    <w:rsid w:val="007A0DB3"/>
    <w:rsid w:val="007A1D20"/>
    <w:rsid w:val="007A25A3"/>
    <w:rsid w:val="007A280F"/>
    <w:rsid w:val="007A282B"/>
    <w:rsid w:val="007A37FC"/>
    <w:rsid w:val="007A42F0"/>
    <w:rsid w:val="007A455A"/>
    <w:rsid w:val="007A4C39"/>
    <w:rsid w:val="007A4E25"/>
    <w:rsid w:val="007A6023"/>
    <w:rsid w:val="007A6122"/>
    <w:rsid w:val="007A63BB"/>
    <w:rsid w:val="007A6456"/>
    <w:rsid w:val="007A683A"/>
    <w:rsid w:val="007A747F"/>
    <w:rsid w:val="007A7904"/>
    <w:rsid w:val="007A7DD1"/>
    <w:rsid w:val="007B03BE"/>
    <w:rsid w:val="007B06B2"/>
    <w:rsid w:val="007B0B0F"/>
    <w:rsid w:val="007B0CC6"/>
    <w:rsid w:val="007B0D6C"/>
    <w:rsid w:val="007B0DE6"/>
    <w:rsid w:val="007B0F1F"/>
    <w:rsid w:val="007B111A"/>
    <w:rsid w:val="007B26D3"/>
    <w:rsid w:val="007B3692"/>
    <w:rsid w:val="007B3D5A"/>
    <w:rsid w:val="007B5884"/>
    <w:rsid w:val="007B5DCD"/>
    <w:rsid w:val="007B6069"/>
    <w:rsid w:val="007B6381"/>
    <w:rsid w:val="007B707D"/>
    <w:rsid w:val="007B70FC"/>
    <w:rsid w:val="007B77A8"/>
    <w:rsid w:val="007C0020"/>
    <w:rsid w:val="007C06AA"/>
    <w:rsid w:val="007C08F9"/>
    <w:rsid w:val="007C107F"/>
    <w:rsid w:val="007C11CE"/>
    <w:rsid w:val="007C14FC"/>
    <w:rsid w:val="007C1D10"/>
    <w:rsid w:val="007C1EA5"/>
    <w:rsid w:val="007C20CB"/>
    <w:rsid w:val="007C22E3"/>
    <w:rsid w:val="007C33BB"/>
    <w:rsid w:val="007C35E0"/>
    <w:rsid w:val="007C3752"/>
    <w:rsid w:val="007C39BF"/>
    <w:rsid w:val="007C3AFF"/>
    <w:rsid w:val="007C3C8A"/>
    <w:rsid w:val="007C3E46"/>
    <w:rsid w:val="007C4934"/>
    <w:rsid w:val="007C4CCD"/>
    <w:rsid w:val="007C599D"/>
    <w:rsid w:val="007C5C7B"/>
    <w:rsid w:val="007C5DB2"/>
    <w:rsid w:val="007C6186"/>
    <w:rsid w:val="007C6328"/>
    <w:rsid w:val="007C63F7"/>
    <w:rsid w:val="007C656D"/>
    <w:rsid w:val="007C6C0D"/>
    <w:rsid w:val="007C6D5E"/>
    <w:rsid w:val="007C791B"/>
    <w:rsid w:val="007C7E37"/>
    <w:rsid w:val="007C7EED"/>
    <w:rsid w:val="007D0043"/>
    <w:rsid w:val="007D0128"/>
    <w:rsid w:val="007D1D7C"/>
    <w:rsid w:val="007D21D7"/>
    <w:rsid w:val="007D3E65"/>
    <w:rsid w:val="007D4633"/>
    <w:rsid w:val="007D4F6D"/>
    <w:rsid w:val="007D5083"/>
    <w:rsid w:val="007D607B"/>
    <w:rsid w:val="007D70F2"/>
    <w:rsid w:val="007D7719"/>
    <w:rsid w:val="007D7926"/>
    <w:rsid w:val="007E0B7E"/>
    <w:rsid w:val="007E17E4"/>
    <w:rsid w:val="007E1DF9"/>
    <w:rsid w:val="007E2279"/>
    <w:rsid w:val="007E2508"/>
    <w:rsid w:val="007E2629"/>
    <w:rsid w:val="007E32E9"/>
    <w:rsid w:val="007E39AF"/>
    <w:rsid w:val="007E3A16"/>
    <w:rsid w:val="007E446D"/>
    <w:rsid w:val="007E685C"/>
    <w:rsid w:val="007E6864"/>
    <w:rsid w:val="007E6E39"/>
    <w:rsid w:val="007E7352"/>
    <w:rsid w:val="007E78CC"/>
    <w:rsid w:val="007E7FCC"/>
    <w:rsid w:val="007F0227"/>
    <w:rsid w:val="007F0782"/>
    <w:rsid w:val="007F19B2"/>
    <w:rsid w:val="007F2501"/>
    <w:rsid w:val="007F26AD"/>
    <w:rsid w:val="007F301A"/>
    <w:rsid w:val="007F328E"/>
    <w:rsid w:val="007F3885"/>
    <w:rsid w:val="007F38CB"/>
    <w:rsid w:val="007F3AD1"/>
    <w:rsid w:val="007F3B20"/>
    <w:rsid w:val="007F5A22"/>
    <w:rsid w:val="007F5DD1"/>
    <w:rsid w:val="007F5EB8"/>
    <w:rsid w:val="007F69F0"/>
    <w:rsid w:val="007F6A71"/>
    <w:rsid w:val="007F75E3"/>
    <w:rsid w:val="008000F3"/>
    <w:rsid w:val="00800139"/>
    <w:rsid w:val="00800274"/>
    <w:rsid w:val="00800420"/>
    <w:rsid w:val="008004F3"/>
    <w:rsid w:val="008009E8"/>
    <w:rsid w:val="00800D63"/>
    <w:rsid w:val="00800F6D"/>
    <w:rsid w:val="008024D0"/>
    <w:rsid w:val="0080387E"/>
    <w:rsid w:val="00804566"/>
    <w:rsid w:val="00804C39"/>
    <w:rsid w:val="00804FAA"/>
    <w:rsid w:val="008052D0"/>
    <w:rsid w:val="00805556"/>
    <w:rsid w:val="0080577B"/>
    <w:rsid w:val="0080666A"/>
    <w:rsid w:val="008068E7"/>
    <w:rsid w:val="00806DF9"/>
    <w:rsid w:val="00807036"/>
    <w:rsid w:val="00807134"/>
    <w:rsid w:val="008100E6"/>
    <w:rsid w:val="008102BF"/>
    <w:rsid w:val="00810382"/>
    <w:rsid w:val="008104DB"/>
    <w:rsid w:val="0081073A"/>
    <w:rsid w:val="00810824"/>
    <w:rsid w:val="0081092F"/>
    <w:rsid w:val="00810983"/>
    <w:rsid w:val="00810AC7"/>
    <w:rsid w:val="0081103E"/>
    <w:rsid w:val="008114EF"/>
    <w:rsid w:val="00811E9D"/>
    <w:rsid w:val="0081281D"/>
    <w:rsid w:val="00813917"/>
    <w:rsid w:val="00813DE4"/>
    <w:rsid w:val="00813E65"/>
    <w:rsid w:val="00814454"/>
    <w:rsid w:val="00814AD8"/>
    <w:rsid w:val="00814BBB"/>
    <w:rsid w:val="00814C3A"/>
    <w:rsid w:val="00814EF5"/>
    <w:rsid w:val="008152B1"/>
    <w:rsid w:val="00815E84"/>
    <w:rsid w:val="00816931"/>
    <w:rsid w:val="0081696A"/>
    <w:rsid w:val="00816D72"/>
    <w:rsid w:val="008201FC"/>
    <w:rsid w:val="008204B5"/>
    <w:rsid w:val="00820B2F"/>
    <w:rsid w:val="00820FEB"/>
    <w:rsid w:val="00820FEF"/>
    <w:rsid w:val="00821AC9"/>
    <w:rsid w:val="008224CE"/>
    <w:rsid w:val="00822EE9"/>
    <w:rsid w:val="00823570"/>
    <w:rsid w:val="00823AE1"/>
    <w:rsid w:val="0082415D"/>
    <w:rsid w:val="00824AF7"/>
    <w:rsid w:val="008251F2"/>
    <w:rsid w:val="00825DE8"/>
    <w:rsid w:val="00825EE9"/>
    <w:rsid w:val="00825FD9"/>
    <w:rsid w:val="0082622B"/>
    <w:rsid w:val="0082627C"/>
    <w:rsid w:val="00826C93"/>
    <w:rsid w:val="00827178"/>
    <w:rsid w:val="00827325"/>
    <w:rsid w:val="00827BD6"/>
    <w:rsid w:val="00827EC1"/>
    <w:rsid w:val="00830CA4"/>
    <w:rsid w:val="00830F30"/>
    <w:rsid w:val="00832953"/>
    <w:rsid w:val="0083297E"/>
    <w:rsid w:val="00832981"/>
    <w:rsid w:val="00832F5A"/>
    <w:rsid w:val="008346AC"/>
    <w:rsid w:val="00834F5C"/>
    <w:rsid w:val="00835421"/>
    <w:rsid w:val="00835507"/>
    <w:rsid w:val="008356CA"/>
    <w:rsid w:val="00835791"/>
    <w:rsid w:val="008357C6"/>
    <w:rsid w:val="00835B12"/>
    <w:rsid w:val="00835CB9"/>
    <w:rsid w:val="00835D07"/>
    <w:rsid w:val="00836753"/>
    <w:rsid w:val="0083685C"/>
    <w:rsid w:val="008368FE"/>
    <w:rsid w:val="008401C2"/>
    <w:rsid w:val="00840878"/>
    <w:rsid w:val="00840A98"/>
    <w:rsid w:val="00840C13"/>
    <w:rsid w:val="0084186B"/>
    <w:rsid w:val="00842294"/>
    <w:rsid w:val="00842833"/>
    <w:rsid w:val="00842936"/>
    <w:rsid w:val="008433D4"/>
    <w:rsid w:val="00843506"/>
    <w:rsid w:val="00843549"/>
    <w:rsid w:val="00843793"/>
    <w:rsid w:val="00843CBA"/>
    <w:rsid w:val="0084413F"/>
    <w:rsid w:val="00844C58"/>
    <w:rsid w:val="00844E37"/>
    <w:rsid w:val="00845B2F"/>
    <w:rsid w:val="00845F5B"/>
    <w:rsid w:val="0084651B"/>
    <w:rsid w:val="00846688"/>
    <w:rsid w:val="0084680C"/>
    <w:rsid w:val="00846CF3"/>
    <w:rsid w:val="00846DEC"/>
    <w:rsid w:val="00846DF1"/>
    <w:rsid w:val="0084735A"/>
    <w:rsid w:val="00847EFA"/>
    <w:rsid w:val="008509F3"/>
    <w:rsid w:val="00850F8B"/>
    <w:rsid w:val="00851272"/>
    <w:rsid w:val="00851BBC"/>
    <w:rsid w:val="00852E00"/>
    <w:rsid w:val="0085319B"/>
    <w:rsid w:val="00854093"/>
    <w:rsid w:val="00854188"/>
    <w:rsid w:val="008556A7"/>
    <w:rsid w:val="00856F70"/>
    <w:rsid w:val="008570F7"/>
    <w:rsid w:val="008572AB"/>
    <w:rsid w:val="00857931"/>
    <w:rsid w:val="0086017E"/>
    <w:rsid w:val="00860AD6"/>
    <w:rsid w:val="0086104D"/>
    <w:rsid w:val="0086121D"/>
    <w:rsid w:val="008617AA"/>
    <w:rsid w:val="0086214B"/>
    <w:rsid w:val="00862282"/>
    <w:rsid w:val="00862405"/>
    <w:rsid w:val="00862E08"/>
    <w:rsid w:val="00862F2C"/>
    <w:rsid w:val="008632B7"/>
    <w:rsid w:val="00863497"/>
    <w:rsid w:val="0086359B"/>
    <w:rsid w:val="008635A1"/>
    <w:rsid w:val="00863A3B"/>
    <w:rsid w:val="00863B3F"/>
    <w:rsid w:val="008649A2"/>
    <w:rsid w:val="008649D9"/>
    <w:rsid w:val="00864F6B"/>
    <w:rsid w:val="00865195"/>
    <w:rsid w:val="00865615"/>
    <w:rsid w:val="0086564A"/>
    <w:rsid w:val="00865D9E"/>
    <w:rsid w:val="00865EF3"/>
    <w:rsid w:val="008660DA"/>
    <w:rsid w:val="008662B0"/>
    <w:rsid w:val="008662BD"/>
    <w:rsid w:val="008665C1"/>
    <w:rsid w:val="00866EAB"/>
    <w:rsid w:val="0087018B"/>
    <w:rsid w:val="008707B2"/>
    <w:rsid w:val="00871100"/>
    <w:rsid w:val="00871AB9"/>
    <w:rsid w:val="008727DD"/>
    <w:rsid w:val="00872880"/>
    <w:rsid w:val="00872D79"/>
    <w:rsid w:val="00872FC4"/>
    <w:rsid w:val="00873F66"/>
    <w:rsid w:val="00874376"/>
    <w:rsid w:val="00874B01"/>
    <w:rsid w:val="00876009"/>
    <w:rsid w:val="00876704"/>
    <w:rsid w:val="008768B6"/>
    <w:rsid w:val="00876E8A"/>
    <w:rsid w:val="00877570"/>
    <w:rsid w:val="008776A8"/>
    <w:rsid w:val="008778CA"/>
    <w:rsid w:val="00877DBC"/>
    <w:rsid w:val="008801EA"/>
    <w:rsid w:val="00880204"/>
    <w:rsid w:val="00880D73"/>
    <w:rsid w:val="00880DD6"/>
    <w:rsid w:val="008817B6"/>
    <w:rsid w:val="00882657"/>
    <w:rsid w:val="008829D2"/>
    <w:rsid w:val="00882DA6"/>
    <w:rsid w:val="00882FE8"/>
    <w:rsid w:val="00883A3B"/>
    <w:rsid w:val="00883A52"/>
    <w:rsid w:val="00883BE3"/>
    <w:rsid w:val="00883D22"/>
    <w:rsid w:val="00883E5A"/>
    <w:rsid w:val="008849C3"/>
    <w:rsid w:val="00884C88"/>
    <w:rsid w:val="008859CD"/>
    <w:rsid w:val="00885B08"/>
    <w:rsid w:val="00885B65"/>
    <w:rsid w:val="00886934"/>
    <w:rsid w:val="00886FC2"/>
    <w:rsid w:val="008879B7"/>
    <w:rsid w:val="008879CD"/>
    <w:rsid w:val="00887FD9"/>
    <w:rsid w:val="008900B1"/>
    <w:rsid w:val="00890864"/>
    <w:rsid w:val="00890C12"/>
    <w:rsid w:val="00890F36"/>
    <w:rsid w:val="00891C12"/>
    <w:rsid w:val="0089246A"/>
    <w:rsid w:val="0089315D"/>
    <w:rsid w:val="00893524"/>
    <w:rsid w:val="00893743"/>
    <w:rsid w:val="008937B9"/>
    <w:rsid w:val="00893BBD"/>
    <w:rsid w:val="00893C9D"/>
    <w:rsid w:val="00893D63"/>
    <w:rsid w:val="0089434E"/>
    <w:rsid w:val="008945A2"/>
    <w:rsid w:val="008945C2"/>
    <w:rsid w:val="00894755"/>
    <w:rsid w:val="00894E6D"/>
    <w:rsid w:val="00894FD0"/>
    <w:rsid w:val="00895A22"/>
    <w:rsid w:val="00895B70"/>
    <w:rsid w:val="008963EF"/>
    <w:rsid w:val="00896BBD"/>
    <w:rsid w:val="0089770E"/>
    <w:rsid w:val="00897928"/>
    <w:rsid w:val="00897B3F"/>
    <w:rsid w:val="008A0231"/>
    <w:rsid w:val="008A0D47"/>
    <w:rsid w:val="008A0E8D"/>
    <w:rsid w:val="008A100F"/>
    <w:rsid w:val="008A1864"/>
    <w:rsid w:val="008A2050"/>
    <w:rsid w:val="008A267E"/>
    <w:rsid w:val="008A2A72"/>
    <w:rsid w:val="008A2BD3"/>
    <w:rsid w:val="008A369D"/>
    <w:rsid w:val="008A379F"/>
    <w:rsid w:val="008A3A34"/>
    <w:rsid w:val="008A3F40"/>
    <w:rsid w:val="008A401F"/>
    <w:rsid w:val="008A4386"/>
    <w:rsid w:val="008A4808"/>
    <w:rsid w:val="008A4A2F"/>
    <w:rsid w:val="008A501F"/>
    <w:rsid w:val="008A5D29"/>
    <w:rsid w:val="008A5D5A"/>
    <w:rsid w:val="008A5EFF"/>
    <w:rsid w:val="008A692C"/>
    <w:rsid w:val="008A6AEC"/>
    <w:rsid w:val="008A70E0"/>
    <w:rsid w:val="008A7182"/>
    <w:rsid w:val="008A7F09"/>
    <w:rsid w:val="008B0131"/>
    <w:rsid w:val="008B021C"/>
    <w:rsid w:val="008B02CF"/>
    <w:rsid w:val="008B12E9"/>
    <w:rsid w:val="008B19E0"/>
    <w:rsid w:val="008B1A68"/>
    <w:rsid w:val="008B2576"/>
    <w:rsid w:val="008B26AC"/>
    <w:rsid w:val="008B27E3"/>
    <w:rsid w:val="008B30F1"/>
    <w:rsid w:val="008B35CE"/>
    <w:rsid w:val="008B372A"/>
    <w:rsid w:val="008B40CE"/>
    <w:rsid w:val="008B4C56"/>
    <w:rsid w:val="008B4D36"/>
    <w:rsid w:val="008B6A8F"/>
    <w:rsid w:val="008B743C"/>
    <w:rsid w:val="008B7461"/>
    <w:rsid w:val="008B7533"/>
    <w:rsid w:val="008B7896"/>
    <w:rsid w:val="008C12FB"/>
    <w:rsid w:val="008C1E8C"/>
    <w:rsid w:val="008C1F3B"/>
    <w:rsid w:val="008C20CE"/>
    <w:rsid w:val="008C2838"/>
    <w:rsid w:val="008C2FDB"/>
    <w:rsid w:val="008C306F"/>
    <w:rsid w:val="008C3326"/>
    <w:rsid w:val="008C3C23"/>
    <w:rsid w:val="008C3C7C"/>
    <w:rsid w:val="008C416D"/>
    <w:rsid w:val="008C49DD"/>
    <w:rsid w:val="008C5294"/>
    <w:rsid w:val="008C53E8"/>
    <w:rsid w:val="008C5714"/>
    <w:rsid w:val="008C635E"/>
    <w:rsid w:val="008C6906"/>
    <w:rsid w:val="008C700F"/>
    <w:rsid w:val="008C7CA0"/>
    <w:rsid w:val="008D0E6B"/>
    <w:rsid w:val="008D1126"/>
    <w:rsid w:val="008D11DE"/>
    <w:rsid w:val="008D1308"/>
    <w:rsid w:val="008D192C"/>
    <w:rsid w:val="008D19E1"/>
    <w:rsid w:val="008D2142"/>
    <w:rsid w:val="008D2341"/>
    <w:rsid w:val="008D28C0"/>
    <w:rsid w:val="008D2A85"/>
    <w:rsid w:val="008D33D7"/>
    <w:rsid w:val="008D33F3"/>
    <w:rsid w:val="008D3EEB"/>
    <w:rsid w:val="008D40CE"/>
    <w:rsid w:val="008D49D2"/>
    <w:rsid w:val="008D4BC5"/>
    <w:rsid w:val="008D4F2F"/>
    <w:rsid w:val="008D51DF"/>
    <w:rsid w:val="008D5531"/>
    <w:rsid w:val="008D55BF"/>
    <w:rsid w:val="008D78B5"/>
    <w:rsid w:val="008E042E"/>
    <w:rsid w:val="008E0596"/>
    <w:rsid w:val="008E0A4C"/>
    <w:rsid w:val="008E1A95"/>
    <w:rsid w:val="008E1C3A"/>
    <w:rsid w:val="008E1CFE"/>
    <w:rsid w:val="008E1DFA"/>
    <w:rsid w:val="008E1FCA"/>
    <w:rsid w:val="008E263B"/>
    <w:rsid w:val="008E2788"/>
    <w:rsid w:val="008E2F1A"/>
    <w:rsid w:val="008E3CBA"/>
    <w:rsid w:val="008E3DC6"/>
    <w:rsid w:val="008E3FD1"/>
    <w:rsid w:val="008E41AB"/>
    <w:rsid w:val="008E4341"/>
    <w:rsid w:val="008E477B"/>
    <w:rsid w:val="008E49BD"/>
    <w:rsid w:val="008E4AC3"/>
    <w:rsid w:val="008E4AE0"/>
    <w:rsid w:val="008E4C78"/>
    <w:rsid w:val="008E5221"/>
    <w:rsid w:val="008E5801"/>
    <w:rsid w:val="008E5A52"/>
    <w:rsid w:val="008E5AA3"/>
    <w:rsid w:val="008E5B27"/>
    <w:rsid w:val="008E5D4A"/>
    <w:rsid w:val="008E669F"/>
    <w:rsid w:val="008E6C76"/>
    <w:rsid w:val="008E6E12"/>
    <w:rsid w:val="008E73C0"/>
    <w:rsid w:val="008E7C98"/>
    <w:rsid w:val="008F0116"/>
    <w:rsid w:val="008F0E8F"/>
    <w:rsid w:val="008F13BF"/>
    <w:rsid w:val="008F2689"/>
    <w:rsid w:val="008F32FB"/>
    <w:rsid w:val="008F3B00"/>
    <w:rsid w:val="008F415F"/>
    <w:rsid w:val="008F445B"/>
    <w:rsid w:val="008F44D6"/>
    <w:rsid w:val="008F4777"/>
    <w:rsid w:val="008F4E78"/>
    <w:rsid w:val="008F5070"/>
    <w:rsid w:val="008F600A"/>
    <w:rsid w:val="008F6A67"/>
    <w:rsid w:val="008F6ABB"/>
    <w:rsid w:val="008F6DB2"/>
    <w:rsid w:val="008F7041"/>
    <w:rsid w:val="008F71A7"/>
    <w:rsid w:val="008F7883"/>
    <w:rsid w:val="008F7C0E"/>
    <w:rsid w:val="008F7C93"/>
    <w:rsid w:val="009000C0"/>
    <w:rsid w:val="0090051D"/>
    <w:rsid w:val="00900A14"/>
    <w:rsid w:val="0090108F"/>
    <w:rsid w:val="00901214"/>
    <w:rsid w:val="0090147F"/>
    <w:rsid w:val="00901BA7"/>
    <w:rsid w:val="0090208F"/>
    <w:rsid w:val="009020A7"/>
    <w:rsid w:val="00903045"/>
    <w:rsid w:val="009038ED"/>
    <w:rsid w:val="00903E89"/>
    <w:rsid w:val="009041E8"/>
    <w:rsid w:val="009044BB"/>
    <w:rsid w:val="009048EE"/>
    <w:rsid w:val="00904E83"/>
    <w:rsid w:val="00905B99"/>
    <w:rsid w:val="00906368"/>
    <w:rsid w:val="00906C01"/>
    <w:rsid w:val="0090724D"/>
    <w:rsid w:val="009076F5"/>
    <w:rsid w:val="00907E3C"/>
    <w:rsid w:val="00910486"/>
    <w:rsid w:val="00910A53"/>
    <w:rsid w:val="00910CAF"/>
    <w:rsid w:val="009125B5"/>
    <w:rsid w:val="00912699"/>
    <w:rsid w:val="00912A6D"/>
    <w:rsid w:val="00914AE6"/>
    <w:rsid w:val="00914B4D"/>
    <w:rsid w:val="00914D4D"/>
    <w:rsid w:val="00915101"/>
    <w:rsid w:val="009151A3"/>
    <w:rsid w:val="0091535F"/>
    <w:rsid w:val="009157CA"/>
    <w:rsid w:val="009158BD"/>
    <w:rsid w:val="00915DB1"/>
    <w:rsid w:val="00916CFD"/>
    <w:rsid w:val="0092046C"/>
    <w:rsid w:val="0092065E"/>
    <w:rsid w:val="0092190F"/>
    <w:rsid w:val="00921D3A"/>
    <w:rsid w:val="0092213D"/>
    <w:rsid w:val="00922437"/>
    <w:rsid w:val="009227F8"/>
    <w:rsid w:val="00922ADA"/>
    <w:rsid w:val="009232B0"/>
    <w:rsid w:val="009232DD"/>
    <w:rsid w:val="009234B0"/>
    <w:rsid w:val="00924827"/>
    <w:rsid w:val="0092508C"/>
    <w:rsid w:val="00925303"/>
    <w:rsid w:val="00925619"/>
    <w:rsid w:val="009262A2"/>
    <w:rsid w:val="00926782"/>
    <w:rsid w:val="009275C5"/>
    <w:rsid w:val="00927BB4"/>
    <w:rsid w:val="009312E6"/>
    <w:rsid w:val="009316D3"/>
    <w:rsid w:val="0093176C"/>
    <w:rsid w:val="00932285"/>
    <w:rsid w:val="00932794"/>
    <w:rsid w:val="00933232"/>
    <w:rsid w:val="009334D8"/>
    <w:rsid w:val="00933BE3"/>
    <w:rsid w:val="00933D0E"/>
    <w:rsid w:val="00933F6A"/>
    <w:rsid w:val="009349B5"/>
    <w:rsid w:val="00934E69"/>
    <w:rsid w:val="0093500B"/>
    <w:rsid w:val="00935882"/>
    <w:rsid w:val="00935D12"/>
    <w:rsid w:val="009361ED"/>
    <w:rsid w:val="009370B1"/>
    <w:rsid w:val="00937623"/>
    <w:rsid w:val="00937732"/>
    <w:rsid w:val="00937ECB"/>
    <w:rsid w:val="0094030A"/>
    <w:rsid w:val="009405B5"/>
    <w:rsid w:val="00941198"/>
    <w:rsid w:val="00941AA4"/>
    <w:rsid w:val="00942855"/>
    <w:rsid w:val="00942A2B"/>
    <w:rsid w:val="0094307F"/>
    <w:rsid w:val="009430D9"/>
    <w:rsid w:val="00943509"/>
    <w:rsid w:val="00943C7C"/>
    <w:rsid w:val="00944193"/>
    <w:rsid w:val="00944C9E"/>
    <w:rsid w:val="00944E9E"/>
    <w:rsid w:val="00944F0D"/>
    <w:rsid w:val="00945343"/>
    <w:rsid w:val="009455FC"/>
    <w:rsid w:val="00945C68"/>
    <w:rsid w:val="00946852"/>
    <w:rsid w:val="00946DDC"/>
    <w:rsid w:val="009477DE"/>
    <w:rsid w:val="00947FBC"/>
    <w:rsid w:val="00950736"/>
    <w:rsid w:val="00950D52"/>
    <w:rsid w:val="009510C4"/>
    <w:rsid w:val="00951B10"/>
    <w:rsid w:val="009522C8"/>
    <w:rsid w:val="00952F35"/>
    <w:rsid w:val="00953072"/>
    <w:rsid w:val="00953806"/>
    <w:rsid w:val="00953D4E"/>
    <w:rsid w:val="009541C5"/>
    <w:rsid w:val="009543B4"/>
    <w:rsid w:val="00954437"/>
    <w:rsid w:val="00954D3B"/>
    <w:rsid w:val="00955A0B"/>
    <w:rsid w:val="009563F5"/>
    <w:rsid w:val="009564D0"/>
    <w:rsid w:val="00956CAB"/>
    <w:rsid w:val="00956E29"/>
    <w:rsid w:val="0095745F"/>
    <w:rsid w:val="009604A1"/>
    <w:rsid w:val="00960A41"/>
    <w:rsid w:val="00960A46"/>
    <w:rsid w:val="00960DFA"/>
    <w:rsid w:val="00960E54"/>
    <w:rsid w:val="00961C19"/>
    <w:rsid w:val="00961FCB"/>
    <w:rsid w:val="0096204E"/>
    <w:rsid w:val="0096225B"/>
    <w:rsid w:val="00962754"/>
    <w:rsid w:val="00962B2B"/>
    <w:rsid w:val="00962FAE"/>
    <w:rsid w:val="0096377D"/>
    <w:rsid w:val="00964968"/>
    <w:rsid w:val="00964C05"/>
    <w:rsid w:val="00964C52"/>
    <w:rsid w:val="009650DE"/>
    <w:rsid w:val="0096513F"/>
    <w:rsid w:val="009660A7"/>
    <w:rsid w:val="00966E21"/>
    <w:rsid w:val="00966FD9"/>
    <w:rsid w:val="0096793A"/>
    <w:rsid w:val="009679FD"/>
    <w:rsid w:val="00967A5F"/>
    <w:rsid w:val="00967AAF"/>
    <w:rsid w:val="0097038E"/>
    <w:rsid w:val="0097086F"/>
    <w:rsid w:val="0097175B"/>
    <w:rsid w:val="009717E1"/>
    <w:rsid w:val="0097193F"/>
    <w:rsid w:val="00972D54"/>
    <w:rsid w:val="00972E8D"/>
    <w:rsid w:val="009731C4"/>
    <w:rsid w:val="0097322C"/>
    <w:rsid w:val="009740CC"/>
    <w:rsid w:val="009751FC"/>
    <w:rsid w:val="009755F8"/>
    <w:rsid w:val="00975A77"/>
    <w:rsid w:val="00975EDA"/>
    <w:rsid w:val="00975FEB"/>
    <w:rsid w:val="00976F27"/>
    <w:rsid w:val="00977911"/>
    <w:rsid w:val="00977A91"/>
    <w:rsid w:val="00977C1A"/>
    <w:rsid w:val="009805C4"/>
    <w:rsid w:val="00980BD9"/>
    <w:rsid w:val="00980D06"/>
    <w:rsid w:val="00982194"/>
    <w:rsid w:val="009823B1"/>
    <w:rsid w:val="00982C51"/>
    <w:rsid w:val="00982CC1"/>
    <w:rsid w:val="00982F2D"/>
    <w:rsid w:val="0098313A"/>
    <w:rsid w:val="0098379F"/>
    <w:rsid w:val="00983D3C"/>
    <w:rsid w:val="00983F59"/>
    <w:rsid w:val="00984080"/>
    <w:rsid w:val="00985094"/>
    <w:rsid w:val="00985347"/>
    <w:rsid w:val="00985BA2"/>
    <w:rsid w:val="00985E26"/>
    <w:rsid w:val="00986C76"/>
    <w:rsid w:val="00986CAF"/>
    <w:rsid w:val="00986E05"/>
    <w:rsid w:val="00987ADE"/>
    <w:rsid w:val="00990DE3"/>
    <w:rsid w:val="009924D5"/>
    <w:rsid w:val="00992997"/>
    <w:rsid w:val="00992AB7"/>
    <w:rsid w:val="00992B2F"/>
    <w:rsid w:val="00992EFB"/>
    <w:rsid w:val="009938FF"/>
    <w:rsid w:val="00994B8E"/>
    <w:rsid w:val="00995A09"/>
    <w:rsid w:val="00995A0A"/>
    <w:rsid w:val="009966CA"/>
    <w:rsid w:val="00996783"/>
    <w:rsid w:val="009969E2"/>
    <w:rsid w:val="00996C07"/>
    <w:rsid w:val="00997336"/>
    <w:rsid w:val="009974DA"/>
    <w:rsid w:val="00997920"/>
    <w:rsid w:val="00997A48"/>
    <w:rsid w:val="00997E97"/>
    <w:rsid w:val="009A0704"/>
    <w:rsid w:val="009A0845"/>
    <w:rsid w:val="009A1078"/>
    <w:rsid w:val="009A1D33"/>
    <w:rsid w:val="009A2654"/>
    <w:rsid w:val="009A2A3B"/>
    <w:rsid w:val="009A2FEB"/>
    <w:rsid w:val="009A33C3"/>
    <w:rsid w:val="009A34F8"/>
    <w:rsid w:val="009A3626"/>
    <w:rsid w:val="009A3C09"/>
    <w:rsid w:val="009A3DAE"/>
    <w:rsid w:val="009A4134"/>
    <w:rsid w:val="009A4462"/>
    <w:rsid w:val="009A4525"/>
    <w:rsid w:val="009A4D42"/>
    <w:rsid w:val="009A4E4E"/>
    <w:rsid w:val="009A4EFD"/>
    <w:rsid w:val="009A53C7"/>
    <w:rsid w:val="009A540E"/>
    <w:rsid w:val="009A5461"/>
    <w:rsid w:val="009A60D2"/>
    <w:rsid w:val="009A619F"/>
    <w:rsid w:val="009A72D2"/>
    <w:rsid w:val="009A76CA"/>
    <w:rsid w:val="009A7826"/>
    <w:rsid w:val="009A79F4"/>
    <w:rsid w:val="009A7BA8"/>
    <w:rsid w:val="009B04C6"/>
    <w:rsid w:val="009B2A84"/>
    <w:rsid w:val="009B2B01"/>
    <w:rsid w:val="009B3403"/>
    <w:rsid w:val="009B3529"/>
    <w:rsid w:val="009B3BB4"/>
    <w:rsid w:val="009B3F5A"/>
    <w:rsid w:val="009B43E2"/>
    <w:rsid w:val="009B4829"/>
    <w:rsid w:val="009B51E7"/>
    <w:rsid w:val="009B52A9"/>
    <w:rsid w:val="009B5367"/>
    <w:rsid w:val="009B551C"/>
    <w:rsid w:val="009B5762"/>
    <w:rsid w:val="009B5C28"/>
    <w:rsid w:val="009B6180"/>
    <w:rsid w:val="009B6F74"/>
    <w:rsid w:val="009B7807"/>
    <w:rsid w:val="009B7CD1"/>
    <w:rsid w:val="009B7EE4"/>
    <w:rsid w:val="009C019C"/>
    <w:rsid w:val="009C0FC8"/>
    <w:rsid w:val="009C15FC"/>
    <w:rsid w:val="009C207D"/>
    <w:rsid w:val="009C26E4"/>
    <w:rsid w:val="009C2A21"/>
    <w:rsid w:val="009C3262"/>
    <w:rsid w:val="009C381F"/>
    <w:rsid w:val="009C3B3A"/>
    <w:rsid w:val="009C3CFA"/>
    <w:rsid w:val="009C49BD"/>
    <w:rsid w:val="009C504C"/>
    <w:rsid w:val="009C550E"/>
    <w:rsid w:val="009C6314"/>
    <w:rsid w:val="009C64BD"/>
    <w:rsid w:val="009C724E"/>
    <w:rsid w:val="009D0832"/>
    <w:rsid w:val="009D091F"/>
    <w:rsid w:val="009D0A9F"/>
    <w:rsid w:val="009D0F4E"/>
    <w:rsid w:val="009D132B"/>
    <w:rsid w:val="009D1C42"/>
    <w:rsid w:val="009D1D2E"/>
    <w:rsid w:val="009D2898"/>
    <w:rsid w:val="009D3773"/>
    <w:rsid w:val="009D46A5"/>
    <w:rsid w:val="009D4C41"/>
    <w:rsid w:val="009D5246"/>
    <w:rsid w:val="009D52B7"/>
    <w:rsid w:val="009D601A"/>
    <w:rsid w:val="009D606E"/>
    <w:rsid w:val="009D607B"/>
    <w:rsid w:val="009D6622"/>
    <w:rsid w:val="009D68F7"/>
    <w:rsid w:val="009D6AE8"/>
    <w:rsid w:val="009D6DC6"/>
    <w:rsid w:val="009D718B"/>
    <w:rsid w:val="009D79AA"/>
    <w:rsid w:val="009D7E53"/>
    <w:rsid w:val="009E0185"/>
    <w:rsid w:val="009E076E"/>
    <w:rsid w:val="009E080B"/>
    <w:rsid w:val="009E0B0C"/>
    <w:rsid w:val="009E11B8"/>
    <w:rsid w:val="009E13C9"/>
    <w:rsid w:val="009E1A5A"/>
    <w:rsid w:val="009E1BA4"/>
    <w:rsid w:val="009E1F36"/>
    <w:rsid w:val="009E2137"/>
    <w:rsid w:val="009E28B8"/>
    <w:rsid w:val="009E2C1E"/>
    <w:rsid w:val="009E3627"/>
    <w:rsid w:val="009E3A75"/>
    <w:rsid w:val="009E3D48"/>
    <w:rsid w:val="009E4798"/>
    <w:rsid w:val="009E5452"/>
    <w:rsid w:val="009E5D76"/>
    <w:rsid w:val="009E5E00"/>
    <w:rsid w:val="009E6BB5"/>
    <w:rsid w:val="009E70A7"/>
    <w:rsid w:val="009E73FB"/>
    <w:rsid w:val="009E7402"/>
    <w:rsid w:val="009E743A"/>
    <w:rsid w:val="009E75C2"/>
    <w:rsid w:val="009E7C8B"/>
    <w:rsid w:val="009E7DFC"/>
    <w:rsid w:val="009F010E"/>
    <w:rsid w:val="009F0FE7"/>
    <w:rsid w:val="009F149E"/>
    <w:rsid w:val="009F29CF"/>
    <w:rsid w:val="009F3405"/>
    <w:rsid w:val="009F35F9"/>
    <w:rsid w:val="009F3E7A"/>
    <w:rsid w:val="009F4088"/>
    <w:rsid w:val="009F4936"/>
    <w:rsid w:val="009F4E62"/>
    <w:rsid w:val="009F684C"/>
    <w:rsid w:val="009F684F"/>
    <w:rsid w:val="009F689B"/>
    <w:rsid w:val="009F6C73"/>
    <w:rsid w:val="009F722A"/>
    <w:rsid w:val="009F7494"/>
    <w:rsid w:val="009F76A4"/>
    <w:rsid w:val="009F779C"/>
    <w:rsid w:val="009F77F1"/>
    <w:rsid w:val="00A001A2"/>
    <w:rsid w:val="00A00317"/>
    <w:rsid w:val="00A00723"/>
    <w:rsid w:val="00A010CA"/>
    <w:rsid w:val="00A012BA"/>
    <w:rsid w:val="00A0187A"/>
    <w:rsid w:val="00A022C5"/>
    <w:rsid w:val="00A02715"/>
    <w:rsid w:val="00A02740"/>
    <w:rsid w:val="00A02BA7"/>
    <w:rsid w:val="00A02F09"/>
    <w:rsid w:val="00A03089"/>
    <w:rsid w:val="00A03D41"/>
    <w:rsid w:val="00A04B54"/>
    <w:rsid w:val="00A04ED6"/>
    <w:rsid w:val="00A050CB"/>
    <w:rsid w:val="00A05469"/>
    <w:rsid w:val="00A05CAD"/>
    <w:rsid w:val="00A060A4"/>
    <w:rsid w:val="00A06164"/>
    <w:rsid w:val="00A066F9"/>
    <w:rsid w:val="00A0729F"/>
    <w:rsid w:val="00A07301"/>
    <w:rsid w:val="00A073EF"/>
    <w:rsid w:val="00A10E51"/>
    <w:rsid w:val="00A11179"/>
    <w:rsid w:val="00A11515"/>
    <w:rsid w:val="00A1152B"/>
    <w:rsid w:val="00A116C0"/>
    <w:rsid w:val="00A118AB"/>
    <w:rsid w:val="00A118C3"/>
    <w:rsid w:val="00A11BC2"/>
    <w:rsid w:val="00A126F1"/>
    <w:rsid w:val="00A138F5"/>
    <w:rsid w:val="00A13A33"/>
    <w:rsid w:val="00A141CE"/>
    <w:rsid w:val="00A14CE5"/>
    <w:rsid w:val="00A14F38"/>
    <w:rsid w:val="00A14FE0"/>
    <w:rsid w:val="00A150FA"/>
    <w:rsid w:val="00A15107"/>
    <w:rsid w:val="00A154F6"/>
    <w:rsid w:val="00A156DE"/>
    <w:rsid w:val="00A1641A"/>
    <w:rsid w:val="00A16655"/>
    <w:rsid w:val="00A16C74"/>
    <w:rsid w:val="00A16D66"/>
    <w:rsid w:val="00A17642"/>
    <w:rsid w:val="00A179A4"/>
    <w:rsid w:val="00A17A46"/>
    <w:rsid w:val="00A17B2A"/>
    <w:rsid w:val="00A20223"/>
    <w:rsid w:val="00A204D0"/>
    <w:rsid w:val="00A20643"/>
    <w:rsid w:val="00A20A9E"/>
    <w:rsid w:val="00A21AEC"/>
    <w:rsid w:val="00A21D14"/>
    <w:rsid w:val="00A22661"/>
    <w:rsid w:val="00A22E0B"/>
    <w:rsid w:val="00A230EE"/>
    <w:rsid w:val="00A24A2A"/>
    <w:rsid w:val="00A2549E"/>
    <w:rsid w:val="00A259FF"/>
    <w:rsid w:val="00A25B24"/>
    <w:rsid w:val="00A25BEE"/>
    <w:rsid w:val="00A26001"/>
    <w:rsid w:val="00A26153"/>
    <w:rsid w:val="00A262B5"/>
    <w:rsid w:val="00A2646A"/>
    <w:rsid w:val="00A27961"/>
    <w:rsid w:val="00A30155"/>
    <w:rsid w:val="00A309FA"/>
    <w:rsid w:val="00A30E5F"/>
    <w:rsid w:val="00A310C6"/>
    <w:rsid w:val="00A320F9"/>
    <w:rsid w:val="00A322E6"/>
    <w:rsid w:val="00A32B0A"/>
    <w:rsid w:val="00A33156"/>
    <w:rsid w:val="00A3346B"/>
    <w:rsid w:val="00A3405A"/>
    <w:rsid w:val="00A34253"/>
    <w:rsid w:val="00A35D4C"/>
    <w:rsid w:val="00A3633F"/>
    <w:rsid w:val="00A36980"/>
    <w:rsid w:val="00A37422"/>
    <w:rsid w:val="00A37D7D"/>
    <w:rsid w:val="00A4031B"/>
    <w:rsid w:val="00A4111F"/>
    <w:rsid w:val="00A416FF"/>
    <w:rsid w:val="00A418F8"/>
    <w:rsid w:val="00A41C79"/>
    <w:rsid w:val="00A41C9C"/>
    <w:rsid w:val="00A41DD9"/>
    <w:rsid w:val="00A4232F"/>
    <w:rsid w:val="00A43279"/>
    <w:rsid w:val="00A4330B"/>
    <w:rsid w:val="00A43B29"/>
    <w:rsid w:val="00A43D2C"/>
    <w:rsid w:val="00A43E37"/>
    <w:rsid w:val="00A444CA"/>
    <w:rsid w:val="00A44D40"/>
    <w:rsid w:val="00A455B3"/>
    <w:rsid w:val="00A459B7"/>
    <w:rsid w:val="00A459BD"/>
    <w:rsid w:val="00A462CF"/>
    <w:rsid w:val="00A46BB3"/>
    <w:rsid w:val="00A471EF"/>
    <w:rsid w:val="00A4758A"/>
    <w:rsid w:val="00A476C6"/>
    <w:rsid w:val="00A4772E"/>
    <w:rsid w:val="00A47E4C"/>
    <w:rsid w:val="00A503A9"/>
    <w:rsid w:val="00A5071E"/>
    <w:rsid w:val="00A50964"/>
    <w:rsid w:val="00A50B3F"/>
    <w:rsid w:val="00A51171"/>
    <w:rsid w:val="00A51362"/>
    <w:rsid w:val="00A51AB5"/>
    <w:rsid w:val="00A51D72"/>
    <w:rsid w:val="00A51D98"/>
    <w:rsid w:val="00A5214A"/>
    <w:rsid w:val="00A52812"/>
    <w:rsid w:val="00A52874"/>
    <w:rsid w:val="00A5329D"/>
    <w:rsid w:val="00A54936"/>
    <w:rsid w:val="00A556EB"/>
    <w:rsid w:val="00A56392"/>
    <w:rsid w:val="00A5675B"/>
    <w:rsid w:val="00A56AD8"/>
    <w:rsid w:val="00A56E64"/>
    <w:rsid w:val="00A60B1C"/>
    <w:rsid w:val="00A6131F"/>
    <w:rsid w:val="00A614F7"/>
    <w:rsid w:val="00A618DB"/>
    <w:rsid w:val="00A61D82"/>
    <w:rsid w:val="00A62373"/>
    <w:rsid w:val="00A624AF"/>
    <w:rsid w:val="00A629E3"/>
    <w:rsid w:val="00A63102"/>
    <w:rsid w:val="00A63CA1"/>
    <w:rsid w:val="00A65DC3"/>
    <w:rsid w:val="00A66140"/>
    <w:rsid w:val="00A66C5C"/>
    <w:rsid w:val="00A66E66"/>
    <w:rsid w:val="00A670B8"/>
    <w:rsid w:val="00A671AF"/>
    <w:rsid w:val="00A67BC6"/>
    <w:rsid w:val="00A67F6C"/>
    <w:rsid w:val="00A702A5"/>
    <w:rsid w:val="00A709B0"/>
    <w:rsid w:val="00A70B54"/>
    <w:rsid w:val="00A720F8"/>
    <w:rsid w:val="00A7231D"/>
    <w:rsid w:val="00A72524"/>
    <w:rsid w:val="00A726E0"/>
    <w:rsid w:val="00A72C86"/>
    <w:rsid w:val="00A72FAA"/>
    <w:rsid w:val="00A73897"/>
    <w:rsid w:val="00A73E44"/>
    <w:rsid w:val="00A743A0"/>
    <w:rsid w:val="00A745B7"/>
    <w:rsid w:val="00A7487E"/>
    <w:rsid w:val="00A758A6"/>
    <w:rsid w:val="00A76A08"/>
    <w:rsid w:val="00A777B1"/>
    <w:rsid w:val="00A77C7C"/>
    <w:rsid w:val="00A806D9"/>
    <w:rsid w:val="00A80915"/>
    <w:rsid w:val="00A819A1"/>
    <w:rsid w:val="00A81C52"/>
    <w:rsid w:val="00A81F16"/>
    <w:rsid w:val="00A83F83"/>
    <w:rsid w:val="00A84945"/>
    <w:rsid w:val="00A84B2B"/>
    <w:rsid w:val="00A84D6B"/>
    <w:rsid w:val="00A84E95"/>
    <w:rsid w:val="00A85489"/>
    <w:rsid w:val="00A8703C"/>
    <w:rsid w:val="00A87231"/>
    <w:rsid w:val="00A8768B"/>
    <w:rsid w:val="00A878C3"/>
    <w:rsid w:val="00A87D92"/>
    <w:rsid w:val="00A90122"/>
    <w:rsid w:val="00A90D3B"/>
    <w:rsid w:val="00A916F9"/>
    <w:rsid w:val="00A91B0B"/>
    <w:rsid w:val="00A9233E"/>
    <w:rsid w:val="00A92398"/>
    <w:rsid w:val="00A92B31"/>
    <w:rsid w:val="00A93015"/>
    <w:rsid w:val="00A93346"/>
    <w:rsid w:val="00A936CF"/>
    <w:rsid w:val="00A9377A"/>
    <w:rsid w:val="00A94921"/>
    <w:rsid w:val="00A949AC"/>
    <w:rsid w:val="00A95400"/>
    <w:rsid w:val="00A96056"/>
    <w:rsid w:val="00A962D5"/>
    <w:rsid w:val="00A96549"/>
    <w:rsid w:val="00A96FB4"/>
    <w:rsid w:val="00A97501"/>
    <w:rsid w:val="00A9772C"/>
    <w:rsid w:val="00A97E35"/>
    <w:rsid w:val="00AA056D"/>
    <w:rsid w:val="00AA07E7"/>
    <w:rsid w:val="00AA09DB"/>
    <w:rsid w:val="00AA1618"/>
    <w:rsid w:val="00AA166A"/>
    <w:rsid w:val="00AA189A"/>
    <w:rsid w:val="00AA2009"/>
    <w:rsid w:val="00AA20E0"/>
    <w:rsid w:val="00AA212E"/>
    <w:rsid w:val="00AA38A1"/>
    <w:rsid w:val="00AA38CD"/>
    <w:rsid w:val="00AA3ACE"/>
    <w:rsid w:val="00AA3C1A"/>
    <w:rsid w:val="00AA4B2F"/>
    <w:rsid w:val="00AA4DC5"/>
    <w:rsid w:val="00AA54FF"/>
    <w:rsid w:val="00AA5E52"/>
    <w:rsid w:val="00AA6FCE"/>
    <w:rsid w:val="00AA775E"/>
    <w:rsid w:val="00AB05DF"/>
    <w:rsid w:val="00AB082A"/>
    <w:rsid w:val="00AB163C"/>
    <w:rsid w:val="00AB2006"/>
    <w:rsid w:val="00AB2B51"/>
    <w:rsid w:val="00AB2C19"/>
    <w:rsid w:val="00AB2DEF"/>
    <w:rsid w:val="00AB3011"/>
    <w:rsid w:val="00AB316A"/>
    <w:rsid w:val="00AB4659"/>
    <w:rsid w:val="00AB4C47"/>
    <w:rsid w:val="00AB4D0D"/>
    <w:rsid w:val="00AB4DC1"/>
    <w:rsid w:val="00AB4F34"/>
    <w:rsid w:val="00AB5030"/>
    <w:rsid w:val="00AB507A"/>
    <w:rsid w:val="00AB5B0B"/>
    <w:rsid w:val="00AB6782"/>
    <w:rsid w:val="00AB68E6"/>
    <w:rsid w:val="00AB6E9A"/>
    <w:rsid w:val="00AC0220"/>
    <w:rsid w:val="00AC0469"/>
    <w:rsid w:val="00AC13D1"/>
    <w:rsid w:val="00AC1678"/>
    <w:rsid w:val="00AC171F"/>
    <w:rsid w:val="00AC263E"/>
    <w:rsid w:val="00AC2DD4"/>
    <w:rsid w:val="00AC2FC5"/>
    <w:rsid w:val="00AC4999"/>
    <w:rsid w:val="00AC4D8D"/>
    <w:rsid w:val="00AC574C"/>
    <w:rsid w:val="00AC5D27"/>
    <w:rsid w:val="00AC6065"/>
    <w:rsid w:val="00AC6DE2"/>
    <w:rsid w:val="00AC6E03"/>
    <w:rsid w:val="00AC6E90"/>
    <w:rsid w:val="00AC6FB4"/>
    <w:rsid w:val="00AC7033"/>
    <w:rsid w:val="00AC713D"/>
    <w:rsid w:val="00AC78C6"/>
    <w:rsid w:val="00AC7F1D"/>
    <w:rsid w:val="00AD1CA4"/>
    <w:rsid w:val="00AD1DFE"/>
    <w:rsid w:val="00AD23C2"/>
    <w:rsid w:val="00AD242B"/>
    <w:rsid w:val="00AD256E"/>
    <w:rsid w:val="00AD2897"/>
    <w:rsid w:val="00AD3003"/>
    <w:rsid w:val="00AD3DB8"/>
    <w:rsid w:val="00AD40E1"/>
    <w:rsid w:val="00AD4E6F"/>
    <w:rsid w:val="00AD5681"/>
    <w:rsid w:val="00AD5724"/>
    <w:rsid w:val="00AD5BBD"/>
    <w:rsid w:val="00AD767F"/>
    <w:rsid w:val="00AE0296"/>
    <w:rsid w:val="00AE031F"/>
    <w:rsid w:val="00AE0463"/>
    <w:rsid w:val="00AE0AAB"/>
    <w:rsid w:val="00AE0BC9"/>
    <w:rsid w:val="00AE1447"/>
    <w:rsid w:val="00AE353E"/>
    <w:rsid w:val="00AE36B5"/>
    <w:rsid w:val="00AE3A9A"/>
    <w:rsid w:val="00AE40FC"/>
    <w:rsid w:val="00AE417C"/>
    <w:rsid w:val="00AE43AA"/>
    <w:rsid w:val="00AE4A8D"/>
    <w:rsid w:val="00AE4B47"/>
    <w:rsid w:val="00AE4BA0"/>
    <w:rsid w:val="00AE5482"/>
    <w:rsid w:val="00AE5D78"/>
    <w:rsid w:val="00AE648B"/>
    <w:rsid w:val="00AE6CB5"/>
    <w:rsid w:val="00AF08B8"/>
    <w:rsid w:val="00AF0B10"/>
    <w:rsid w:val="00AF0B57"/>
    <w:rsid w:val="00AF1698"/>
    <w:rsid w:val="00AF1CD7"/>
    <w:rsid w:val="00AF241E"/>
    <w:rsid w:val="00AF264B"/>
    <w:rsid w:val="00AF29E5"/>
    <w:rsid w:val="00AF2BEC"/>
    <w:rsid w:val="00AF34CA"/>
    <w:rsid w:val="00AF3A97"/>
    <w:rsid w:val="00AF3C5F"/>
    <w:rsid w:val="00AF4115"/>
    <w:rsid w:val="00AF4167"/>
    <w:rsid w:val="00AF4848"/>
    <w:rsid w:val="00AF5788"/>
    <w:rsid w:val="00AF5B49"/>
    <w:rsid w:val="00AF6066"/>
    <w:rsid w:val="00AF655C"/>
    <w:rsid w:val="00AF678D"/>
    <w:rsid w:val="00AF6EF2"/>
    <w:rsid w:val="00AF799D"/>
    <w:rsid w:val="00AF79E3"/>
    <w:rsid w:val="00AF7B7A"/>
    <w:rsid w:val="00AF7BAB"/>
    <w:rsid w:val="00AF7E71"/>
    <w:rsid w:val="00B007EA"/>
    <w:rsid w:val="00B0119A"/>
    <w:rsid w:val="00B013BA"/>
    <w:rsid w:val="00B018E0"/>
    <w:rsid w:val="00B018E4"/>
    <w:rsid w:val="00B01D4D"/>
    <w:rsid w:val="00B01EA2"/>
    <w:rsid w:val="00B02330"/>
    <w:rsid w:val="00B02784"/>
    <w:rsid w:val="00B02F95"/>
    <w:rsid w:val="00B03736"/>
    <w:rsid w:val="00B03F00"/>
    <w:rsid w:val="00B04068"/>
    <w:rsid w:val="00B04097"/>
    <w:rsid w:val="00B04128"/>
    <w:rsid w:val="00B049E0"/>
    <w:rsid w:val="00B0692E"/>
    <w:rsid w:val="00B0694F"/>
    <w:rsid w:val="00B0699A"/>
    <w:rsid w:val="00B07561"/>
    <w:rsid w:val="00B10507"/>
    <w:rsid w:val="00B10F9E"/>
    <w:rsid w:val="00B11A0D"/>
    <w:rsid w:val="00B12BAA"/>
    <w:rsid w:val="00B12CA4"/>
    <w:rsid w:val="00B13241"/>
    <w:rsid w:val="00B135A0"/>
    <w:rsid w:val="00B13D9D"/>
    <w:rsid w:val="00B14A57"/>
    <w:rsid w:val="00B14CF8"/>
    <w:rsid w:val="00B14EE4"/>
    <w:rsid w:val="00B15456"/>
    <w:rsid w:val="00B1552D"/>
    <w:rsid w:val="00B1602D"/>
    <w:rsid w:val="00B16237"/>
    <w:rsid w:val="00B16B87"/>
    <w:rsid w:val="00B16EEB"/>
    <w:rsid w:val="00B17537"/>
    <w:rsid w:val="00B178A2"/>
    <w:rsid w:val="00B20065"/>
    <w:rsid w:val="00B207EC"/>
    <w:rsid w:val="00B20A22"/>
    <w:rsid w:val="00B20F91"/>
    <w:rsid w:val="00B21196"/>
    <w:rsid w:val="00B2200D"/>
    <w:rsid w:val="00B22143"/>
    <w:rsid w:val="00B22435"/>
    <w:rsid w:val="00B2360A"/>
    <w:rsid w:val="00B23B02"/>
    <w:rsid w:val="00B23FB9"/>
    <w:rsid w:val="00B24C1D"/>
    <w:rsid w:val="00B2531E"/>
    <w:rsid w:val="00B25674"/>
    <w:rsid w:val="00B25EB5"/>
    <w:rsid w:val="00B26E3D"/>
    <w:rsid w:val="00B27135"/>
    <w:rsid w:val="00B276D2"/>
    <w:rsid w:val="00B27A66"/>
    <w:rsid w:val="00B30B03"/>
    <w:rsid w:val="00B31724"/>
    <w:rsid w:val="00B3175A"/>
    <w:rsid w:val="00B31BDE"/>
    <w:rsid w:val="00B3277E"/>
    <w:rsid w:val="00B32A3E"/>
    <w:rsid w:val="00B32E09"/>
    <w:rsid w:val="00B3323A"/>
    <w:rsid w:val="00B345F7"/>
    <w:rsid w:val="00B358D1"/>
    <w:rsid w:val="00B36680"/>
    <w:rsid w:val="00B367FD"/>
    <w:rsid w:val="00B3691F"/>
    <w:rsid w:val="00B36BDC"/>
    <w:rsid w:val="00B37279"/>
    <w:rsid w:val="00B37441"/>
    <w:rsid w:val="00B403AD"/>
    <w:rsid w:val="00B40CC0"/>
    <w:rsid w:val="00B413AA"/>
    <w:rsid w:val="00B42332"/>
    <w:rsid w:val="00B42DB4"/>
    <w:rsid w:val="00B43314"/>
    <w:rsid w:val="00B43384"/>
    <w:rsid w:val="00B4402B"/>
    <w:rsid w:val="00B4492C"/>
    <w:rsid w:val="00B46ADF"/>
    <w:rsid w:val="00B46DEC"/>
    <w:rsid w:val="00B478BD"/>
    <w:rsid w:val="00B47C9D"/>
    <w:rsid w:val="00B50A00"/>
    <w:rsid w:val="00B5180E"/>
    <w:rsid w:val="00B51ABD"/>
    <w:rsid w:val="00B531B6"/>
    <w:rsid w:val="00B5327F"/>
    <w:rsid w:val="00B54AF3"/>
    <w:rsid w:val="00B55456"/>
    <w:rsid w:val="00B556E2"/>
    <w:rsid w:val="00B5599A"/>
    <w:rsid w:val="00B55FC3"/>
    <w:rsid w:val="00B563B4"/>
    <w:rsid w:val="00B56D76"/>
    <w:rsid w:val="00B56FA8"/>
    <w:rsid w:val="00B56FED"/>
    <w:rsid w:val="00B571A5"/>
    <w:rsid w:val="00B572D4"/>
    <w:rsid w:val="00B577A6"/>
    <w:rsid w:val="00B5780F"/>
    <w:rsid w:val="00B57A42"/>
    <w:rsid w:val="00B604A2"/>
    <w:rsid w:val="00B60FC6"/>
    <w:rsid w:val="00B61520"/>
    <w:rsid w:val="00B62153"/>
    <w:rsid w:val="00B624E7"/>
    <w:rsid w:val="00B628D2"/>
    <w:rsid w:val="00B62E7E"/>
    <w:rsid w:val="00B63120"/>
    <w:rsid w:val="00B636F3"/>
    <w:rsid w:val="00B64764"/>
    <w:rsid w:val="00B64C55"/>
    <w:rsid w:val="00B65721"/>
    <w:rsid w:val="00B65883"/>
    <w:rsid w:val="00B6606E"/>
    <w:rsid w:val="00B66617"/>
    <w:rsid w:val="00B6692B"/>
    <w:rsid w:val="00B6699D"/>
    <w:rsid w:val="00B671F0"/>
    <w:rsid w:val="00B67886"/>
    <w:rsid w:val="00B67BB9"/>
    <w:rsid w:val="00B70315"/>
    <w:rsid w:val="00B70722"/>
    <w:rsid w:val="00B7083E"/>
    <w:rsid w:val="00B7095D"/>
    <w:rsid w:val="00B70BF6"/>
    <w:rsid w:val="00B721B8"/>
    <w:rsid w:val="00B722BD"/>
    <w:rsid w:val="00B72E61"/>
    <w:rsid w:val="00B731FC"/>
    <w:rsid w:val="00B73211"/>
    <w:rsid w:val="00B73425"/>
    <w:rsid w:val="00B7344E"/>
    <w:rsid w:val="00B734BA"/>
    <w:rsid w:val="00B73BC8"/>
    <w:rsid w:val="00B74664"/>
    <w:rsid w:val="00B74C69"/>
    <w:rsid w:val="00B75125"/>
    <w:rsid w:val="00B7585E"/>
    <w:rsid w:val="00B75F1E"/>
    <w:rsid w:val="00B76B02"/>
    <w:rsid w:val="00B77D9E"/>
    <w:rsid w:val="00B80103"/>
    <w:rsid w:val="00B80243"/>
    <w:rsid w:val="00B81223"/>
    <w:rsid w:val="00B8182A"/>
    <w:rsid w:val="00B825CF"/>
    <w:rsid w:val="00B83179"/>
    <w:rsid w:val="00B834F4"/>
    <w:rsid w:val="00B83CFE"/>
    <w:rsid w:val="00B846BA"/>
    <w:rsid w:val="00B85060"/>
    <w:rsid w:val="00B85167"/>
    <w:rsid w:val="00B852AE"/>
    <w:rsid w:val="00B86129"/>
    <w:rsid w:val="00B86A8B"/>
    <w:rsid w:val="00B86C3D"/>
    <w:rsid w:val="00B87DD6"/>
    <w:rsid w:val="00B90658"/>
    <w:rsid w:val="00B90AED"/>
    <w:rsid w:val="00B91441"/>
    <w:rsid w:val="00B91DCC"/>
    <w:rsid w:val="00B91F13"/>
    <w:rsid w:val="00B9255A"/>
    <w:rsid w:val="00B925BE"/>
    <w:rsid w:val="00B92756"/>
    <w:rsid w:val="00B92B69"/>
    <w:rsid w:val="00B92C49"/>
    <w:rsid w:val="00B92D7D"/>
    <w:rsid w:val="00B92DFD"/>
    <w:rsid w:val="00B942E9"/>
    <w:rsid w:val="00B949FB"/>
    <w:rsid w:val="00B953B0"/>
    <w:rsid w:val="00B95558"/>
    <w:rsid w:val="00B95778"/>
    <w:rsid w:val="00B9586C"/>
    <w:rsid w:val="00B95D6C"/>
    <w:rsid w:val="00B96168"/>
    <w:rsid w:val="00B96299"/>
    <w:rsid w:val="00B96511"/>
    <w:rsid w:val="00B96703"/>
    <w:rsid w:val="00B96850"/>
    <w:rsid w:val="00B96887"/>
    <w:rsid w:val="00B96A69"/>
    <w:rsid w:val="00B97297"/>
    <w:rsid w:val="00B977B1"/>
    <w:rsid w:val="00B9786E"/>
    <w:rsid w:val="00B97886"/>
    <w:rsid w:val="00B97B29"/>
    <w:rsid w:val="00B97D17"/>
    <w:rsid w:val="00BA007A"/>
    <w:rsid w:val="00BA02CF"/>
    <w:rsid w:val="00BA0D33"/>
    <w:rsid w:val="00BA10A2"/>
    <w:rsid w:val="00BA110C"/>
    <w:rsid w:val="00BA1147"/>
    <w:rsid w:val="00BA168B"/>
    <w:rsid w:val="00BA1A8F"/>
    <w:rsid w:val="00BA1CFA"/>
    <w:rsid w:val="00BA1F2C"/>
    <w:rsid w:val="00BA201D"/>
    <w:rsid w:val="00BA21CA"/>
    <w:rsid w:val="00BA2AFB"/>
    <w:rsid w:val="00BA2C2A"/>
    <w:rsid w:val="00BA338F"/>
    <w:rsid w:val="00BA3676"/>
    <w:rsid w:val="00BA388B"/>
    <w:rsid w:val="00BA3DCE"/>
    <w:rsid w:val="00BA42FB"/>
    <w:rsid w:val="00BA465C"/>
    <w:rsid w:val="00BA4721"/>
    <w:rsid w:val="00BA47A0"/>
    <w:rsid w:val="00BA499F"/>
    <w:rsid w:val="00BA6945"/>
    <w:rsid w:val="00BA6BD7"/>
    <w:rsid w:val="00BA7013"/>
    <w:rsid w:val="00BA7305"/>
    <w:rsid w:val="00BA740D"/>
    <w:rsid w:val="00BA7998"/>
    <w:rsid w:val="00BA7DCB"/>
    <w:rsid w:val="00BB1054"/>
    <w:rsid w:val="00BB15C8"/>
    <w:rsid w:val="00BB15F2"/>
    <w:rsid w:val="00BB18CF"/>
    <w:rsid w:val="00BB2C77"/>
    <w:rsid w:val="00BB2C7F"/>
    <w:rsid w:val="00BB2CBD"/>
    <w:rsid w:val="00BB2D02"/>
    <w:rsid w:val="00BB2F2E"/>
    <w:rsid w:val="00BB2FF5"/>
    <w:rsid w:val="00BB31A3"/>
    <w:rsid w:val="00BB36E2"/>
    <w:rsid w:val="00BB3BB4"/>
    <w:rsid w:val="00BB3F49"/>
    <w:rsid w:val="00BB424B"/>
    <w:rsid w:val="00BB4795"/>
    <w:rsid w:val="00BB49D5"/>
    <w:rsid w:val="00BB51AE"/>
    <w:rsid w:val="00BB5A25"/>
    <w:rsid w:val="00BB5B81"/>
    <w:rsid w:val="00BB64A2"/>
    <w:rsid w:val="00BB6925"/>
    <w:rsid w:val="00BB69C6"/>
    <w:rsid w:val="00BB6B91"/>
    <w:rsid w:val="00BB6D0E"/>
    <w:rsid w:val="00BB7A72"/>
    <w:rsid w:val="00BB7DA6"/>
    <w:rsid w:val="00BC0120"/>
    <w:rsid w:val="00BC04EF"/>
    <w:rsid w:val="00BC0D1F"/>
    <w:rsid w:val="00BC1003"/>
    <w:rsid w:val="00BC1273"/>
    <w:rsid w:val="00BC1863"/>
    <w:rsid w:val="00BC1CC2"/>
    <w:rsid w:val="00BC1DF0"/>
    <w:rsid w:val="00BC2968"/>
    <w:rsid w:val="00BC2CBD"/>
    <w:rsid w:val="00BC369C"/>
    <w:rsid w:val="00BC3DDD"/>
    <w:rsid w:val="00BC4A52"/>
    <w:rsid w:val="00BC4DE4"/>
    <w:rsid w:val="00BC5427"/>
    <w:rsid w:val="00BC57AF"/>
    <w:rsid w:val="00BC58CC"/>
    <w:rsid w:val="00BC60D0"/>
    <w:rsid w:val="00BC61DA"/>
    <w:rsid w:val="00BC68DB"/>
    <w:rsid w:val="00BC6D1B"/>
    <w:rsid w:val="00BC706C"/>
    <w:rsid w:val="00BC76AD"/>
    <w:rsid w:val="00BC7D09"/>
    <w:rsid w:val="00BC7EDB"/>
    <w:rsid w:val="00BC7F20"/>
    <w:rsid w:val="00BD0A93"/>
    <w:rsid w:val="00BD0C57"/>
    <w:rsid w:val="00BD188A"/>
    <w:rsid w:val="00BD1EE8"/>
    <w:rsid w:val="00BD2DEB"/>
    <w:rsid w:val="00BD3523"/>
    <w:rsid w:val="00BD3A70"/>
    <w:rsid w:val="00BD3C11"/>
    <w:rsid w:val="00BD3D45"/>
    <w:rsid w:val="00BD3D68"/>
    <w:rsid w:val="00BD4097"/>
    <w:rsid w:val="00BD4429"/>
    <w:rsid w:val="00BD4797"/>
    <w:rsid w:val="00BD589C"/>
    <w:rsid w:val="00BD5B90"/>
    <w:rsid w:val="00BD5DF0"/>
    <w:rsid w:val="00BD5F7B"/>
    <w:rsid w:val="00BD72AD"/>
    <w:rsid w:val="00BD7847"/>
    <w:rsid w:val="00BD7AB3"/>
    <w:rsid w:val="00BD7BFA"/>
    <w:rsid w:val="00BE046F"/>
    <w:rsid w:val="00BE1159"/>
    <w:rsid w:val="00BE11E4"/>
    <w:rsid w:val="00BE1D7B"/>
    <w:rsid w:val="00BE1D88"/>
    <w:rsid w:val="00BE220C"/>
    <w:rsid w:val="00BE2EFA"/>
    <w:rsid w:val="00BE32FA"/>
    <w:rsid w:val="00BE3514"/>
    <w:rsid w:val="00BE3599"/>
    <w:rsid w:val="00BE4D05"/>
    <w:rsid w:val="00BE4D0E"/>
    <w:rsid w:val="00BE4E84"/>
    <w:rsid w:val="00BE5655"/>
    <w:rsid w:val="00BE5BCA"/>
    <w:rsid w:val="00BE62F1"/>
    <w:rsid w:val="00BF0AE0"/>
    <w:rsid w:val="00BF0C81"/>
    <w:rsid w:val="00BF12C0"/>
    <w:rsid w:val="00BF13D9"/>
    <w:rsid w:val="00BF188E"/>
    <w:rsid w:val="00BF274A"/>
    <w:rsid w:val="00BF2A34"/>
    <w:rsid w:val="00BF2E46"/>
    <w:rsid w:val="00BF2FA8"/>
    <w:rsid w:val="00BF3690"/>
    <w:rsid w:val="00BF3C9D"/>
    <w:rsid w:val="00BF3E60"/>
    <w:rsid w:val="00BF40C7"/>
    <w:rsid w:val="00BF41C6"/>
    <w:rsid w:val="00BF4C0E"/>
    <w:rsid w:val="00BF4D38"/>
    <w:rsid w:val="00BF4D56"/>
    <w:rsid w:val="00BF4FE7"/>
    <w:rsid w:val="00BF52E5"/>
    <w:rsid w:val="00BF541F"/>
    <w:rsid w:val="00BF5939"/>
    <w:rsid w:val="00BF5EF2"/>
    <w:rsid w:val="00BF5F47"/>
    <w:rsid w:val="00BF61D4"/>
    <w:rsid w:val="00BF76E0"/>
    <w:rsid w:val="00BF775F"/>
    <w:rsid w:val="00C002F8"/>
    <w:rsid w:val="00C005D0"/>
    <w:rsid w:val="00C0110E"/>
    <w:rsid w:val="00C01B3D"/>
    <w:rsid w:val="00C01B54"/>
    <w:rsid w:val="00C022EC"/>
    <w:rsid w:val="00C025FA"/>
    <w:rsid w:val="00C027C8"/>
    <w:rsid w:val="00C02A72"/>
    <w:rsid w:val="00C030E2"/>
    <w:rsid w:val="00C03302"/>
    <w:rsid w:val="00C03F4C"/>
    <w:rsid w:val="00C04498"/>
    <w:rsid w:val="00C050E1"/>
    <w:rsid w:val="00C0513D"/>
    <w:rsid w:val="00C05AF8"/>
    <w:rsid w:val="00C05B39"/>
    <w:rsid w:val="00C05C96"/>
    <w:rsid w:val="00C06393"/>
    <w:rsid w:val="00C065A7"/>
    <w:rsid w:val="00C0722B"/>
    <w:rsid w:val="00C07B98"/>
    <w:rsid w:val="00C10AA1"/>
    <w:rsid w:val="00C10FE5"/>
    <w:rsid w:val="00C11563"/>
    <w:rsid w:val="00C11C87"/>
    <w:rsid w:val="00C12197"/>
    <w:rsid w:val="00C122C7"/>
    <w:rsid w:val="00C1288A"/>
    <w:rsid w:val="00C12A39"/>
    <w:rsid w:val="00C13369"/>
    <w:rsid w:val="00C13B4E"/>
    <w:rsid w:val="00C14474"/>
    <w:rsid w:val="00C1490D"/>
    <w:rsid w:val="00C14A22"/>
    <w:rsid w:val="00C14AD0"/>
    <w:rsid w:val="00C14E5D"/>
    <w:rsid w:val="00C1575F"/>
    <w:rsid w:val="00C165B5"/>
    <w:rsid w:val="00C16D99"/>
    <w:rsid w:val="00C17026"/>
    <w:rsid w:val="00C17317"/>
    <w:rsid w:val="00C17D42"/>
    <w:rsid w:val="00C17D90"/>
    <w:rsid w:val="00C17E05"/>
    <w:rsid w:val="00C17FCB"/>
    <w:rsid w:val="00C20D4B"/>
    <w:rsid w:val="00C210BD"/>
    <w:rsid w:val="00C211F9"/>
    <w:rsid w:val="00C2187C"/>
    <w:rsid w:val="00C21EED"/>
    <w:rsid w:val="00C2209B"/>
    <w:rsid w:val="00C224CC"/>
    <w:rsid w:val="00C225EB"/>
    <w:rsid w:val="00C2268A"/>
    <w:rsid w:val="00C22C3D"/>
    <w:rsid w:val="00C22C91"/>
    <w:rsid w:val="00C23ACA"/>
    <w:rsid w:val="00C23E9C"/>
    <w:rsid w:val="00C241F6"/>
    <w:rsid w:val="00C2428F"/>
    <w:rsid w:val="00C24492"/>
    <w:rsid w:val="00C2505A"/>
    <w:rsid w:val="00C2603F"/>
    <w:rsid w:val="00C26532"/>
    <w:rsid w:val="00C26B2B"/>
    <w:rsid w:val="00C2708F"/>
    <w:rsid w:val="00C27FCA"/>
    <w:rsid w:val="00C312CB"/>
    <w:rsid w:val="00C313FD"/>
    <w:rsid w:val="00C314B3"/>
    <w:rsid w:val="00C32627"/>
    <w:rsid w:val="00C327A9"/>
    <w:rsid w:val="00C3292E"/>
    <w:rsid w:val="00C32E8A"/>
    <w:rsid w:val="00C33461"/>
    <w:rsid w:val="00C33728"/>
    <w:rsid w:val="00C34103"/>
    <w:rsid w:val="00C34A09"/>
    <w:rsid w:val="00C34BDF"/>
    <w:rsid w:val="00C356AB"/>
    <w:rsid w:val="00C35C52"/>
    <w:rsid w:val="00C35CFD"/>
    <w:rsid w:val="00C36E87"/>
    <w:rsid w:val="00C375D3"/>
    <w:rsid w:val="00C377FA"/>
    <w:rsid w:val="00C40F78"/>
    <w:rsid w:val="00C410C3"/>
    <w:rsid w:val="00C414DE"/>
    <w:rsid w:val="00C41812"/>
    <w:rsid w:val="00C41BA7"/>
    <w:rsid w:val="00C41D0F"/>
    <w:rsid w:val="00C42123"/>
    <w:rsid w:val="00C42545"/>
    <w:rsid w:val="00C4275D"/>
    <w:rsid w:val="00C42C46"/>
    <w:rsid w:val="00C42E09"/>
    <w:rsid w:val="00C431CE"/>
    <w:rsid w:val="00C441D5"/>
    <w:rsid w:val="00C44A76"/>
    <w:rsid w:val="00C44E8C"/>
    <w:rsid w:val="00C45091"/>
    <w:rsid w:val="00C45A9C"/>
    <w:rsid w:val="00C45BE9"/>
    <w:rsid w:val="00C45D62"/>
    <w:rsid w:val="00C45F36"/>
    <w:rsid w:val="00C464AA"/>
    <w:rsid w:val="00C46BB9"/>
    <w:rsid w:val="00C473B8"/>
    <w:rsid w:val="00C501BA"/>
    <w:rsid w:val="00C50445"/>
    <w:rsid w:val="00C50520"/>
    <w:rsid w:val="00C509C4"/>
    <w:rsid w:val="00C51600"/>
    <w:rsid w:val="00C5196B"/>
    <w:rsid w:val="00C51ABA"/>
    <w:rsid w:val="00C51DE1"/>
    <w:rsid w:val="00C5231E"/>
    <w:rsid w:val="00C52859"/>
    <w:rsid w:val="00C529D6"/>
    <w:rsid w:val="00C52ED0"/>
    <w:rsid w:val="00C53736"/>
    <w:rsid w:val="00C53A04"/>
    <w:rsid w:val="00C54677"/>
    <w:rsid w:val="00C55D8F"/>
    <w:rsid w:val="00C55DB3"/>
    <w:rsid w:val="00C562A1"/>
    <w:rsid w:val="00C57339"/>
    <w:rsid w:val="00C57527"/>
    <w:rsid w:val="00C57791"/>
    <w:rsid w:val="00C57EE8"/>
    <w:rsid w:val="00C60597"/>
    <w:rsid w:val="00C60656"/>
    <w:rsid w:val="00C60E22"/>
    <w:rsid w:val="00C618AC"/>
    <w:rsid w:val="00C61E12"/>
    <w:rsid w:val="00C62418"/>
    <w:rsid w:val="00C62602"/>
    <w:rsid w:val="00C626FC"/>
    <w:rsid w:val="00C62BEA"/>
    <w:rsid w:val="00C63085"/>
    <w:rsid w:val="00C631A8"/>
    <w:rsid w:val="00C63895"/>
    <w:rsid w:val="00C63BC5"/>
    <w:rsid w:val="00C63C5D"/>
    <w:rsid w:val="00C63D4F"/>
    <w:rsid w:val="00C641FA"/>
    <w:rsid w:val="00C6489D"/>
    <w:rsid w:val="00C64C04"/>
    <w:rsid w:val="00C657D0"/>
    <w:rsid w:val="00C65931"/>
    <w:rsid w:val="00C67001"/>
    <w:rsid w:val="00C678AB"/>
    <w:rsid w:val="00C678CA"/>
    <w:rsid w:val="00C7012F"/>
    <w:rsid w:val="00C702A0"/>
    <w:rsid w:val="00C706CC"/>
    <w:rsid w:val="00C707E4"/>
    <w:rsid w:val="00C70975"/>
    <w:rsid w:val="00C70D31"/>
    <w:rsid w:val="00C71B97"/>
    <w:rsid w:val="00C71F19"/>
    <w:rsid w:val="00C728A8"/>
    <w:rsid w:val="00C72937"/>
    <w:rsid w:val="00C72B9B"/>
    <w:rsid w:val="00C737F8"/>
    <w:rsid w:val="00C73A3D"/>
    <w:rsid w:val="00C73BB5"/>
    <w:rsid w:val="00C73BE2"/>
    <w:rsid w:val="00C73ED8"/>
    <w:rsid w:val="00C73F29"/>
    <w:rsid w:val="00C74D27"/>
    <w:rsid w:val="00C74F40"/>
    <w:rsid w:val="00C74F99"/>
    <w:rsid w:val="00C7564E"/>
    <w:rsid w:val="00C7591B"/>
    <w:rsid w:val="00C759DD"/>
    <w:rsid w:val="00C75A8E"/>
    <w:rsid w:val="00C7619A"/>
    <w:rsid w:val="00C76516"/>
    <w:rsid w:val="00C769A4"/>
    <w:rsid w:val="00C76AE8"/>
    <w:rsid w:val="00C7732A"/>
    <w:rsid w:val="00C773E3"/>
    <w:rsid w:val="00C7774E"/>
    <w:rsid w:val="00C802EB"/>
    <w:rsid w:val="00C8039F"/>
    <w:rsid w:val="00C8079B"/>
    <w:rsid w:val="00C80C50"/>
    <w:rsid w:val="00C80EBE"/>
    <w:rsid w:val="00C81D63"/>
    <w:rsid w:val="00C827F5"/>
    <w:rsid w:val="00C828A2"/>
    <w:rsid w:val="00C8327F"/>
    <w:rsid w:val="00C8337F"/>
    <w:rsid w:val="00C83B9D"/>
    <w:rsid w:val="00C84620"/>
    <w:rsid w:val="00C84647"/>
    <w:rsid w:val="00C84A66"/>
    <w:rsid w:val="00C854A2"/>
    <w:rsid w:val="00C8575A"/>
    <w:rsid w:val="00C85BFD"/>
    <w:rsid w:val="00C85FBE"/>
    <w:rsid w:val="00C86757"/>
    <w:rsid w:val="00C86B5C"/>
    <w:rsid w:val="00C86E36"/>
    <w:rsid w:val="00C87BFF"/>
    <w:rsid w:val="00C87C63"/>
    <w:rsid w:val="00C90958"/>
    <w:rsid w:val="00C9102F"/>
    <w:rsid w:val="00C91179"/>
    <w:rsid w:val="00C92517"/>
    <w:rsid w:val="00C926CF"/>
    <w:rsid w:val="00C9329C"/>
    <w:rsid w:val="00C9496B"/>
    <w:rsid w:val="00C94AAE"/>
    <w:rsid w:val="00C94DA0"/>
    <w:rsid w:val="00C95225"/>
    <w:rsid w:val="00C952C3"/>
    <w:rsid w:val="00C95856"/>
    <w:rsid w:val="00C95ACE"/>
    <w:rsid w:val="00C95C03"/>
    <w:rsid w:val="00C95D6C"/>
    <w:rsid w:val="00C96199"/>
    <w:rsid w:val="00C97257"/>
    <w:rsid w:val="00C97F25"/>
    <w:rsid w:val="00CA022C"/>
    <w:rsid w:val="00CA0A7B"/>
    <w:rsid w:val="00CA1928"/>
    <w:rsid w:val="00CA1C5B"/>
    <w:rsid w:val="00CA243A"/>
    <w:rsid w:val="00CA2813"/>
    <w:rsid w:val="00CA298A"/>
    <w:rsid w:val="00CA2C52"/>
    <w:rsid w:val="00CA2DB4"/>
    <w:rsid w:val="00CA2E03"/>
    <w:rsid w:val="00CA3262"/>
    <w:rsid w:val="00CA3756"/>
    <w:rsid w:val="00CA3B23"/>
    <w:rsid w:val="00CA40C3"/>
    <w:rsid w:val="00CA46A6"/>
    <w:rsid w:val="00CA48B9"/>
    <w:rsid w:val="00CA49F8"/>
    <w:rsid w:val="00CA508F"/>
    <w:rsid w:val="00CA5272"/>
    <w:rsid w:val="00CA5A40"/>
    <w:rsid w:val="00CA5D0A"/>
    <w:rsid w:val="00CA60DB"/>
    <w:rsid w:val="00CA6146"/>
    <w:rsid w:val="00CA61BD"/>
    <w:rsid w:val="00CA62C3"/>
    <w:rsid w:val="00CA6A84"/>
    <w:rsid w:val="00CA7808"/>
    <w:rsid w:val="00CA7B37"/>
    <w:rsid w:val="00CB0891"/>
    <w:rsid w:val="00CB0E83"/>
    <w:rsid w:val="00CB102C"/>
    <w:rsid w:val="00CB15E2"/>
    <w:rsid w:val="00CB161E"/>
    <w:rsid w:val="00CB1CB9"/>
    <w:rsid w:val="00CB2842"/>
    <w:rsid w:val="00CB361E"/>
    <w:rsid w:val="00CB3860"/>
    <w:rsid w:val="00CB3E17"/>
    <w:rsid w:val="00CB44CD"/>
    <w:rsid w:val="00CB4985"/>
    <w:rsid w:val="00CB5043"/>
    <w:rsid w:val="00CB50BC"/>
    <w:rsid w:val="00CB50C1"/>
    <w:rsid w:val="00CB5352"/>
    <w:rsid w:val="00CB6A3E"/>
    <w:rsid w:val="00CB712C"/>
    <w:rsid w:val="00CB7292"/>
    <w:rsid w:val="00CB789A"/>
    <w:rsid w:val="00CB7EFF"/>
    <w:rsid w:val="00CC05E1"/>
    <w:rsid w:val="00CC08C7"/>
    <w:rsid w:val="00CC09D5"/>
    <w:rsid w:val="00CC0F11"/>
    <w:rsid w:val="00CC24B2"/>
    <w:rsid w:val="00CC3226"/>
    <w:rsid w:val="00CC38B2"/>
    <w:rsid w:val="00CC3A4D"/>
    <w:rsid w:val="00CC3D89"/>
    <w:rsid w:val="00CC5133"/>
    <w:rsid w:val="00CC53D7"/>
    <w:rsid w:val="00CC6250"/>
    <w:rsid w:val="00CC6A66"/>
    <w:rsid w:val="00CC6DD4"/>
    <w:rsid w:val="00CC6FBE"/>
    <w:rsid w:val="00CC73BE"/>
    <w:rsid w:val="00CC7A74"/>
    <w:rsid w:val="00CC7EF6"/>
    <w:rsid w:val="00CC7F68"/>
    <w:rsid w:val="00CD004D"/>
    <w:rsid w:val="00CD0CA5"/>
    <w:rsid w:val="00CD171A"/>
    <w:rsid w:val="00CD410A"/>
    <w:rsid w:val="00CD478C"/>
    <w:rsid w:val="00CD4EA7"/>
    <w:rsid w:val="00CD5F18"/>
    <w:rsid w:val="00CD5F57"/>
    <w:rsid w:val="00CD611D"/>
    <w:rsid w:val="00CD72A1"/>
    <w:rsid w:val="00CD76B2"/>
    <w:rsid w:val="00CE0858"/>
    <w:rsid w:val="00CE09A3"/>
    <w:rsid w:val="00CE0A1B"/>
    <w:rsid w:val="00CE0B44"/>
    <w:rsid w:val="00CE14A7"/>
    <w:rsid w:val="00CE1998"/>
    <w:rsid w:val="00CE1C71"/>
    <w:rsid w:val="00CE1F18"/>
    <w:rsid w:val="00CE22DF"/>
    <w:rsid w:val="00CE29AA"/>
    <w:rsid w:val="00CE2FD7"/>
    <w:rsid w:val="00CE373B"/>
    <w:rsid w:val="00CE3C72"/>
    <w:rsid w:val="00CE3D3F"/>
    <w:rsid w:val="00CE4D3F"/>
    <w:rsid w:val="00CE5313"/>
    <w:rsid w:val="00CE545A"/>
    <w:rsid w:val="00CE56CA"/>
    <w:rsid w:val="00CE594A"/>
    <w:rsid w:val="00CE5BE5"/>
    <w:rsid w:val="00CE6938"/>
    <w:rsid w:val="00CE6DDF"/>
    <w:rsid w:val="00CE7968"/>
    <w:rsid w:val="00CE7B63"/>
    <w:rsid w:val="00CF04BC"/>
    <w:rsid w:val="00CF0BA3"/>
    <w:rsid w:val="00CF0EF2"/>
    <w:rsid w:val="00CF1593"/>
    <w:rsid w:val="00CF1677"/>
    <w:rsid w:val="00CF1B01"/>
    <w:rsid w:val="00CF1DB6"/>
    <w:rsid w:val="00CF2138"/>
    <w:rsid w:val="00CF26C4"/>
    <w:rsid w:val="00CF2ADE"/>
    <w:rsid w:val="00CF2ED5"/>
    <w:rsid w:val="00CF2F08"/>
    <w:rsid w:val="00CF370B"/>
    <w:rsid w:val="00CF3C87"/>
    <w:rsid w:val="00CF3FA5"/>
    <w:rsid w:val="00CF5CBE"/>
    <w:rsid w:val="00CF60AF"/>
    <w:rsid w:val="00CF769D"/>
    <w:rsid w:val="00D003F0"/>
    <w:rsid w:val="00D00AB5"/>
    <w:rsid w:val="00D018FC"/>
    <w:rsid w:val="00D020E6"/>
    <w:rsid w:val="00D0233B"/>
    <w:rsid w:val="00D02441"/>
    <w:rsid w:val="00D02687"/>
    <w:rsid w:val="00D028C3"/>
    <w:rsid w:val="00D02B2D"/>
    <w:rsid w:val="00D02B62"/>
    <w:rsid w:val="00D0363A"/>
    <w:rsid w:val="00D038DF"/>
    <w:rsid w:val="00D03971"/>
    <w:rsid w:val="00D03983"/>
    <w:rsid w:val="00D039D1"/>
    <w:rsid w:val="00D04288"/>
    <w:rsid w:val="00D045E0"/>
    <w:rsid w:val="00D04DA6"/>
    <w:rsid w:val="00D04F45"/>
    <w:rsid w:val="00D050BF"/>
    <w:rsid w:val="00D052AF"/>
    <w:rsid w:val="00D0549A"/>
    <w:rsid w:val="00D0575F"/>
    <w:rsid w:val="00D05AEF"/>
    <w:rsid w:val="00D06243"/>
    <w:rsid w:val="00D06AD0"/>
    <w:rsid w:val="00D06AEF"/>
    <w:rsid w:val="00D06FA6"/>
    <w:rsid w:val="00D06FEF"/>
    <w:rsid w:val="00D07403"/>
    <w:rsid w:val="00D0782B"/>
    <w:rsid w:val="00D07A56"/>
    <w:rsid w:val="00D10373"/>
    <w:rsid w:val="00D104F3"/>
    <w:rsid w:val="00D105DE"/>
    <w:rsid w:val="00D10B6F"/>
    <w:rsid w:val="00D111DF"/>
    <w:rsid w:val="00D113B4"/>
    <w:rsid w:val="00D115DD"/>
    <w:rsid w:val="00D11B05"/>
    <w:rsid w:val="00D11B9E"/>
    <w:rsid w:val="00D1201E"/>
    <w:rsid w:val="00D12DFB"/>
    <w:rsid w:val="00D13D83"/>
    <w:rsid w:val="00D142DC"/>
    <w:rsid w:val="00D149E1"/>
    <w:rsid w:val="00D15298"/>
    <w:rsid w:val="00D15B2A"/>
    <w:rsid w:val="00D15BE6"/>
    <w:rsid w:val="00D16980"/>
    <w:rsid w:val="00D16D5E"/>
    <w:rsid w:val="00D174E3"/>
    <w:rsid w:val="00D17FCF"/>
    <w:rsid w:val="00D2002D"/>
    <w:rsid w:val="00D20F01"/>
    <w:rsid w:val="00D212C4"/>
    <w:rsid w:val="00D21EBB"/>
    <w:rsid w:val="00D22239"/>
    <w:rsid w:val="00D22D34"/>
    <w:rsid w:val="00D22DC8"/>
    <w:rsid w:val="00D22E5A"/>
    <w:rsid w:val="00D2321A"/>
    <w:rsid w:val="00D2341B"/>
    <w:rsid w:val="00D24360"/>
    <w:rsid w:val="00D24406"/>
    <w:rsid w:val="00D25373"/>
    <w:rsid w:val="00D25664"/>
    <w:rsid w:val="00D26014"/>
    <w:rsid w:val="00D26697"/>
    <w:rsid w:val="00D266A6"/>
    <w:rsid w:val="00D267DA"/>
    <w:rsid w:val="00D26C7B"/>
    <w:rsid w:val="00D27123"/>
    <w:rsid w:val="00D27882"/>
    <w:rsid w:val="00D3084C"/>
    <w:rsid w:val="00D30C17"/>
    <w:rsid w:val="00D30DD3"/>
    <w:rsid w:val="00D3110F"/>
    <w:rsid w:val="00D3121A"/>
    <w:rsid w:val="00D319FD"/>
    <w:rsid w:val="00D31BCF"/>
    <w:rsid w:val="00D31C68"/>
    <w:rsid w:val="00D31F9C"/>
    <w:rsid w:val="00D3263F"/>
    <w:rsid w:val="00D32858"/>
    <w:rsid w:val="00D32A84"/>
    <w:rsid w:val="00D32E26"/>
    <w:rsid w:val="00D33533"/>
    <w:rsid w:val="00D33B1E"/>
    <w:rsid w:val="00D35317"/>
    <w:rsid w:val="00D35562"/>
    <w:rsid w:val="00D35D60"/>
    <w:rsid w:val="00D36032"/>
    <w:rsid w:val="00D3695C"/>
    <w:rsid w:val="00D36A6D"/>
    <w:rsid w:val="00D36EC2"/>
    <w:rsid w:val="00D3739E"/>
    <w:rsid w:val="00D405E6"/>
    <w:rsid w:val="00D407AE"/>
    <w:rsid w:val="00D40B5C"/>
    <w:rsid w:val="00D40C09"/>
    <w:rsid w:val="00D43013"/>
    <w:rsid w:val="00D4343B"/>
    <w:rsid w:val="00D4354A"/>
    <w:rsid w:val="00D43AB4"/>
    <w:rsid w:val="00D43AE9"/>
    <w:rsid w:val="00D4464A"/>
    <w:rsid w:val="00D44C26"/>
    <w:rsid w:val="00D451D6"/>
    <w:rsid w:val="00D4577B"/>
    <w:rsid w:val="00D459E3"/>
    <w:rsid w:val="00D45B08"/>
    <w:rsid w:val="00D4623A"/>
    <w:rsid w:val="00D462D9"/>
    <w:rsid w:val="00D46FBB"/>
    <w:rsid w:val="00D470B5"/>
    <w:rsid w:val="00D51557"/>
    <w:rsid w:val="00D51E88"/>
    <w:rsid w:val="00D523CB"/>
    <w:rsid w:val="00D5245A"/>
    <w:rsid w:val="00D52DCD"/>
    <w:rsid w:val="00D52DD5"/>
    <w:rsid w:val="00D54203"/>
    <w:rsid w:val="00D544EB"/>
    <w:rsid w:val="00D554C3"/>
    <w:rsid w:val="00D55858"/>
    <w:rsid w:val="00D55C71"/>
    <w:rsid w:val="00D55D02"/>
    <w:rsid w:val="00D56304"/>
    <w:rsid w:val="00D56699"/>
    <w:rsid w:val="00D567C4"/>
    <w:rsid w:val="00D56D30"/>
    <w:rsid w:val="00D5789A"/>
    <w:rsid w:val="00D57D06"/>
    <w:rsid w:val="00D60049"/>
    <w:rsid w:val="00D601A8"/>
    <w:rsid w:val="00D60A64"/>
    <w:rsid w:val="00D60CEE"/>
    <w:rsid w:val="00D61871"/>
    <w:rsid w:val="00D618D5"/>
    <w:rsid w:val="00D6271F"/>
    <w:rsid w:val="00D627EB"/>
    <w:rsid w:val="00D628BF"/>
    <w:rsid w:val="00D630B0"/>
    <w:rsid w:val="00D6376F"/>
    <w:rsid w:val="00D63DC5"/>
    <w:rsid w:val="00D6403F"/>
    <w:rsid w:val="00D64133"/>
    <w:rsid w:val="00D64A31"/>
    <w:rsid w:val="00D64E17"/>
    <w:rsid w:val="00D64E24"/>
    <w:rsid w:val="00D65017"/>
    <w:rsid w:val="00D658DE"/>
    <w:rsid w:val="00D659B4"/>
    <w:rsid w:val="00D663D4"/>
    <w:rsid w:val="00D666EE"/>
    <w:rsid w:val="00D67C32"/>
    <w:rsid w:val="00D67D7E"/>
    <w:rsid w:val="00D7026F"/>
    <w:rsid w:val="00D70A9D"/>
    <w:rsid w:val="00D70B55"/>
    <w:rsid w:val="00D70D3F"/>
    <w:rsid w:val="00D7113F"/>
    <w:rsid w:val="00D71BDC"/>
    <w:rsid w:val="00D7273B"/>
    <w:rsid w:val="00D72B21"/>
    <w:rsid w:val="00D72DCF"/>
    <w:rsid w:val="00D737AA"/>
    <w:rsid w:val="00D73B25"/>
    <w:rsid w:val="00D7475F"/>
    <w:rsid w:val="00D74FCF"/>
    <w:rsid w:val="00D75413"/>
    <w:rsid w:val="00D7581C"/>
    <w:rsid w:val="00D75A51"/>
    <w:rsid w:val="00D75E93"/>
    <w:rsid w:val="00D7633C"/>
    <w:rsid w:val="00D76F68"/>
    <w:rsid w:val="00D7739F"/>
    <w:rsid w:val="00D778E7"/>
    <w:rsid w:val="00D801E9"/>
    <w:rsid w:val="00D8097B"/>
    <w:rsid w:val="00D80C13"/>
    <w:rsid w:val="00D80E71"/>
    <w:rsid w:val="00D8128E"/>
    <w:rsid w:val="00D8216C"/>
    <w:rsid w:val="00D82170"/>
    <w:rsid w:val="00D8299B"/>
    <w:rsid w:val="00D82F0B"/>
    <w:rsid w:val="00D830AD"/>
    <w:rsid w:val="00D83A90"/>
    <w:rsid w:val="00D83CDF"/>
    <w:rsid w:val="00D86B10"/>
    <w:rsid w:val="00D8722D"/>
    <w:rsid w:val="00D8776D"/>
    <w:rsid w:val="00D87C86"/>
    <w:rsid w:val="00D90387"/>
    <w:rsid w:val="00D904E1"/>
    <w:rsid w:val="00D90C0E"/>
    <w:rsid w:val="00D91029"/>
    <w:rsid w:val="00D91152"/>
    <w:rsid w:val="00D9175C"/>
    <w:rsid w:val="00D92016"/>
    <w:rsid w:val="00D92A33"/>
    <w:rsid w:val="00D92C39"/>
    <w:rsid w:val="00D92C5F"/>
    <w:rsid w:val="00D93098"/>
    <w:rsid w:val="00D930B7"/>
    <w:rsid w:val="00D93326"/>
    <w:rsid w:val="00D93C47"/>
    <w:rsid w:val="00D94704"/>
    <w:rsid w:val="00D94AF7"/>
    <w:rsid w:val="00D951F3"/>
    <w:rsid w:val="00D95E27"/>
    <w:rsid w:val="00D95ED3"/>
    <w:rsid w:val="00D969A3"/>
    <w:rsid w:val="00D96F13"/>
    <w:rsid w:val="00D973ED"/>
    <w:rsid w:val="00D97844"/>
    <w:rsid w:val="00D979A6"/>
    <w:rsid w:val="00DA0078"/>
    <w:rsid w:val="00DA0383"/>
    <w:rsid w:val="00DA0981"/>
    <w:rsid w:val="00DA1153"/>
    <w:rsid w:val="00DA1345"/>
    <w:rsid w:val="00DA24D6"/>
    <w:rsid w:val="00DA2C63"/>
    <w:rsid w:val="00DA2DE6"/>
    <w:rsid w:val="00DA3D62"/>
    <w:rsid w:val="00DA4C8A"/>
    <w:rsid w:val="00DA623A"/>
    <w:rsid w:val="00DA6872"/>
    <w:rsid w:val="00DA6C3E"/>
    <w:rsid w:val="00DA7059"/>
    <w:rsid w:val="00DA725C"/>
    <w:rsid w:val="00DA7765"/>
    <w:rsid w:val="00DA7C7B"/>
    <w:rsid w:val="00DB00C0"/>
    <w:rsid w:val="00DB0622"/>
    <w:rsid w:val="00DB0A15"/>
    <w:rsid w:val="00DB0DD2"/>
    <w:rsid w:val="00DB2779"/>
    <w:rsid w:val="00DB28FA"/>
    <w:rsid w:val="00DB32CE"/>
    <w:rsid w:val="00DB42D8"/>
    <w:rsid w:val="00DB4849"/>
    <w:rsid w:val="00DB57A9"/>
    <w:rsid w:val="00DB5EDB"/>
    <w:rsid w:val="00DB6AA6"/>
    <w:rsid w:val="00DB7198"/>
    <w:rsid w:val="00DB79B8"/>
    <w:rsid w:val="00DC0597"/>
    <w:rsid w:val="00DC0685"/>
    <w:rsid w:val="00DC08C8"/>
    <w:rsid w:val="00DC1A52"/>
    <w:rsid w:val="00DC1BFD"/>
    <w:rsid w:val="00DC1C98"/>
    <w:rsid w:val="00DC224E"/>
    <w:rsid w:val="00DC27F1"/>
    <w:rsid w:val="00DC2C68"/>
    <w:rsid w:val="00DC2D63"/>
    <w:rsid w:val="00DC33E3"/>
    <w:rsid w:val="00DC3A86"/>
    <w:rsid w:val="00DC4791"/>
    <w:rsid w:val="00DC4BD8"/>
    <w:rsid w:val="00DC4C18"/>
    <w:rsid w:val="00DC4C50"/>
    <w:rsid w:val="00DC4DD0"/>
    <w:rsid w:val="00DC4E17"/>
    <w:rsid w:val="00DC5215"/>
    <w:rsid w:val="00DC61A4"/>
    <w:rsid w:val="00DC6386"/>
    <w:rsid w:val="00DC6424"/>
    <w:rsid w:val="00DC7082"/>
    <w:rsid w:val="00DC7A42"/>
    <w:rsid w:val="00DC7B3D"/>
    <w:rsid w:val="00DC7E6C"/>
    <w:rsid w:val="00DD0ED4"/>
    <w:rsid w:val="00DD23C6"/>
    <w:rsid w:val="00DD2A56"/>
    <w:rsid w:val="00DD2CD7"/>
    <w:rsid w:val="00DD3177"/>
    <w:rsid w:val="00DD3764"/>
    <w:rsid w:val="00DD45AD"/>
    <w:rsid w:val="00DD49AB"/>
    <w:rsid w:val="00DD4BCB"/>
    <w:rsid w:val="00DD4DBB"/>
    <w:rsid w:val="00DD528B"/>
    <w:rsid w:val="00DD5322"/>
    <w:rsid w:val="00DD59EF"/>
    <w:rsid w:val="00DD5C58"/>
    <w:rsid w:val="00DD6470"/>
    <w:rsid w:val="00DD64B0"/>
    <w:rsid w:val="00DD6702"/>
    <w:rsid w:val="00DE0E1B"/>
    <w:rsid w:val="00DE0F34"/>
    <w:rsid w:val="00DE1A77"/>
    <w:rsid w:val="00DE1AAD"/>
    <w:rsid w:val="00DE25F2"/>
    <w:rsid w:val="00DE2838"/>
    <w:rsid w:val="00DE2BB6"/>
    <w:rsid w:val="00DE2ED9"/>
    <w:rsid w:val="00DE30C9"/>
    <w:rsid w:val="00DE38E4"/>
    <w:rsid w:val="00DE5EC7"/>
    <w:rsid w:val="00DE6643"/>
    <w:rsid w:val="00DE6D6C"/>
    <w:rsid w:val="00DE6DD8"/>
    <w:rsid w:val="00DE7EBD"/>
    <w:rsid w:val="00DF0120"/>
    <w:rsid w:val="00DF0B3A"/>
    <w:rsid w:val="00DF0F0E"/>
    <w:rsid w:val="00DF0F5A"/>
    <w:rsid w:val="00DF220A"/>
    <w:rsid w:val="00DF2EA4"/>
    <w:rsid w:val="00DF31D0"/>
    <w:rsid w:val="00DF3CFB"/>
    <w:rsid w:val="00DF44D8"/>
    <w:rsid w:val="00DF475F"/>
    <w:rsid w:val="00DF476F"/>
    <w:rsid w:val="00DF4CCC"/>
    <w:rsid w:val="00DF4CE7"/>
    <w:rsid w:val="00DF5A65"/>
    <w:rsid w:val="00DF5E2E"/>
    <w:rsid w:val="00DF5E78"/>
    <w:rsid w:val="00DF69EF"/>
    <w:rsid w:val="00DF6C89"/>
    <w:rsid w:val="00DF756D"/>
    <w:rsid w:val="00DF7E00"/>
    <w:rsid w:val="00E0011C"/>
    <w:rsid w:val="00E00288"/>
    <w:rsid w:val="00E0029B"/>
    <w:rsid w:val="00E00FDB"/>
    <w:rsid w:val="00E0118F"/>
    <w:rsid w:val="00E01D0F"/>
    <w:rsid w:val="00E01EA2"/>
    <w:rsid w:val="00E024E0"/>
    <w:rsid w:val="00E028DF"/>
    <w:rsid w:val="00E02C14"/>
    <w:rsid w:val="00E036A1"/>
    <w:rsid w:val="00E047F8"/>
    <w:rsid w:val="00E048D5"/>
    <w:rsid w:val="00E04A3F"/>
    <w:rsid w:val="00E04D41"/>
    <w:rsid w:val="00E04E4A"/>
    <w:rsid w:val="00E04EBB"/>
    <w:rsid w:val="00E050BF"/>
    <w:rsid w:val="00E05268"/>
    <w:rsid w:val="00E0540C"/>
    <w:rsid w:val="00E05AE4"/>
    <w:rsid w:val="00E05EC5"/>
    <w:rsid w:val="00E06E1E"/>
    <w:rsid w:val="00E0733D"/>
    <w:rsid w:val="00E07F05"/>
    <w:rsid w:val="00E10207"/>
    <w:rsid w:val="00E105A3"/>
    <w:rsid w:val="00E10C8B"/>
    <w:rsid w:val="00E115EE"/>
    <w:rsid w:val="00E11879"/>
    <w:rsid w:val="00E11CD7"/>
    <w:rsid w:val="00E11E3C"/>
    <w:rsid w:val="00E1250C"/>
    <w:rsid w:val="00E12CDD"/>
    <w:rsid w:val="00E12CE2"/>
    <w:rsid w:val="00E1317A"/>
    <w:rsid w:val="00E13629"/>
    <w:rsid w:val="00E13640"/>
    <w:rsid w:val="00E1488A"/>
    <w:rsid w:val="00E1506E"/>
    <w:rsid w:val="00E150F5"/>
    <w:rsid w:val="00E15724"/>
    <w:rsid w:val="00E15F48"/>
    <w:rsid w:val="00E15F4F"/>
    <w:rsid w:val="00E15FE2"/>
    <w:rsid w:val="00E16D36"/>
    <w:rsid w:val="00E16E49"/>
    <w:rsid w:val="00E1723C"/>
    <w:rsid w:val="00E17393"/>
    <w:rsid w:val="00E203A7"/>
    <w:rsid w:val="00E20630"/>
    <w:rsid w:val="00E20827"/>
    <w:rsid w:val="00E20F69"/>
    <w:rsid w:val="00E20FFB"/>
    <w:rsid w:val="00E21CF6"/>
    <w:rsid w:val="00E2219E"/>
    <w:rsid w:val="00E221D4"/>
    <w:rsid w:val="00E2237C"/>
    <w:rsid w:val="00E22CA0"/>
    <w:rsid w:val="00E234C6"/>
    <w:rsid w:val="00E23517"/>
    <w:rsid w:val="00E24411"/>
    <w:rsid w:val="00E246A1"/>
    <w:rsid w:val="00E24788"/>
    <w:rsid w:val="00E24983"/>
    <w:rsid w:val="00E2558E"/>
    <w:rsid w:val="00E25808"/>
    <w:rsid w:val="00E25D13"/>
    <w:rsid w:val="00E26138"/>
    <w:rsid w:val="00E262E7"/>
    <w:rsid w:val="00E264A9"/>
    <w:rsid w:val="00E26B01"/>
    <w:rsid w:val="00E27A32"/>
    <w:rsid w:val="00E27CB0"/>
    <w:rsid w:val="00E30121"/>
    <w:rsid w:val="00E303F7"/>
    <w:rsid w:val="00E30407"/>
    <w:rsid w:val="00E30BFE"/>
    <w:rsid w:val="00E316B0"/>
    <w:rsid w:val="00E317AA"/>
    <w:rsid w:val="00E319A5"/>
    <w:rsid w:val="00E32C91"/>
    <w:rsid w:val="00E33086"/>
    <w:rsid w:val="00E3316D"/>
    <w:rsid w:val="00E335EB"/>
    <w:rsid w:val="00E33605"/>
    <w:rsid w:val="00E33870"/>
    <w:rsid w:val="00E33B0F"/>
    <w:rsid w:val="00E348BC"/>
    <w:rsid w:val="00E34DE8"/>
    <w:rsid w:val="00E35415"/>
    <w:rsid w:val="00E35CF1"/>
    <w:rsid w:val="00E36448"/>
    <w:rsid w:val="00E36494"/>
    <w:rsid w:val="00E36E4B"/>
    <w:rsid w:val="00E375B9"/>
    <w:rsid w:val="00E37607"/>
    <w:rsid w:val="00E37788"/>
    <w:rsid w:val="00E37B44"/>
    <w:rsid w:val="00E37F84"/>
    <w:rsid w:val="00E4013F"/>
    <w:rsid w:val="00E40F76"/>
    <w:rsid w:val="00E41233"/>
    <w:rsid w:val="00E41368"/>
    <w:rsid w:val="00E414A5"/>
    <w:rsid w:val="00E418ED"/>
    <w:rsid w:val="00E4239E"/>
    <w:rsid w:val="00E432B7"/>
    <w:rsid w:val="00E437F6"/>
    <w:rsid w:val="00E439F0"/>
    <w:rsid w:val="00E43B7C"/>
    <w:rsid w:val="00E441D4"/>
    <w:rsid w:val="00E4464E"/>
    <w:rsid w:val="00E45329"/>
    <w:rsid w:val="00E45664"/>
    <w:rsid w:val="00E45697"/>
    <w:rsid w:val="00E458FF"/>
    <w:rsid w:val="00E45CB4"/>
    <w:rsid w:val="00E45F7C"/>
    <w:rsid w:val="00E46331"/>
    <w:rsid w:val="00E46FDB"/>
    <w:rsid w:val="00E474D4"/>
    <w:rsid w:val="00E47D2E"/>
    <w:rsid w:val="00E50415"/>
    <w:rsid w:val="00E50DDD"/>
    <w:rsid w:val="00E50F07"/>
    <w:rsid w:val="00E521D7"/>
    <w:rsid w:val="00E5247C"/>
    <w:rsid w:val="00E52610"/>
    <w:rsid w:val="00E526FD"/>
    <w:rsid w:val="00E52A70"/>
    <w:rsid w:val="00E52C2C"/>
    <w:rsid w:val="00E534B6"/>
    <w:rsid w:val="00E53DC0"/>
    <w:rsid w:val="00E53E4C"/>
    <w:rsid w:val="00E54009"/>
    <w:rsid w:val="00E5535E"/>
    <w:rsid w:val="00E55523"/>
    <w:rsid w:val="00E55B70"/>
    <w:rsid w:val="00E55EEA"/>
    <w:rsid w:val="00E57D41"/>
    <w:rsid w:val="00E57EF3"/>
    <w:rsid w:val="00E6058B"/>
    <w:rsid w:val="00E605C3"/>
    <w:rsid w:val="00E60612"/>
    <w:rsid w:val="00E61247"/>
    <w:rsid w:val="00E61525"/>
    <w:rsid w:val="00E61F8C"/>
    <w:rsid w:val="00E63544"/>
    <w:rsid w:val="00E635B0"/>
    <w:rsid w:val="00E636D7"/>
    <w:rsid w:val="00E63F03"/>
    <w:rsid w:val="00E647A0"/>
    <w:rsid w:val="00E65864"/>
    <w:rsid w:val="00E6609B"/>
    <w:rsid w:val="00E668FC"/>
    <w:rsid w:val="00E66C61"/>
    <w:rsid w:val="00E6703E"/>
    <w:rsid w:val="00E670E0"/>
    <w:rsid w:val="00E67250"/>
    <w:rsid w:val="00E6768E"/>
    <w:rsid w:val="00E676FF"/>
    <w:rsid w:val="00E70CA0"/>
    <w:rsid w:val="00E71303"/>
    <w:rsid w:val="00E71327"/>
    <w:rsid w:val="00E71730"/>
    <w:rsid w:val="00E71D74"/>
    <w:rsid w:val="00E7241C"/>
    <w:rsid w:val="00E72557"/>
    <w:rsid w:val="00E728DD"/>
    <w:rsid w:val="00E72C1C"/>
    <w:rsid w:val="00E7330E"/>
    <w:rsid w:val="00E73D4F"/>
    <w:rsid w:val="00E74568"/>
    <w:rsid w:val="00E746A0"/>
    <w:rsid w:val="00E74B0A"/>
    <w:rsid w:val="00E74C36"/>
    <w:rsid w:val="00E75B2A"/>
    <w:rsid w:val="00E763B7"/>
    <w:rsid w:val="00E76452"/>
    <w:rsid w:val="00E769F9"/>
    <w:rsid w:val="00E7753A"/>
    <w:rsid w:val="00E77572"/>
    <w:rsid w:val="00E7796D"/>
    <w:rsid w:val="00E779DC"/>
    <w:rsid w:val="00E80702"/>
    <w:rsid w:val="00E80707"/>
    <w:rsid w:val="00E819AC"/>
    <w:rsid w:val="00E81C08"/>
    <w:rsid w:val="00E81D75"/>
    <w:rsid w:val="00E821C1"/>
    <w:rsid w:val="00E822AB"/>
    <w:rsid w:val="00E82317"/>
    <w:rsid w:val="00E8248C"/>
    <w:rsid w:val="00E8294E"/>
    <w:rsid w:val="00E8359E"/>
    <w:rsid w:val="00E837F7"/>
    <w:rsid w:val="00E83A15"/>
    <w:rsid w:val="00E8407A"/>
    <w:rsid w:val="00E84435"/>
    <w:rsid w:val="00E84CD5"/>
    <w:rsid w:val="00E85461"/>
    <w:rsid w:val="00E85677"/>
    <w:rsid w:val="00E85929"/>
    <w:rsid w:val="00E8599E"/>
    <w:rsid w:val="00E86477"/>
    <w:rsid w:val="00E86F3A"/>
    <w:rsid w:val="00E8726D"/>
    <w:rsid w:val="00E876A4"/>
    <w:rsid w:val="00E878C4"/>
    <w:rsid w:val="00E903A6"/>
    <w:rsid w:val="00E90630"/>
    <w:rsid w:val="00E908FA"/>
    <w:rsid w:val="00E925BA"/>
    <w:rsid w:val="00E92E5E"/>
    <w:rsid w:val="00E932D5"/>
    <w:rsid w:val="00E9333F"/>
    <w:rsid w:val="00E93646"/>
    <w:rsid w:val="00E93DE2"/>
    <w:rsid w:val="00E94FA4"/>
    <w:rsid w:val="00E955EF"/>
    <w:rsid w:val="00E95B66"/>
    <w:rsid w:val="00E95C00"/>
    <w:rsid w:val="00E95F2C"/>
    <w:rsid w:val="00E9665D"/>
    <w:rsid w:val="00E9678F"/>
    <w:rsid w:val="00E96A21"/>
    <w:rsid w:val="00E96B46"/>
    <w:rsid w:val="00E971A1"/>
    <w:rsid w:val="00E97248"/>
    <w:rsid w:val="00E9782E"/>
    <w:rsid w:val="00E97B18"/>
    <w:rsid w:val="00E97D55"/>
    <w:rsid w:val="00E97FEC"/>
    <w:rsid w:val="00EA095A"/>
    <w:rsid w:val="00EA178F"/>
    <w:rsid w:val="00EA1AD0"/>
    <w:rsid w:val="00EA1B4D"/>
    <w:rsid w:val="00EA1CD0"/>
    <w:rsid w:val="00EA1D74"/>
    <w:rsid w:val="00EA1F48"/>
    <w:rsid w:val="00EA206B"/>
    <w:rsid w:val="00EA22E6"/>
    <w:rsid w:val="00EA2A36"/>
    <w:rsid w:val="00EA39D2"/>
    <w:rsid w:val="00EA4760"/>
    <w:rsid w:val="00EA4C4D"/>
    <w:rsid w:val="00EA4D63"/>
    <w:rsid w:val="00EA59F4"/>
    <w:rsid w:val="00EA6406"/>
    <w:rsid w:val="00EA667F"/>
    <w:rsid w:val="00EA6A8A"/>
    <w:rsid w:val="00EA6FA7"/>
    <w:rsid w:val="00EA7AEB"/>
    <w:rsid w:val="00EB023F"/>
    <w:rsid w:val="00EB02A5"/>
    <w:rsid w:val="00EB043C"/>
    <w:rsid w:val="00EB099C"/>
    <w:rsid w:val="00EB10E8"/>
    <w:rsid w:val="00EB11FB"/>
    <w:rsid w:val="00EB1C5B"/>
    <w:rsid w:val="00EB2079"/>
    <w:rsid w:val="00EB2091"/>
    <w:rsid w:val="00EB26B4"/>
    <w:rsid w:val="00EB2F7A"/>
    <w:rsid w:val="00EB3286"/>
    <w:rsid w:val="00EB3531"/>
    <w:rsid w:val="00EB3564"/>
    <w:rsid w:val="00EB3639"/>
    <w:rsid w:val="00EB3B98"/>
    <w:rsid w:val="00EB3CB9"/>
    <w:rsid w:val="00EB3EAD"/>
    <w:rsid w:val="00EB46CE"/>
    <w:rsid w:val="00EB4EF9"/>
    <w:rsid w:val="00EB5B30"/>
    <w:rsid w:val="00EB5D73"/>
    <w:rsid w:val="00EB6543"/>
    <w:rsid w:val="00EB72AB"/>
    <w:rsid w:val="00EB7CF2"/>
    <w:rsid w:val="00EC0686"/>
    <w:rsid w:val="00EC0F09"/>
    <w:rsid w:val="00EC128C"/>
    <w:rsid w:val="00EC16D3"/>
    <w:rsid w:val="00EC2088"/>
    <w:rsid w:val="00EC213A"/>
    <w:rsid w:val="00EC3EBC"/>
    <w:rsid w:val="00EC4806"/>
    <w:rsid w:val="00EC49BB"/>
    <w:rsid w:val="00EC4FC3"/>
    <w:rsid w:val="00EC54F6"/>
    <w:rsid w:val="00EC6022"/>
    <w:rsid w:val="00EC611D"/>
    <w:rsid w:val="00EC6415"/>
    <w:rsid w:val="00EC68C3"/>
    <w:rsid w:val="00EC7758"/>
    <w:rsid w:val="00EC7B95"/>
    <w:rsid w:val="00EC7DD2"/>
    <w:rsid w:val="00ED05E0"/>
    <w:rsid w:val="00ED096D"/>
    <w:rsid w:val="00ED1DD9"/>
    <w:rsid w:val="00ED3475"/>
    <w:rsid w:val="00ED35C9"/>
    <w:rsid w:val="00ED3EB6"/>
    <w:rsid w:val="00ED43C5"/>
    <w:rsid w:val="00ED46C8"/>
    <w:rsid w:val="00ED4DD6"/>
    <w:rsid w:val="00ED4F55"/>
    <w:rsid w:val="00ED534A"/>
    <w:rsid w:val="00ED5532"/>
    <w:rsid w:val="00ED59A3"/>
    <w:rsid w:val="00ED5B72"/>
    <w:rsid w:val="00ED676E"/>
    <w:rsid w:val="00ED688E"/>
    <w:rsid w:val="00ED7250"/>
    <w:rsid w:val="00ED7455"/>
    <w:rsid w:val="00ED7CD7"/>
    <w:rsid w:val="00ED7DA5"/>
    <w:rsid w:val="00EE0581"/>
    <w:rsid w:val="00EE0B94"/>
    <w:rsid w:val="00EE1279"/>
    <w:rsid w:val="00EE13CB"/>
    <w:rsid w:val="00EE14FA"/>
    <w:rsid w:val="00EE1933"/>
    <w:rsid w:val="00EE1AFE"/>
    <w:rsid w:val="00EE2CA1"/>
    <w:rsid w:val="00EE2D36"/>
    <w:rsid w:val="00EE2D3B"/>
    <w:rsid w:val="00EE2D81"/>
    <w:rsid w:val="00EE2E74"/>
    <w:rsid w:val="00EE2FEF"/>
    <w:rsid w:val="00EE3362"/>
    <w:rsid w:val="00EE33D6"/>
    <w:rsid w:val="00EE357E"/>
    <w:rsid w:val="00EE36F8"/>
    <w:rsid w:val="00EE3702"/>
    <w:rsid w:val="00EE47EF"/>
    <w:rsid w:val="00EE51F1"/>
    <w:rsid w:val="00EE57FE"/>
    <w:rsid w:val="00EE5856"/>
    <w:rsid w:val="00EE593D"/>
    <w:rsid w:val="00EE5A93"/>
    <w:rsid w:val="00EE7BC2"/>
    <w:rsid w:val="00EF0464"/>
    <w:rsid w:val="00EF0BD5"/>
    <w:rsid w:val="00EF0C9B"/>
    <w:rsid w:val="00EF26C7"/>
    <w:rsid w:val="00EF27DB"/>
    <w:rsid w:val="00EF29B2"/>
    <w:rsid w:val="00EF2A2C"/>
    <w:rsid w:val="00EF2B3F"/>
    <w:rsid w:val="00EF2D8E"/>
    <w:rsid w:val="00EF2F59"/>
    <w:rsid w:val="00EF306E"/>
    <w:rsid w:val="00EF322D"/>
    <w:rsid w:val="00EF3517"/>
    <w:rsid w:val="00EF37A2"/>
    <w:rsid w:val="00EF3FDD"/>
    <w:rsid w:val="00EF416E"/>
    <w:rsid w:val="00EF54A2"/>
    <w:rsid w:val="00EF5947"/>
    <w:rsid w:val="00EF5C62"/>
    <w:rsid w:val="00EF5FD3"/>
    <w:rsid w:val="00EF6229"/>
    <w:rsid w:val="00EF6583"/>
    <w:rsid w:val="00EF68DF"/>
    <w:rsid w:val="00EF693A"/>
    <w:rsid w:val="00EF6BD5"/>
    <w:rsid w:val="00EF6D27"/>
    <w:rsid w:val="00EF6D3D"/>
    <w:rsid w:val="00EF6D9E"/>
    <w:rsid w:val="00EF7367"/>
    <w:rsid w:val="00EF75E7"/>
    <w:rsid w:val="00F0073B"/>
    <w:rsid w:val="00F00800"/>
    <w:rsid w:val="00F0089F"/>
    <w:rsid w:val="00F019F9"/>
    <w:rsid w:val="00F01A09"/>
    <w:rsid w:val="00F01DE8"/>
    <w:rsid w:val="00F021AB"/>
    <w:rsid w:val="00F0227F"/>
    <w:rsid w:val="00F036D6"/>
    <w:rsid w:val="00F03A63"/>
    <w:rsid w:val="00F03B55"/>
    <w:rsid w:val="00F040B9"/>
    <w:rsid w:val="00F045BB"/>
    <w:rsid w:val="00F04B2E"/>
    <w:rsid w:val="00F04C31"/>
    <w:rsid w:val="00F05420"/>
    <w:rsid w:val="00F05CE3"/>
    <w:rsid w:val="00F0646D"/>
    <w:rsid w:val="00F064DA"/>
    <w:rsid w:val="00F065BB"/>
    <w:rsid w:val="00F06F56"/>
    <w:rsid w:val="00F07FA5"/>
    <w:rsid w:val="00F1082F"/>
    <w:rsid w:val="00F11591"/>
    <w:rsid w:val="00F11F06"/>
    <w:rsid w:val="00F122FA"/>
    <w:rsid w:val="00F12550"/>
    <w:rsid w:val="00F12995"/>
    <w:rsid w:val="00F12AF7"/>
    <w:rsid w:val="00F13A0E"/>
    <w:rsid w:val="00F1494F"/>
    <w:rsid w:val="00F15161"/>
    <w:rsid w:val="00F15C04"/>
    <w:rsid w:val="00F15C45"/>
    <w:rsid w:val="00F15EF5"/>
    <w:rsid w:val="00F16FD9"/>
    <w:rsid w:val="00F172BA"/>
    <w:rsid w:val="00F1742A"/>
    <w:rsid w:val="00F174AB"/>
    <w:rsid w:val="00F178C5"/>
    <w:rsid w:val="00F1794D"/>
    <w:rsid w:val="00F20010"/>
    <w:rsid w:val="00F204A5"/>
    <w:rsid w:val="00F20944"/>
    <w:rsid w:val="00F209C0"/>
    <w:rsid w:val="00F20D70"/>
    <w:rsid w:val="00F213D6"/>
    <w:rsid w:val="00F214CC"/>
    <w:rsid w:val="00F2155A"/>
    <w:rsid w:val="00F21C47"/>
    <w:rsid w:val="00F22DB9"/>
    <w:rsid w:val="00F232E6"/>
    <w:rsid w:val="00F2339D"/>
    <w:rsid w:val="00F2384A"/>
    <w:rsid w:val="00F24020"/>
    <w:rsid w:val="00F24493"/>
    <w:rsid w:val="00F24C7F"/>
    <w:rsid w:val="00F24CBF"/>
    <w:rsid w:val="00F25034"/>
    <w:rsid w:val="00F2568B"/>
    <w:rsid w:val="00F257CD"/>
    <w:rsid w:val="00F2591B"/>
    <w:rsid w:val="00F25EB5"/>
    <w:rsid w:val="00F26344"/>
    <w:rsid w:val="00F26FA6"/>
    <w:rsid w:val="00F27184"/>
    <w:rsid w:val="00F276B1"/>
    <w:rsid w:val="00F31024"/>
    <w:rsid w:val="00F317D6"/>
    <w:rsid w:val="00F317DB"/>
    <w:rsid w:val="00F31BC2"/>
    <w:rsid w:val="00F31C1F"/>
    <w:rsid w:val="00F3215C"/>
    <w:rsid w:val="00F32386"/>
    <w:rsid w:val="00F32604"/>
    <w:rsid w:val="00F336CB"/>
    <w:rsid w:val="00F34106"/>
    <w:rsid w:val="00F341D7"/>
    <w:rsid w:val="00F344B9"/>
    <w:rsid w:val="00F34A61"/>
    <w:rsid w:val="00F3510B"/>
    <w:rsid w:val="00F35E63"/>
    <w:rsid w:val="00F35F8E"/>
    <w:rsid w:val="00F360B1"/>
    <w:rsid w:val="00F3686C"/>
    <w:rsid w:val="00F36BA0"/>
    <w:rsid w:val="00F37B37"/>
    <w:rsid w:val="00F37B80"/>
    <w:rsid w:val="00F37E6A"/>
    <w:rsid w:val="00F37F1B"/>
    <w:rsid w:val="00F40753"/>
    <w:rsid w:val="00F4158A"/>
    <w:rsid w:val="00F41703"/>
    <w:rsid w:val="00F417D4"/>
    <w:rsid w:val="00F42294"/>
    <w:rsid w:val="00F422E2"/>
    <w:rsid w:val="00F426AF"/>
    <w:rsid w:val="00F4291C"/>
    <w:rsid w:val="00F42E87"/>
    <w:rsid w:val="00F43527"/>
    <w:rsid w:val="00F44014"/>
    <w:rsid w:val="00F4419E"/>
    <w:rsid w:val="00F44294"/>
    <w:rsid w:val="00F4440B"/>
    <w:rsid w:val="00F4470B"/>
    <w:rsid w:val="00F44910"/>
    <w:rsid w:val="00F44CD3"/>
    <w:rsid w:val="00F44D10"/>
    <w:rsid w:val="00F451D2"/>
    <w:rsid w:val="00F45950"/>
    <w:rsid w:val="00F467EB"/>
    <w:rsid w:val="00F46D09"/>
    <w:rsid w:val="00F47229"/>
    <w:rsid w:val="00F472F8"/>
    <w:rsid w:val="00F473A2"/>
    <w:rsid w:val="00F474CC"/>
    <w:rsid w:val="00F5014B"/>
    <w:rsid w:val="00F50999"/>
    <w:rsid w:val="00F51032"/>
    <w:rsid w:val="00F517F2"/>
    <w:rsid w:val="00F51D98"/>
    <w:rsid w:val="00F522D9"/>
    <w:rsid w:val="00F5335B"/>
    <w:rsid w:val="00F53994"/>
    <w:rsid w:val="00F53E35"/>
    <w:rsid w:val="00F5441C"/>
    <w:rsid w:val="00F545B7"/>
    <w:rsid w:val="00F54A69"/>
    <w:rsid w:val="00F54DB0"/>
    <w:rsid w:val="00F55068"/>
    <w:rsid w:val="00F5543B"/>
    <w:rsid w:val="00F555D5"/>
    <w:rsid w:val="00F55C74"/>
    <w:rsid w:val="00F564AD"/>
    <w:rsid w:val="00F5691E"/>
    <w:rsid w:val="00F56AF4"/>
    <w:rsid w:val="00F57586"/>
    <w:rsid w:val="00F60838"/>
    <w:rsid w:val="00F60A59"/>
    <w:rsid w:val="00F616F6"/>
    <w:rsid w:val="00F61ADB"/>
    <w:rsid w:val="00F62280"/>
    <w:rsid w:val="00F637B3"/>
    <w:rsid w:val="00F63A7F"/>
    <w:rsid w:val="00F63C8B"/>
    <w:rsid w:val="00F63F7E"/>
    <w:rsid w:val="00F64395"/>
    <w:rsid w:val="00F648B3"/>
    <w:rsid w:val="00F64CBF"/>
    <w:rsid w:val="00F64D3D"/>
    <w:rsid w:val="00F64ED5"/>
    <w:rsid w:val="00F65B7C"/>
    <w:rsid w:val="00F65C61"/>
    <w:rsid w:val="00F65DBA"/>
    <w:rsid w:val="00F65E65"/>
    <w:rsid w:val="00F66378"/>
    <w:rsid w:val="00F6682D"/>
    <w:rsid w:val="00F66CFA"/>
    <w:rsid w:val="00F66D74"/>
    <w:rsid w:val="00F67B9B"/>
    <w:rsid w:val="00F700EE"/>
    <w:rsid w:val="00F701A2"/>
    <w:rsid w:val="00F705B7"/>
    <w:rsid w:val="00F706F3"/>
    <w:rsid w:val="00F708F7"/>
    <w:rsid w:val="00F70977"/>
    <w:rsid w:val="00F70FB3"/>
    <w:rsid w:val="00F720DA"/>
    <w:rsid w:val="00F72595"/>
    <w:rsid w:val="00F72B3B"/>
    <w:rsid w:val="00F72FA0"/>
    <w:rsid w:val="00F736AC"/>
    <w:rsid w:val="00F73C07"/>
    <w:rsid w:val="00F73CE6"/>
    <w:rsid w:val="00F74E39"/>
    <w:rsid w:val="00F75062"/>
    <w:rsid w:val="00F7533E"/>
    <w:rsid w:val="00F7550B"/>
    <w:rsid w:val="00F7552D"/>
    <w:rsid w:val="00F75642"/>
    <w:rsid w:val="00F75E35"/>
    <w:rsid w:val="00F763A7"/>
    <w:rsid w:val="00F77689"/>
    <w:rsid w:val="00F77740"/>
    <w:rsid w:val="00F779DD"/>
    <w:rsid w:val="00F77F05"/>
    <w:rsid w:val="00F809D8"/>
    <w:rsid w:val="00F81B06"/>
    <w:rsid w:val="00F81DEE"/>
    <w:rsid w:val="00F827A3"/>
    <w:rsid w:val="00F831D6"/>
    <w:rsid w:val="00F8363E"/>
    <w:rsid w:val="00F84544"/>
    <w:rsid w:val="00F84686"/>
    <w:rsid w:val="00F84768"/>
    <w:rsid w:val="00F84FAE"/>
    <w:rsid w:val="00F85930"/>
    <w:rsid w:val="00F85C8D"/>
    <w:rsid w:val="00F85D4D"/>
    <w:rsid w:val="00F86B08"/>
    <w:rsid w:val="00F86DE3"/>
    <w:rsid w:val="00F90030"/>
    <w:rsid w:val="00F9067F"/>
    <w:rsid w:val="00F92D7D"/>
    <w:rsid w:val="00F93125"/>
    <w:rsid w:val="00F9322F"/>
    <w:rsid w:val="00F93249"/>
    <w:rsid w:val="00F939A9"/>
    <w:rsid w:val="00F93C30"/>
    <w:rsid w:val="00F948CA"/>
    <w:rsid w:val="00F94D06"/>
    <w:rsid w:val="00F9511D"/>
    <w:rsid w:val="00F95268"/>
    <w:rsid w:val="00F9538F"/>
    <w:rsid w:val="00F95431"/>
    <w:rsid w:val="00F95852"/>
    <w:rsid w:val="00F959A6"/>
    <w:rsid w:val="00F95B64"/>
    <w:rsid w:val="00F96C83"/>
    <w:rsid w:val="00F96DDE"/>
    <w:rsid w:val="00F978CB"/>
    <w:rsid w:val="00FA0026"/>
    <w:rsid w:val="00FA0DDE"/>
    <w:rsid w:val="00FA0DFA"/>
    <w:rsid w:val="00FA12B4"/>
    <w:rsid w:val="00FA14FD"/>
    <w:rsid w:val="00FA17C0"/>
    <w:rsid w:val="00FA1AE9"/>
    <w:rsid w:val="00FA271B"/>
    <w:rsid w:val="00FA2DCE"/>
    <w:rsid w:val="00FA30A8"/>
    <w:rsid w:val="00FA38C8"/>
    <w:rsid w:val="00FA3A3D"/>
    <w:rsid w:val="00FA3B02"/>
    <w:rsid w:val="00FA4539"/>
    <w:rsid w:val="00FA4F61"/>
    <w:rsid w:val="00FA51A6"/>
    <w:rsid w:val="00FA52D5"/>
    <w:rsid w:val="00FA53E9"/>
    <w:rsid w:val="00FA6387"/>
    <w:rsid w:val="00FA6833"/>
    <w:rsid w:val="00FA6879"/>
    <w:rsid w:val="00FA7994"/>
    <w:rsid w:val="00FB0338"/>
    <w:rsid w:val="00FB06B0"/>
    <w:rsid w:val="00FB083F"/>
    <w:rsid w:val="00FB08A6"/>
    <w:rsid w:val="00FB099C"/>
    <w:rsid w:val="00FB0DEE"/>
    <w:rsid w:val="00FB1524"/>
    <w:rsid w:val="00FB1554"/>
    <w:rsid w:val="00FB1F65"/>
    <w:rsid w:val="00FB2852"/>
    <w:rsid w:val="00FB2E79"/>
    <w:rsid w:val="00FB3093"/>
    <w:rsid w:val="00FB30C0"/>
    <w:rsid w:val="00FB310B"/>
    <w:rsid w:val="00FB3F37"/>
    <w:rsid w:val="00FB4097"/>
    <w:rsid w:val="00FB420D"/>
    <w:rsid w:val="00FB436B"/>
    <w:rsid w:val="00FB54AE"/>
    <w:rsid w:val="00FB55C7"/>
    <w:rsid w:val="00FB5FF8"/>
    <w:rsid w:val="00FB6318"/>
    <w:rsid w:val="00FB68DC"/>
    <w:rsid w:val="00FB6EE2"/>
    <w:rsid w:val="00FB7986"/>
    <w:rsid w:val="00FB7A11"/>
    <w:rsid w:val="00FB7F4D"/>
    <w:rsid w:val="00FC0347"/>
    <w:rsid w:val="00FC0703"/>
    <w:rsid w:val="00FC19A8"/>
    <w:rsid w:val="00FC1E99"/>
    <w:rsid w:val="00FC26C0"/>
    <w:rsid w:val="00FC2971"/>
    <w:rsid w:val="00FC2FD8"/>
    <w:rsid w:val="00FC302C"/>
    <w:rsid w:val="00FC3347"/>
    <w:rsid w:val="00FC3BDA"/>
    <w:rsid w:val="00FC48E5"/>
    <w:rsid w:val="00FC5F11"/>
    <w:rsid w:val="00FC5F2B"/>
    <w:rsid w:val="00FC68FA"/>
    <w:rsid w:val="00FC7216"/>
    <w:rsid w:val="00FC7354"/>
    <w:rsid w:val="00FC745C"/>
    <w:rsid w:val="00FC7B76"/>
    <w:rsid w:val="00FC7C22"/>
    <w:rsid w:val="00FD0181"/>
    <w:rsid w:val="00FD066F"/>
    <w:rsid w:val="00FD0D03"/>
    <w:rsid w:val="00FD210F"/>
    <w:rsid w:val="00FD25D2"/>
    <w:rsid w:val="00FD264B"/>
    <w:rsid w:val="00FD29AC"/>
    <w:rsid w:val="00FD36B2"/>
    <w:rsid w:val="00FD36B8"/>
    <w:rsid w:val="00FD37E5"/>
    <w:rsid w:val="00FD47D6"/>
    <w:rsid w:val="00FD5B28"/>
    <w:rsid w:val="00FD6472"/>
    <w:rsid w:val="00FD7033"/>
    <w:rsid w:val="00FD72E9"/>
    <w:rsid w:val="00FD73C0"/>
    <w:rsid w:val="00FD7A1F"/>
    <w:rsid w:val="00FD7C9D"/>
    <w:rsid w:val="00FE048D"/>
    <w:rsid w:val="00FE0ED2"/>
    <w:rsid w:val="00FE1826"/>
    <w:rsid w:val="00FE1F23"/>
    <w:rsid w:val="00FE2664"/>
    <w:rsid w:val="00FE3734"/>
    <w:rsid w:val="00FE37DC"/>
    <w:rsid w:val="00FE5485"/>
    <w:rsid w:val="00FE5C99"/>
    <w:rsid w:val="00FE60D7"/>
    <w:rsid w:val="00FE63D1"/>
    <w:rsid w:val="00FE67E3"/>
    <w:rsid w:val="00FE69AD"/>
    <w:rsid w:val="00FE70F3"/>
    <w:rsid w:val="00FE74E8"/>
    <w:rsid w:val="00FE77DD"/>
    <w:rsid w:val="00FE78C6"/>
    <w:rsid w:val="00FF0073"/>
    <w:rsid w:val="00FF06CE"/>
    <w:rsid w:val="00FF0CE5"/>
    <w:rsid w:val="00FF0E3C"/>
    <w:rsid w:val="00FF1370"/>
    <w:rsid w:val="00FF1DA6"/>
    <w:rsid w:val="00FF1F31"/>
    <w:rsid w:val="00FF240F"/>
    <w:rsid w:val="00FF2525"/>
    <w:rsid w:val="00FF2530"/>
    <w:rsid w:val="00FF32BE"/>
    <w:rsid w:val="00FF405F"/>
    <w:rsid w:val="00FF424A"/>
    <w:rsid w:val="00FF5024"/>
    <w:rsid w:val="00FF503D"/>
    <w:rsid w:val="00FF54FF"/>
    <w:rsid w:val="00FF6854"/>
    <w:rsid w:val="00FF6DEE"/>
    <w:rsid w:val="00FF6ED4"/>
    <w:rsid w:val="00FF77C0"/>
    <w:rsid w:val="00FF7A0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A086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0915"/>
  </w:style>
  <w:style w:type="paragraph" w:styleId="Heading1">
    <w:name w:val="heading 1"/>
    <w:basedOn w:val="Normal"/>
    <w:next w:val="Normal"/>
    <w:link w:val="Heading1Char"/>
    <w:uiPriority w:val="9"/>
    <w:qFormat/>
    <w:rsid w:val="00D02B62"/>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F12AF7"/>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0596"/>
    <w:pPr>
      <w:ind w:left="720"/>
      <w:contextualSpacing/>
    </w:pPr>
  </w:style>
  <w:style w:type="paragraph" w:styleId="FootnoteText">
    <w:name w:val="footnote text"/>
    <w:basedOn w:val="Normal"/>
    <w:link w:val="FootnoteTextChar"/>
    <w:uiPriority w:val="99"/>
    <w:semiHidden/>
    <w:unhideWhenUsed/>
    <w:rsid w:val="0051380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13801"/>
    <w:rPr>
      <w:sz w:val="20"/>
      <w:szCs w:val="20"/>
    </w:rPr>
  </w:style>
  <w:style w:type="character" w:styleId="FootnoteReference">
    <w:name w:val="footnote reference"/>
    <w:basedOn w:val="DefaultParagraphFont"/>
    <w:uiPriority w:val="99"/>
    <w:semiHidden/>
    <w:unhideWhenUsed/>
    <w:rsid w:val="00513801"/>
    <w:rPr>
      <w:vertAlign w:val="superscript"/>
    </w:rPr>
  </w:style>
  <w:style w:type="character" w:styleId="Hyperlink">
    <w:name w:val="Hyperlink"/>
    <w:basedOn w:val="DefaultParagraphFont"/>
    <w:uiPriority w:val="99"/>
    <w:unhideWhenUsed/>
    <w:rsid w:val="00E45664"/>
    <w:rPr>
      <w:color w:val="0000FF"/>
      <w:u w:val="single"/>
    </w:rPr>
  </w:style>
  <w:style w:type="paragraph" w:styleId="NormalWeb">
    <w:name w:val="Normal (Web)"/>
    <w:basedOn w:val="Normal"/>
    <w:uiPriority w:val="99"/>
    <w:semiHidden/>
    <w:unhideWhenUsed/>
    <w:rsid w:val="00FE77D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D5245A"/>
    <w:rPr>
      <w:sz w:val="16"/>
      <w:szCs w:val="16"/>
    </w:rPr>
  </w:style>
  <w:style w:type="paragraph" w:styleId="CommentText">
    <w:name w:val="annotation text"/>
    <w:basedOn w:val="Normal"/>
    <w:link w:val="CommentTextChar"/>
    <w:uiPriority w:val="99"/>
    <w:semiHidden/>
    <w:unhideWhenUsed/>
    <w:rsid w:val="00D5245A"/>
    <w:pPr>
      <w:spacing w:line="240" w:lineRule="auto"/>
    </w:pPr>
    <w:rPr>
      <w:sz w:val="20"/>
      <w:szCs w:val="20"/>
    </w:rPr>
  </w:style>
  <w:style w:type="character" w:customStyle="1" w:styleId="CommentTextChar">
    <w:name w:val="Comment Text Char"/>
    <w:basedOn w:val="DefaultParagraphFont"/>
    <w:link w:val="CommentText"/>
    <w:uiPriority w:val="99"/>
    <w:semiHidden/>
    <w:rsid w:val="00D5245A"/>
    <w:rPr>
      <w:sz w:val="20"/>
      <w:szCs w:val="20"/>
    </w:rPr>
  </w:style>
  <w:style w:type="paragraph" w:styleId="CommentSubject">
    <w:name w:val="annotation subject"/>
    <w:basedOn w:val="CommentText"/>
    <w:next w:val="CommentText"/>
    <w:link w:val="CommentSubjectChar"/>
    <w:uiPriority w:val="99"/>
    <w:semiHidden/>
    <w:unhideWhenUsed/>
    <w:rsid w:val="00D5245A"/>
    <w:rPr>
      <w:b/>
      <w:bCs/>
    </w:rPr>
  </w:style>
  <w:style w:type="character" w:customStyle="1" w:styleId="CommentSubjectChar">
    <w:name w:val="Comment Subject Char"/>
    <w:basedOn w:val="CommentTextChar"/>
    <w:link w:val="CommentSubject"/>
    <w:uiPriority w:val="99"/>
    <w:semiHidden/>
    <w:rsid w:val="00D5245A"/>
    <w:rPr>
      <w:b/>
      <w:bCs/>
      <w:sz w:val="20"/>
      <w:szCs w:val="20"/>
    </w:rPr>
  </w:style>
  <w:style w:type="paragraph" w:styleId="BalloonText">
    <w:name w:val="Balloon Text"/>
    <w:basedOn w:val="Normal"/>
    <w:link w:val="BalloonTextChar"/>
    <w:uiPriority w:val="99"/>
    <w:semiHidden/>
    <w:unhideWhenUsed/>
    <w:rsid w:val="00D5245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5245A"/>
    <w:rPr>
      <w:rFonts w:ascii="Segoe UI" w:hAnsi="Segoe UI" w:cs="Segoe UI"/>
      <w:sz w:val="18"/>
      <w:szCs w:val="18"/>
    </w:rPr>
  </w:style>
  <w:style w:type="paragraph" w:styleId="Header">
    <w:name w:val="header"/>
    <w:basedOn w:val="Normal"/>
    <w:link w:val="HeaderChar"/>
    <w:uiPriority w:val="99"/>
    <w:unhideWhenUsed/>
    <w:rsid w:val="004A2CA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A2CAB"/>
  </w:style>
  <w:style w:type="paragraph" w:styleId="Footer">
    <w:name w:val="footer"/>
    <w:basedOn w:val="Normal"/>
    <w:link w:val="FooterChar"/>
    <w:uiPriority w:val="99"/>
    <w:unhideWhenUsed/>
    <w:rsid w:val="004A2CA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A2CAB"/>
  </w:style>
  <w:style w:type="character" w:customStyle="1" w:styleId="A4">
    <w:name w:val="A4"/>
    <w:uiPriority w:val="99"/>
    <w:rsid w:val="00E94FA4"/>
    <w:rPr>
      <w:color w:val="000000"/>
    </w:rPr>
  </w:style>
  <w:style w:type="paragraph" w:styleId="Caption">
    <w:name w:val="caption"/>
    <w:basedOn w:val="Normal"/>
    <w:next w:val="Normal"/>
    <w:link w:val="CaptionChar"/>
    <w:uiPriority w:val="35"/>
    <w:unhideWhenUsed/>
    <w:qFormat/>
    <w:rsid w:val="0063106C"/>
    <w:pPr>
      <w:spacing w:line="240" w:lineRule="auto"/>
    </w:pPr>
    <w:rPr>
      <w:rFonts w:ascii="Times New Roman" w:eastAsia="Times New Roman" w:hAnsi="Times New Roman" w:cs="Times New Roman"/>
      <w:i/>
      <w:iCs/>
      <w:color w:val="1F497D" w:themeColor="text2"/>
      <w:sz w:val="18"/>
      <w:szCs w:val="18"/>
      <w:lang w:val="en-ID"/>
    </w:rPr>
  </w:style>
  <w:style w:type="character" w:customStyle="1" w:styleId="Heading1Char">
    <w:name w:val="Heading 1 Char"/>
    <w:basedOn w:val="DefaultParagraphFont"/>
    <w:link w:val="Heading1"/>
    <w:uiPriority w:val="9"/>
    <w:rsid w:val="00D02B62"/>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BE4D05"/>
    <w:pPr>
      <w:spacing w:line="259" w:lineRule="auto"/>
      <w:outlineLvl w:val="9"/>
    </w:pPr>
  </w:style>
  <w:style w:type="paragraph" w:styleId="TOC1">
    <w:name w:val="toc 1"/>
    <w:basedOn w:val="Normal"/>
    <w:next w:val="Normal"/>
    <w:autoRedefine/>
    <w:uiPriority w:val="39"/>
    <w:unhideWhenUsed/>
    <w:rsid w:val="00E15FE2"/>
    <w:pPr>
      <w:tabs>
        <w:tab w:val="right" w:leader="dot" w:pos="7928"/>
      </w:tabs>
      <w:spacing w:after="100"/>
    </w:pPr>
  </w:style>
  <w:style w:type="paragraph" w:styleId="TOC2">
    <w:name w:val="toc 2"/>
    <w:basedOn w:val="Normal"/>
    <w:next w:val="Normal"/>
    <w:autoRedefine/>
    <w:uiPriority w:val="39"/>
    <w:unhideWhenUsed/>
    <w:rsid w:val="00BE4D05"/>
    <w:pPr>
      <w:spacing w:after="100"/>
      <w:ind w:left="220"/>
    </w:pPr>
  </w:style>
  <w:style w:type="paragraph" w:styleId="TOC3">
    <w:name w:val="toc 3"/>
    <w:basedOn w:val="Normal"/>
    <w:next w:val="Normal"/>
    <w:autoRedefine/>
    <w:uiPriority w:val="39"/>
    <w:unhideWhenUsed/>
    <w:rsid w:val="00BE4D05"/>
    <w:pPr>
      <w:spacing w:after="100"/>
      <w:ind w:left="440"/>
    </w:pPr>
  </w:style>
  <w:style w:type="paragraph" w:styleId="TableofFigures">
    <w:name w:val="table of figures"/>
    <w:basedOn w:val="Normal"/>
    <w:next w:val="Normal"/>
    <w:uiPriority w:val="99"/>
    <w:unhideWhenUsed/>
    <w:rsid w:val="009361ED"/>
    <w:pPr>
      <w:spacing w:after="0"/>
    </w:pPr>
  </w:style>
  <w:style w:type="paragraph" w:customStyle="1" w:styleId="CaptionGambar">
    <w:name w:val="Caption Gambar"/>
    <w:basedOn w:val="Caption"/>
    <w:link w:val="CaptionGambarChar"/>
    <w:qFormat/>
    <w:rsid w:val="000029B4"/>
    <w:pPr>
      <w:spacing w:after="0" w:line="360" w:lineRule="auto"/>
      <w:jc w:val="center"/>
    </w:pPr>
    <w:rPr>
      <w:i w:val="0"/>
      <w:color w:val="000000" w:themeColor="text1"/>
      <w:sz w:val="20"/>
    </w:rPr>
  </w:style>
  <w:style w:type="character" w:customStyle="1" w:styleId="CaptionChar">
    <w:name w:val="Caption Char"/>
    <w:basedOn w:val="DefaultParagraphFont"/>
    <w:link w:val="Caption"/>
    <w:uiPriority w:val="35"/>
    <w:rsid w:val="000029B4"/>
    <w:rPr>
      <w:rFonts w:ascii="Times New Roman" w:eastAsia="Times New Roman" w:hAnsi="Times New Roman" w:cs="Times New Roman"/>
      <w:i/>
      <w:iCs/>
      <w:color w:val="1F497D" w:themeColor="text2"/>
      <w:sz w:val="18"/>
      <w:szCs w:val="18"/>
      <w:lang w:val="en-ID"/>
    </w:rPr>
  </w:style>
  <w:style w:type="character" w:customStyle="1" w:styleId="CaptionGambarChar">
    <w:name w:val="Caption Gambar Char"/>
    <w:basedOn w:val="CaptionChar"/>
    <w:link w:val="CaptionGambar"/>
    <w:rsid w:val="000029B4"/>
    <w:rPr>
      <w:rFonts w:ascii="Times New Roman" w:eastAsia="Times New Roman" w:hAnsi="Times New Roman" w:cs="Times New Roman"/>
      <w:i w:val="0"/>
      <w:iCs/>
      <w:color w:val="000000" w:themeColor="text1"/>
      <w:sz w:val="20"/>
      <w:szCs w:val="18"/>
      <w:lang w:val="en-ID"/>
    </w:rPr>
  </w:style>
  <w:style w:type="table" w:styleId="TableGrid">
    <w:name w:val="Table Grid"/>
    <w:basedOn w:val="TableNormal"/>
    <w:uiPriority w:val="39"/>
    <w:rsid w:val="005752D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1">
    <w:name w:val="Plain Table 1"/>
    <w:basedOn w:val="TableNormal"/>
    <w:uiPriority w:val="41"/>
    <w:rsid w:val="00F517F2"/>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2Char">
    <w:name w:val="Heading 2 Char"/>
    <w:basedOn w:val="DefaultParagraphFont"/>
    <w:link w:val="Heading2"/>
    <w:uiPriority w:val="9"/>
    <w:semiHidden/>
    <w:rsid w:val="00F12AF7"/>
    <w:rPr>
      <w:rFonts w:asciiTheme="majorHAnsi" w:eastAsiaTheme="majorEastAsia" w:hAnsiTheme="majorHAnsi" w:cstheme="majorBidi"/>
      <w:color w:val="365F91" w:themeColor="accent1" w:themeShade="BF"/>
      <w:sz w:val="26"/>
      <w:szCs w:val="26"/>
    </w:rPr>
  </w:style>
  <w:style w:type="paragraph" w:styleId="BodyText">
    <w:name w:val="Body Text"/>
    <w:basedOn w:val="Normal"/>
    <w:link w:val="BodyTextChar"/>
    <w:uiPriority w:val="99"/>
    <w:semiHidden/>
    <w:unhideWhenUsed/>
    <w:rsid w:val="00E932D5"/>
    <w:pPr>
      <w:spacing w:after="120"/>
    </w:pPr>
  </w:style>
  <w:style w:type="character" w:customStyle="1" w:styleId="BodyTextChar">
    <w:name w:val="Body Text Char"/>
    <w:basedOn w:val="DefaultParagraphFont"/>
    <w:link w:val="BodyText"/>
    <w:uiPriority w:val="99"/>
    <w:semiHidden/>
    <w:rsid w:val="00E932D5"/>
  </w:style>
  <w:style w:type="character" w:customStyle="1" w:styleId="UnresolvedMention">
    <w:name w:val="Unresolved Mention"/>
    <w:basedOn w:val="DefaultParagraphFont"/>
    <w:uiPriority w:val="99"/>
    <w:semiHidden/>
    <w:unhideWhenUsed/>
    <w:rsid w:val="0073577E"/>
    <w:rPr>
      <w:color w:val="605E5C"/>
      <w:shd w:val="clear" w:color="auto" w:fill="E1DFDD"/>
    </w:rPr>
  </w:style>
  <w:style w:type="table" w:customStyle="1" w:styleId="GridTable3">
    <w:name w:val="Grid Table 3"/>
    <w:basedOn w:val="TableNormal"/>
    <w:uiPriority w:val="48"/>
    <w:rsid w:val="00B403AD"/>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6Colorful">
    <w:name w:val="Grid Table 6 Colorful"/>
    <w:basedOn w:val="TableNormal"/>
    <w:uiPriority w:val="51"/>
    <w:rsid w:val="00B403AD"/>
    <w:pPr>
      <w:spacing w:after="0" w:line="240" w:lineRule="auto"/>
    </w:pPr>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0915"/>
  </w:style>
  <w:style w:type="paragraph" w:styleId="Heading1">
    <w:name w:val="heading 1"/>
    <w:basedOn w:val="Normal"/>
    <w:next w:val="Normal"/>
    <w:link w:val="Heading1Char"/>
    <w:uiPriority w:val="9"/>
    <w:qFormat/>
    <w:rsid w:val="00D02B62"/>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F12AF7"/>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0596"/>
    <w:pPr>
      <w:ind w:left="720"/>
      <w:contextualSpacing/>
    </w:pPr>
  </w:style>
  <w:style w:type="paragraph" w:styleId="FootnoteText">
    <w:name w:val="footnote text"/>
    <w:basedOn w:val="Normal"/>
    <w:link w:val="FootnoteTextChar"/>
    <w:uiPriority w:val="99"/>
    <w:semiHidden/>
    <w:unhideWhenUsed/>
    <w:rsid w:val="0051380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13801"/>
    <w:rPr>
      <w:sz w:val="20"/>
      <w:szCs w:val="20"/>
    </w:rPr>
  </w:style>
  <w:style w:type="character" w:styleId="FootnoteReference">
    <w:name w:val="footnote reference"/>
    <w:basedOn w:val="DefaultParagraphFont"/>
    <w:uiPriority w:val="99"/>
    <w:semiHidden/>
    <w:unhideWhenUsed/>
    <w:rsid w:val="00513801"/>
    <w:rPr>
      <w:vertAlign w:val="superscript"/>
    </w:rPr>
  </w:style>
  <w:style w:type="character" w:styleId="Hyperlink">
    <w:name w:val="Hyperlink"/>
    <w:basedOn w:val="DefaultParagraphFont"/>
    <w:uiPriority w:val="99"/>
    <w:unhideWhenUsed/>
    <w:rsid w:val="00E45664"/>
    <w:rPr>
      <w:color w:val="0000FF"/>
      <w:u w:val="single"/>
    </w:rPr>
  </w:style>
  <w:style w:type="paragraph" w:styleId="NormalWeb">
    <w:name w:val="Normal (Web)"/>
    <w:basedOn w:val="Normal"/>
    <w:uiPriority w:val="99"/>
    <w:semiHidden/>
    <w:unhideWhenUsed/>
    <w:rsid w:val="00FE77D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D5245A"/>
    <w:rPr>
      <w:sz w:val="16"/>
      <w:szCs w:val="16"/>
    </w:rPr>
  </w:style>
  <w:style w:type="paragraph" w:styleId="CommentText">
    <w:name w:val="annotation text"/>
    <w:basedOn w:val="Normal"/>
    <w:link w:val="CommentTextChar"/>
    <w:uiPriority w:val="99"/>
    <w:semiHidden/>
    <w:unhideWhenUsed/>
    <w:rsid w:val="00D5245A"/>
    <w:pPr>
      <w:spacing w:line="240" w:lineRule="auto"/>
    </w:pPr>
    <w:rPr>
      <w:sz w:val="20"/>
      <w:szCs w:val="20"/>
    </w:rPr>
  </w:style>
  <w:style w:type="character" w:customStyle="1" w:styleId="CommentTextChar">
    <w:name w:val="Comment Text Char"/>
    <w:basedOn w:val="DefaultParagraphFont"/>
    <w:link w:val="CommentText"/>
    <w:uiPriority w:val="99"/>
    <w:semiHidden/>
    <w:rsid w:val="00D5245A"/>
    <w:rPr>
      <w:sz w:val="20"/>
      <w:szCs w:val="20"/>
    </w:rPr>
  </w:style>
  <w:style w:type="paragraph" w:styleId="CommentSubject">
    <w:name w:val="annotation subject"/>
    <w:basedOn w:val="CommentText"/>
    <w:next w:val="CommentText"/>
    <w:link w:val="CommentSubjectChar"/>
    <w:uiPriority w:val="99"/>
    <w:semiHidden/>
    <w:unhideWhenUsed/>
    <w:rsid w:val="00D5245A"/>
    <w:rPr>
      <w:b/>
      <w:bCs/>
    </w:rPr>
  </w:style>
  <w:style w:type="character" w:customStyle="1" w:styleId="CommentSubjectChar">
    <w:name w:val="Comment Subject Char"/>
    <w:basedOn w:val="CommentTextChar"/>
    <w:link w:val="CommentSubject"/>
    <w:uiPriority w:val="99"/>
    <w:semiHidden/>
    <w:rsid w:val="00D5245A"/>
    <w:rPr>
      <w:b/>
      <w:bCs/>
      <w:sz w:val="20"/>
      <w:szCs w:val="20"/>
    </w:rPr>
  </w:style>
  <w:style w:type="paragraph" w:styleId="BalloonText">
    <w:name w:val="Balloon Text"/>
    <w:basedOn w:val="Normal"/>
    <w:link w:val="BalloonTextChar"/>
    <w:uiPriority w:val="99"/>
    <w:semiHidden/>
    <w:unhideWhenUsed/>
    <w:rsid w:val="00D5245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5245A"/>
    <w:rPr>
      <w:rFonts w:ascii="Segoe UI" w:hAnsi="Segoe UI" w:cs="Segoe UI"/>
      <w:sz w:val="18"/>
      <w:szCs w:val="18"/>
    </w:rPr>
  </w:style>
  <w:style w:type="paragraph" w:styleId="Header">
    <w:name w:val="header"/>
    <w:basedOn w:val="Normal"/>
    <w:link w:val="HeaderChar"/>
    <w:uiPriority w:val="99"/>
    <w:unhideWhenUsed/>
    <w:rsid w:val="004A2CA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A2CAB"/>
  </w:style>
  <w:style w:type="paragraph" w:styleId="Footer">
    <w:name w:val="footer"/>
    <w:basedOn w:val="Normal"/>
    <w:link w:val="FooterChar"/>
    <w:uiPriority w:val="99"/>
    <w:unhideWhenUsed/>
    <w:rsid w:val="004A2CA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A2CAB"/>
  </w:style>
  <w:style w:type="character" w:customStyle="1" w:styleId="A4">
    <w:name w:val="A4"/>
    <w:uiPriority w:val="99"/>
    <w:rsid w:val="00E94FA4"/>
    <w:rPr>
      <w:color w:val="000000"/>
    </w:rPr>
  </w:style>
  <w:style w:type="paragraph" w:styleId="Caption">
    <w:name w:val="caption"/>
    <w:basedOn w:val="Normal"/>
    <w:next w:val="Normal"/>
    <w:link w:val="CaptionChar"/>
    <w:uiPriority w:val="35"/>
    <w:unhideWhenUsed/>
    <w:qFormat/>
    <w:rsid w:val="0063106C"/>
    <w:pPr>
      <w:spacing w:line="240" w:lineRule="auto"/>
    </w:pPr>
    <w:rPr>
      <w:rFonts w:ascii="Times New Roman" w:eastAsia="Times New Roman" w:hAnsi="Times New Roman" w:cs="Times New Roman"/>
      <w:i/>
      <w:iCs/>
      <w:color w:val="1F497D" w:themeColor="text2"/>
      <w:sz w:val="18"/>
      <w:szCs w:val="18"/>
      <w:lang w:val="en-ID"/>
    </w:rPr>
  </w:style>
  <w:style w:type="character" w:customStyle="1" w:styleId="Heading1Char">
    <w:name w:val="Heading 1 Char"/>
    <w:basedOn w:val="DefaultParagraphFont"/>
    <w:link w:val="Heading1"/>
    <w:uiPriority w:val="9"/>
    <w:rsid w:val="00D02B62"/>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BE4D05"/>
    <w:pPr>
      <w:spacing w:line="259" w:lineRule="auto"/>
      <w:outlineLvl w:val="9"/>
    </w:pPr>
  </w:style>
  <w:style w:type="paragraph" w:styleId="TOC1">
    <w:name w:val="toc 1"/>
    <w:basedOn w:val="Normal"/>
    <w:next w:val="Normal"/>
    <w:autoRedefine/>
    <w:uiPriority w:val="39"/>
    <w:unhideWhenUsed/>
    <w:rsid w:val="00E15FE2"/>
    <w:pPr>
      <w:tabs>
        <w:tab w:val="right" w:leader="dot" w:pos="7928"/>
      </w:tabs>
      <w:spacing w:after="100"/>
    </w:pPr>
  </w:style>
  <w:style w:type="paragraph" w:styleId="TOC2">
    <w:name w:val="toc 2"/>
    <w:basedOn w:val="Normal"/>
    <w:next w:val="Normal"/>
    <w:autoRedefine/>
    <w:uiPriority w:val="39"/>
    <w:unhideWhenUsed/>
    <w:rsid w:val="00BE4D05"/>
    <w:pPr>
      <w:spacing w:after="100"/>
      <w:ind w:left="220"/>
    </w:pPr>
  </w:style>
  <w:style w:type="paragraph" w:styleId="TOC3">
    <w:name w:val="toc 3"/>
    <w:basedOn w:val="Normal"/>
    <w:next w:val="Normal"/>
    <w:autoRedefine/>
    <w:uiPriority w:val="39"/>
    <w:unhideWhenUsed/>
    <w:rsid w:val="00BE4D05"/>
    <w:pPr>
      <w:spacing w:after="100"/>
      <w:ind w:left="440"/>
    </w:pPr>
  </w:style>
  <w:style w:type="paragraph" w:styleId="TableofFigures">
    <w:name w:val="table of figures"/>
    <w:basedOn w:val="Normal"/>
    <w:next w:val="Normal"/>
    <w:uiPriority w:val="99"/>
    <w:unhideWhenUsed/>
    <w:rsid w:val="009361ED"/>
    <w:pPr>
      <w:spacing w:after="0"/>
    </w:pPr>
  </w:style>
  <w:style w:type="paragraph" w:customStyle="1" w:styleId="CaptionGambar">
    <w:name w:val="Caption Gambar"/>
    <w:basedOn w:val="Caption"/>
    <w:link w:val="CaptionGambarChar"/>
    <w:qFormat/>
    <w:rsid w:val="000029B4"/>
    <w:pPr>
      <w:spacing w:after="0" w:line="360" w:lineRule="auto"/>
      <w:jc w:val="center"/>
    </w:pPr>
    <w:rPr>
      <w:i w:val="0"/>
      <w:color w:val="000000" w:themeColor="text1"/>
      <w:sz w:val="20"/>
    </w:rPr>
  </w:style>
  <w:style w:type="character" w:customStyle="1" w:styleId="CaptionChar">
    <w:name w:val="Caption Char"/>
    <w:basedOn w:val="DefaultParagraphFont"/>
    <w:link w:val="Caption"/>
    <w:uiPriority w:val="35"/>
    <w:rsid w:val="000029B4"/>
    <w:rPr>
      <w:rFonts w:ascii="Times New Roman" w:eastAsia="Times New Roman" w:hAnsi="Times New Roman" w:cs="Times New Roman"/>
      <w:i/>
      <w:iCs/>
      <w:color w:val="1F497D" w:themeColor="text2"/>
      <w:sz w:val="18"/>
      <w:szCs w:val="18"/>
      <w:lang w:val="en-ID"/>
    </w:rPr>
  </w:style>
  <w:style w:type="character" w:customStyle="1" w:styleId="CaptionGambarChar">
    <w:name w:val="Caption Gambar Char"/>
    <w:basedOn w:val="CaptionChar"/>
    <w:link w:val="CaptionGambar"/>
    <w:rsid w:val="000029B4"/>
    <w:rPr>
      <w:rFonts w:ascii="Times New Roman" w:eastAsia="Times New Roman" w:hAnsi="Times New Roman" w:cs="Times New Roman"/>
      <w:i w:val="0"/>
      <w:iCs/>
      <w:color w:val="000000" w:themeColor="text1"/>
      <w:sz w:val="20"/>
      <w:szCs w:val="18"/>
      <w:lang w:val="en-ID"/>
    </w:rPr>
  </w:style>
  <w:style w:type="table" w:styleId="TableGrid">
    <w:name w:val="Table Grid"/>
    <w:basedOn w:val="TableNormal"/>
    <w:uiPriority w:val="39"/>
    <w:rsid w:val="005752D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1">
    <w:name w:val="Plain Table 1"/>
    <w:basedOn w:val="TableNormal"/>
    <w:uiPriority w:val="41"/>
    <w:rsid w:val="00F517F2"/>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2Char">
    <w:name w:val="Heading 2 Char"/>
    <w:basedOn w:val="DefaultParagraphFont"/>
    <w:link w:val="Heading2"/>
    <w:uiPriority w:val="9"/>
    <w:semiHidden/>
    <w:rsid w:val="00F12AF7"/>
    <w:rPr>
      <w:rFonts w:asciiTheme="majorHAnsi" w:eastAsiaTheme="majorEastAsia" w:hAnsiTheme="majorHAnsi" w:cstheme="majorBidi"/>
      <w:color w:val="365F91" w:themeColor="accent1" w:themeShade="BF"/>
      <w:sz w:val="26"/>
      <w:szCs w:val="26"/>
    </w:rPr>
  </w:style>
  <w:style w:type="paragraph" w:styleId="BodyText">
    <w:name w:val="Body Text"/>
    <w:basedOn w:val="Normal"/>
    <w:link w:val="BodyTextChar"/>
    <w:uiPriority w:val="99"/>
    <w:semiHidden/>
    <w:unhideWhenUsed/>
    <w:rsid w:val="00E932D5"/>
    <w:pPr>
      <w:spacing w:after="120"/>
    </w:pPr>
  </w:style>
  <w:style w:type="character" w:customStyle="1" w:styleId="BodyTextChar">
    <w:name w:val="Body Text Char"/>
    <w:basedOn w:val="DefaultParagraphFont"/>
    <w:link w:val="BodyText"/>
    <w:uiPriority w:val="99"/>
    <w:semiHidden/>
    <w:rsid w:val="00E932D5"/>
  </w:style>
  <w:style w:type="character" w:customStyle="1" w:styleId="UnresolvedMention">
    <w:name w:val="Unresolved Mention"/>
    <w:basedOn w:val="DefaultParagraphFont"/>
    <w:uiPriority w:val="99"/>
    <w:semiHidden/>
    <w:unhideWhenUsed/>
    <w:rsid w:val="0073577E"/>
    <w:rPr>
      <w:color w:val="605E5C"/>
      <w:shd w:val="clear" w:color="auto" w:fill="E1DFDD"/>
    </w:rPr>
  </w:style>
  <w:style w:type="table" w:customStyle="1" w:styleId="GridTable3">
    <w:name w:val="Grid Table 3"/>
    <w:basedOn w:val="TableNormal"/>
    <w:uiPriority w:val="48"/>
    <w:rsid w:val="00B403AD"/>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6Colorful">
    <w:name w:val="Grid Table 6 Colorful"/>
    <w:basedOn w:val="TableNormal"/>
    <w:uiPriority w:val="51"/>
    <w:rsid w:val="00B403AD"/>
    <w:pPr>
      <w:spacing w:after="0" w:line="240" w:lineRule="auto"/>
    </w:pPr>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18655961">
      <w:bodyDiv w:val="1"/>
      <w:marLeft w:val="0"/>
      <w:marRight w:val="0"/>
      <w:marTop w:val="0"/>
      <w:marBottom w:val="0"/>
      <w:divBdr>
        <w:top w:val="none" w:sz="0" w:space="0" w:color="auto"/>
        <w:left w:val="none" w:sz="0" w:space="0" w:color="auto"/>
        <w:bottom w:val="none" w:sz="0" w:space="0" w:color="auto"/>
        <w:right w:val="none" w:sz="0" w:space="0" w:color="auto"/>
      </w:divBdr>
    </w:div>
    <w:div w:id="15049332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header" Target="header2.xml"/><Relationship Id="rId10" Type="http://schemas.openxmlformats.org/officeDocument/2006/relationships/image" Target="media/image2.jpeg"/><Relationship Id="rId19" Type="http://schemas.openxmlformats.org/officeDocument/2006/relationships/image" Target="media/image11.jpeg"/><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footer" Target="footer1.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B2E649-593E-4150-A94F-7ACDBB59BD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43</TotalTime>
  <Pages>21</Pages>
  <Words>5363</Words>
  <Characters>30571</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ismail - [2010]</cp:lastModifiedBy>
  <cp:revision>922</cp:revision>
  <cp:lastPrinted>2022-07-22T22:47:00Z</cp:lastPrinted>
  <dcterms:created xsi:type="dcterms:W3CDTF">2022-05-17T09:28:00Z</dcterms:created>
  <dcterms:modified xsi:type="dcterms:W3CDTF">2024-02-29T0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f8b8874-dfec-36bd-9c3a-a737db6eda0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